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2A37F" w14:textId="4949A5EA" w:rsidR="000914E5" w:rsidRPr="00E4548A" w:rsidRDefault="000914E5" w:rsidP="5B2AA5D2">
      <w:pPr>
        <w:spacing w:after="0" w:line="360" w:lineRule="auto"/>
        <w:jc w:val="both"/>
        <w:rPr>
          <w:b/>
          <w:bCs/>
        </w:rPr>
      </w:pPr>
      <w:r w:rsidRPr="00E4548A">
        <w:rPr>
          <w:b/>
          <w:bCs/>
        </w:rPr>
        <w:t>Assessing a facilitated social network intervention on health outcomes for lonely and socially isolated people: the pragmatic, cluster-</w:t>
      </w:r>
      <w:r w:rsidR="00200A97" w:rsidRPr="00E4548A">
        <w:rPr>
          <w:b/>
          <w:bCs/>
        </w:rPr>
        <w:t>randomized</w:t>
      </w:r>
      <w:r w:rsidRPr="00E4548A">
        <w:rPr>
          <w:b/>
          <w:bCs/>
        </w:rPr>
        <w:t xml:space="preserve"> PALS trial</w:t>
      </w:r>
    </w:p>
    <w:p w14:paraId="0546A754" w14:textId="77777777" w:rsidR="0068266B" w:rsidRPr="00E4548A" w:rsidRDefault="0068266B" w:rsidP="00304209">
      <w:pPr>
        <w:spacing w:after="0" w:line="360" w:lineRule="auto"/>
        <w:jc w:val="both"/>
        <w:rPr>
          <w:rFonts w:cstheme="minorHAnsi"/>
          <w:b/>
          <w:bCs/>
        </w:rPr>
      </w:pPr>
    </w:p>
    <w:p w14:paraId="1BA63462" w14:textId="4480953B" w:rsidR="00A26ADF" w:rsidRPr="00E4548A" w:rsidRDefault="00A26ADF" w:rsidP="5B2AA5D2">
      <w:pPr>
        <w:spacing w:after="0" w:line="360" w:lineRule="auto"/>
        <w:jc w:val="both"/>
      </w:pPr>
      <w:r w:rsidRPr="00E4548A">
        <w:t>Rebecca Band</w:t>
      </w:r>
      <w:r w:rsidRPr="00E4548A">
        <w:rPr>
          <w:vertAlign w:val="superscript"/>
        </w:rPr>
        <w:t>a</w:t>
      </w:r>
      <w:r w:rsidR="4B489D49" w:rsidRPr="00E4548A">
        <w:rPr>
          <w:vertAlign w:val="superscript"/>
        </w:rPr>
        <w:t>,</w:t>
      </w:r>
      <w:r w:rsidR="00050B83" w:rsidRPr="00E4548A">
        <w:rPr>
          <w:vertAlign w:val="superscript"/>
        </w:rPr>
        <w:t xml:space="preserve"> b</w:t>
      </w:r>
      <w:r w:rsidRPr="00E4548A">
        <w:rPr>
          <w:vertAlign w:val="superscript"/>
        </w:rPr>
        <w:t>*</w:t>
      </w:r>
      <w:r w:rsidRPr="00E4548A">
        <w:t>, Jaime Ellis</w:t>
      </w:r>
      <w:r w:rsidR="00050B83" w:rsidRPr="00E4548A">
        <w:rPr>
          <w:vertAlign w:val="superscript"/>
        </w:rPr>
        <w:t>c</w:t>
      </w:r>
      <w:r w:rsidRPr="00E4548A">
        <w:t>, Karina Kinsella</w:t>
      </w:r>
      <w:r w:rsidR="00050B83" w:rsidRPr="00E4548A">
        <w:rPr>
          <w:vertAlign w:val="superscript"/>
        </w:rPr>
        <w:t>d</w:t>
      </w:r>
      <w:r w:rsidRPr="00E4548A">
        <w:t xml:space="preserve"> , Elizabeth James</w:t>
      </w:r>
      <w:r w:rsidR="03158FC3" w:rsidRPr="00E4548A">
        <w:rPr>
          <w:vertAlign w:val="superscript"/>
        </w:rPr>
        <w:t xml:space="preserve"> b</w:t>
      </w:r>
      <w:r w:rsidRPr="00E4548A">
        <w:t xml:space="preserve"> , Sandy Ciccognani</w:t>
      </w:r>
      <w:r w:rsidRPr="00E4548A">
        <w:rPr>
          <w:vertAlign w:val="superscript"/>
        </w:rPr>
        <w:t xml:space="preserve"> </w:t>
      </w:r>
      <w:r w:rsidR="009D2584" w:rsidRPr="00E4548A">
        <w:rPr>
          <w:vertAlign w:val="superscript"/>
        </w:rPr>
        <w:t>b</w:t>
      </w:r>
      <w:r w:rsidRPr="00E4548A">
        <w:t>, Katie Breheny</w:t>
      </w:r>
      <w:r w:rsidRPr="00E4548A">
        <w:rPr>
          <w:vertAlign w:val="superscript"/>
        </w:rPr>
        <w:t xml:space="preserve"> </w:t>
      </w:r>
      <w:r w:rsidR="00050B83" w:rsidRPr="00E4548A">
        <w:rPr>
          <w:vertAlign w:val="superscript"/>
        </w:rPr>
        <w:t>e</w:t>
      </w:r>
      <w:r w:rsidR="009D2584" w:rsidRPr="00E4548A">
        <w:rPr>
          <w:vertAlign w:val="superscript"/>
        </w:rPr>
        <w:t xml:space="preserve"> </w:t>
      </w:r>
      <w:r w:rsidRPr="00E4548A">
        <w:t xml:space="preserve">, </w:t>
      </w:r>
      <w:r w:rsidR="00B84EB6" w:rsidRPr="00E4548A">
        <w:t>Megan Lawrence</w:t>
      </w:r>
      <w:r w:rsidR="00B84EB6" w:rsidRPr="00E4548A">
        <w:rPr>
          <w:vertAlign w:val="superscript"/>
        </w:rPr>
        <w:t xml:space="preserve"> </w:t>
      </w:r>
      <w:r w:rsidR="00050B83" w:rsidRPr="00E4548A">
        <w:rPr>
          <w:vertAlign w:val="superscript"/>
        </w:rPr>
        <w:t>g</w:t>
      </w:r>
      <w:r w:rsidR="00B84EB6" w:rsidRPr="00E4548A">
        <w:t xml:space="preserve">, </w:t>
      </w:r>
      <w:r w:rsidRPr="00E4548A">
        <w:t>Rebecca Kandiyali</w:t>
      </w:r>
      <w:r w:rsidRPr="00E4548A">
        <w:rPr>
          <w:vertAlign w:val="superscript"/>
        </w:rPr>
        <w:t xml:space="preserve"> </w:t>
      </w:r>
      <w:r w:rsidR="00050B83" w:rsidRPr="00E4548A">
        <w:rPr>
          <w:vertAlign w:val="superscript"/>
        </w:rPr>
        <w:t>f</w:t>
      </w:r>
      <w:r w:rsidRPr="00E4548A">
        <w:t>, Sean Ewings</w:t>
      </w:r>
      <w:r w:rsidRPr="00E4548A">
        <w:rPr>
          <w:vertAlign w:val="superscript"/>
        </w:rPr>
        <w:t xml:space="preserve"> </w:t>
      </w:r>
      <w:r w:rsidR="00050B83" w:rsidRPr="00E4548A">
        <w:rPr>
          <w:vertAlign w:val="superscript"/>
        </w:rPr>
        <w:t>g</w:t>
      </w:r>
      <w:r w:rsidRPr="00E4548A">
        <w:t>, Anne Rogers</w:t>
      </w:r>
      <w:r w:rsidR="19AC9317" w:rsidRPr="00E4548A">
        <w:rPr>
          <w:vertAlign w:val="superscript"/>
        </w:rPr>
        <w:t>b</w:t>
      </w:r>
      <w:r w:rsidRPr="00E4548A">
        <w:t xml:space="preserve"> </w:t>
      </w:r>
    </w:p>
    <w:p w14:paraId="1819C72F" w14:textId="77777777" w:rsidR="0068266B" w:rsidRPr="00E4548A" w:rsidRDefault="0068266B" w:rsidP="5B2AA5D2">
      <w:pPr>
        <w:spacing w:after="0" w:line="360" w:lineRule="auto"/>
        <w:jc w:val="both"/>
      </w:pPr>
    </w:p>
    <w:p w14:paraId="1AA5C9F5" w14:textId="71482FFD" w:rsidR="00A26ADF" w:rsidRPr="00E4548A" w:rsidRDefault="03987720" w:rsidP="5B2AA5D2">
      <w:pPr>
        <w:spacing w:after="0" w:line="360" w:lineRule="auto"/>
        <w:jc w:val="both"/>
      </w:pPr>
      <w:r w:rsidRPr="00E4548A">
        <w:rPr>
          <w:vertAlign w:val="superscript"/>
        </w:rPr>
        <w:t>a</w:t>
      </w:r>
      <w:r w:rsidRPr="00E4548A">
        <w:t xml:space="preserve"> </w:t>
      </w:r>
      <w:r w:rsidR="4A7DAFB5" w:rsidRPr="00E4548A">
        <w:t xml:space="preserve">School of Health and Social Care, Faculty of Medicine, Health &amp; Life Science, </w:t>
      </w:r>
      <w:r w:rsidR="2FFF7ACD" w:rsidRPr="00E4548A">
        <w:t xml:space="preserve">Swansea University, Singelton Park, Swansea, UK. </w:t>
      </w:r>
      <w:r w:rsidR="4A7DAFB5" w:rsidRPr="00E4548A">
        <w:t xml:space="preserve"> </w:t>
      </w:r>
    </w:p>
    <w:p w14:paraId="52345E87" w14:textId="7E4AB685" w:rsidR="00A26ADF" w:rsidRPr="00E4548A" w:rsidRDefault="33A29A41" w:rsidP="5B2AA5D2">
      <w:pPr>
        <w:spacing w:after="0" w:line="360" w:lineRule="auto"/>
        <w:jc w:val="both"/>
      </w:pPr>
      <w:r w:rsidRPr="00E4548A">
        <w:rPr>
          <w:vertAlign w:val="superscript"/>
        </w:rPr>
        <w:t>b</w:t>
      </w:r>
      <w:r w:rsidRPr="00E4548A">
        <w:t xml:space="preserve"> </w:t>
      </w:r>
      <w:r w:rsidR="00A26ADF" w:rsidRPr="00E4548A">
        <w:t>School of Health Sciences, Faculty of Environmental and Life Sciences, University of Southampton, Southampton, UK</w:t>
      </w:r>
    </w:p>
    <w:p w14:paraId="0BCED21B" w14:textId="03C675F1" w:rsidR="00050B83" w:rsidRPr="00E4548A" w:rsidRDefault="3A3BB8F3" w:rsidP="5B2AA5D2">
      <w:pPr>
        <w:spacing w:after="0" w:line="360" w:lineRule="auto"/>
        <w:jc w:val="both"/>
      </w:pPr>
      <w:r w:rsidRPr="00E4548A">
        <w:rPr>
          <w:vertAlign w:val="superscript"/>
        </w:rPr>
        <w:t>c</w:t>
      </w:r>
      <w:r w:rsidRPr="00E4548A">
        <w:t xml:space="preserve"> </w:t>
      </w:r>
      <w:r w:rsidR="00050B83" w:rsidRPr="00E4548A">
        <w:t xml:space="preserve">School of Applied Social and Policy Science, Ulster University,  Londonderry, UK </w:t>
      </w:r>
    </w:p>
    <w:p w14:paraId="3E1B5375" w14:textId="0A8B6406" w:rsidR="00A26ADF" w:rsidRPr="00E4548A" w:rsidRDefault="00050B83" w:rsidP="5B2AA5D2">
      <w:pPr>
        <w:spacing w:after="0" w:line="360" w:lineRule="auto"/>
        <w:jc w:val="both"/>
      </w:pPr>
      <w:r w:rsidRPr="00E4548A">
        <w:rPr>
          <w:vertAlign w:val="superscript"/>
        </w:rPr>
        <w:t>d</w:t>
      </w:r>
      <w:r w:rsidRPr="00E4548A">
        <w:t xml:space="preserve"> </w:t>
      </w:r>
      <w:r w:rsidR="00A26ADF" w:rsidRPr="00E4548A">
        <w:t xml:space="preserve">School of Health, Leeds Beckett University, </w:t>
      </w:r>
      <w:r w:rsidR="68422AA6" w:rsidRPr="00E4548A">
        <w:t>Leeds,</w:t>
      </w:r>
      <w:r w:rsidR="2239D515" w:rsidRPr="00E4548A">
        <w:t xml:space="preserve"> </w:t>
      </w:r>
      <w:r w:rsidR="00A26ADF" w:rsidRPr="00E4548A">
        <w:t>UK </w:t>
      </w:r>
    </w:p>
    <w:p w14:paraId="395D975B" w14:textId="4B095CD1" w:rsidR="00A26ADF" w:rsidRPr="00E4548A" w:rsidRDefault="00050B83" w:rsidP="009D2584">
      <w:pPr>
        <w:tabs>
          <w:tab w:val="left" w:pos="970"/>
        </w:tabs>
        <w:spacing w:after="0" w:line="360" w:lineRule="auto"/>
        <w:jc w:val="both"/>
      </w:pPr>
      <w:r w:rsidRPr="00E4548A">
        <w:rPr>
          <w:vertAlign w:val="superscript"/>
        </w:rPr>
        <w:t>e</w:t>
      </w:r>
      <w:r w:rsidRPr="00E4548A">
        <w:t xml:space="preserve"> </w:t>
      </w:r>
      <w:r w:rsidR="009D2584" w:rsidRPr="00E4548A">
        <w:t>Population Health Sciences, Bristol Medical School, University of Bristol, Bristol, UK.</w:t>
      </w:r>
    </w:p>
    <w:p w14:paraId="56844E75" w14:textId="210308DA" w:rsidR="00A26ADF" w:rsidRPr="00E4548A" w:rsidRDefault="00050B83" w:rsidP="5B2AA5D2">
      <w:pPr>
        <w:spacing w:after="0" w:line="360" w:lineRule="auto"/>
        <w:jc w:val="both"/>
      </w:pPr>
      <w:r w:rsidRPr="00E4548A">
        <w:rPr>
          <w:vertAlign w:val="superscript"/>
        </w:rPr>
        <w:t>f</w:t>
      </w:r>
      <w:r w:rsidRPr="00E4548A">
        <w:t xml:space="preserve"> </w:t>
      </w:r>
      <w:r w:rsidR="009D2584" w:rsidRPr="00E4548A">
        <w:t>Centre for Health Economics at Warwick, Warwick Medical School, University of Warwick, Warwick, UK</w:t>
      </w:r>
    </w:p>
    <w:p w14:paraId="1F82EB3C" w14:textId="584655FD" w:rsidR="009D2584" w:rsidRPr="00E4548A" w:rsidRDefault="00050B83" w:rsidP="009D2584">
      <w:pPr>
        <w:spacing w:after="0" w:line="360" w:lineRule="auto"/>
        <w:jc w:val="both"/>
      </w:pPr>
      <w:r w:rsidRPr="00E4548A">
        <w:rPr>
          <w:vertAlign w:val="superscript"/>
        </w:rPr>
        <w:t>g</w:t>
      </w:r>
      <w:r w:rsidRPr="00E4548A">
        <w:t xml:space="preserve"> </w:t>
      </w:r>
      <w:r w:rsidR="009D2584" w:rsidRPr="00E4548A">
        <w:t xml:space="preserve">Southampton Clinical Trials Unit, University of Southampton, Southampton, UK </w:t>
      </w:r>
    </w:p>
    <w:p w14:paraId="2CC2B486" w14:textId="7C872639" w:rsidR="00A26ADF" w:rsidRPr="00E4548A" w:rsidRDefault="00A26ADF" w:rsidP="5B2AA5D2">
      <w:pPr>
        <w:spacing w:after="0" w:line="360" w:lineRule="auto"/>
        <w:jc w:val="both"/>
      </w:pPr>
    </w:p>
    <w:p w14:paraId="50170774" w14:textId="77777777" w:rsidR="0068266B" w:rsidRPr="00E4548A" w:rsidRDefault="0068266B" w:rsidP="5B2AA5D2">
      <w:pPr>
        <w:spacing w:after="0" w:line="360" w:lineRule="auto"/>
        <w:jc w:val="both"/>
      </w:pPr>
    </w:p>
    <w:p w14:paraId="0671298C" w14:textId="3D312E7F" w:rsidR="00A26ADF" w:rsidRPr="00E4548A" w:rsidRDefault="00A26ADF" w:rsidP="5B2AA5D2">
      <w:pPr>
        <w:spacing w:after="0" w:line="360" w:lineRule="auto"/>
        <w:jc w:val="both"/>
      </w:pPr>
      <w:r w:rsidRPr="00E4548A">
        <w:t xml:space="preserve">*Corresponding author: Email: </w:t>
      </w:r>
      <w:hyperlink r:id="rId11">
        <w:r w:rsidRPr="00E4548A">
          <w:rPr>
            <w:rStyle w:val="Hyperlink"/>
          </w:rPr>
          <w:t>r.j.band@s</w:t>
        </w:r>
        <w:r w:rsidR="63524F5F" w:rsidRPr="00E4548A">
          <w:rPr>
            <w:rStyle w:val="Hyperlink"/>
          </w:rPr>
          <w:t>wansea</w:t>
        </w:r>
        <w:r w:rsidRPr="00E4548A">
          <w:rPr>
            <w:rStyle w:val="Hyperlink"/>
          </w:rPr>
          <w:t>.ac.uk</w:t>
        </w:r>
      </w:hyperlink>
      <w:r w:rsidRPr="00E4548A">
        <w:rPr>
          <w:rStyle w:val="Hyperlink"/>
        </w:rPr>
        <w:t>;</w:t>
      </w:r>
      <w:r w:rsidR="75F89B4C" w:rsidRPr="00E4548A">
        <w:rPr>
          <w:rStyle w:val="Hyperlink"/>
        </w:rPr>
        <w:t xml:space="preserve"> </w:t>
      </w:r>
      <w:r w:rsidRPr="00E4548A">
        <w:t xml:space="preserve"> Address: </w:t>
      </w:r>
      <w:r w:rsidR="72908565" w:rsidRPr="00E4548A">
        <w:t xml:space="preserve">School of Health and Social Care, Faculty of Medicine, Health &amp; Life Science, Swansea University, Singelton Park, Swansea, SA2 8PP. </w:t>
      </w:r>
    </w:p>
    <w:p w14:paraId="0D1E1DA3" w14:textId="77777777" w:rsidR="0068266B" w:rsidRPr="00E4548A" w:rsidRDefault="0068266B" w:rsidP="5B2AA5D2">
      <w:pPr>
        <w:spacing w:after="0" w:line="360" w:lineRule="auto"/>
        <w:jc w:val="both"/>
      </w:pPr>
    </w:p>
    <w:p w14:paraId="6067A266" w14:textId="77777777" w:rsidR="0068266B" w:rsidRPr="00E4548A" w:rsidRDefault="0068266B" w:rsidP="0068266B">
      <w:pPr>
        <w:spacing w:after="0" w:line="360" w:lineRule="auto"/>
        <w:jc w:val="both"/>
      </w:pPr>
    </w:p>
    <w:p w14:paraId="2355554A" w14:textId="008DB4DD" w:rsidR="0068266B" w:rsidRPr="00E4548A" w:rsidRDefault="0068266B" w:rsidP="0068266B">
      <w:pPr>
        <w:spacing w:after="0" w:line="360" w:lineRule="auto"/>
        <w:jc w:val="both"/>
      </w:pPr>
      <w:r w:rsidRPr="00E4548A">
        <w:rPr>
          <w:b/>
          <w:bCs/>
        </w:rPr>
        <w:t>Keywords:</w:t>
      </w:r>
      <w:r w:rsidRPr="00E4548A">
        <w:t xml:space="preserve"> Loneliness; Social isolation; Mental health; Community research; Pragmatic randomized trial. </w:t>
      </w:r>
    </w:p>
    <w:p w14:paraId="2489EDF0" w14:textId="77777777" w:rsidR="0068266B" w:rsidRPr="00E4548A" w:rsidRDefault="0068266B" w:rsidP="5B2AA5D2">
      <w:pPr>
        <w:spacing w:after="0" w:line="360" w:lineRule="auto"/>
        <w:jc w:val="both"/>
        <w:rPr>
          <w:color w:val="0563C1" w:themeColor="hyperlink"/>
          <w:u w:val="single"/>
        </w:rPr>
      </w:pPr>
    </w:p>
    <w:p w14:paraId="3E539AFA" w14:textId="03ADA1BA" w:rsidR="00A26ADF" w:rsidRPr="00E4548A" w:rsidRDefault="00A26ADF" w:rsidP="00304209">
      <w:pPr>
        <w:spacing w:after="0" w:line="360" w:lineRule="auto"/>
        <w:jc w:val="both"/>
        <w:rPr>
          <w:rFonts w:cstheme="minorHAnsi"/>
          <w:b/>
          <w:bCs/>
        </w:rPr>
      </w:pPr>
      <w:r w:rsidRPr="00E4548A">
        <w:rPr>
          <w:rFonts w:cstheme="minorHAnsi"/>
          <w:b/>
          <w:bCs/>
        </w:rPr>
        <w:t xml:space="preserve">Word count: </w:t>
      </w:r>
      <w:r w:rsidR="00C36187" w:rsidRPr="00E4548A">
        <w:rPr>
          <w:rFonts w:cstheme="minorHAnsi"/>
          <w:b/>
          <w:bCs/>
        </w:rPr>
        <w:t>76</w:t>
      </w:r>
      <w:r w:rsidR="00262A82">
        <w:rPr>
          <w:rFonts w:cstheme="minorHAnsi"/>
          <w:b/>
          <w:bCs/>
        </w:rPr>
        <w:t>78</w:t>
      </w:r>
      <w:r w:rsidR="00C36187" w:rsidRPr="00E4548A">
        <w:rPr>
          <w:rFonts w:cstheme="minorHAnsi"/>
          <w:b/>
          <w:bCs/>
        </w:rPr>
        <w:t xml:space="preserve"> words </w:t>
      </w:r>
    </w:p>
    <w:p w14:paraId="3213C4DE" w14:textId="2C356BD8" w:rsidR="00A26ADF" w:rsidRPr="00E4548A" w:rsidRDefault="00A26ADF" w:rsidP="00304209">
      <w:pPr>
        <w:spacing w:after="0" w:line="360" w:lineRule="auto"/>
        <w:jc w:val="both"/>
        <w:rPr>
          <w:rFonts w:cstheme="minorHAnsi"/>
        </w:rPr>
      </w:pPr>
      <w:r w:rsidRPr="00E4548A">
        <w:rPr>
          <w:rFonts w:cstheme="minorHAnsi"/>
        </w:rPr>
        <w:br w:type="page"/>
      </w:r>
    </w:p>
    <w:p w14:paraId="1BC07B13" w14:textId="4F5AEC4F" w:rsidR="00A26ADF" w:rsidRPr="00E4548A" w:rsidRDefault="00A26ADF" w:rsidP="0068266B">
      <w:pPr>
        <w:pStyle w:val="Heading1"/>
        <w:rPr>
          <w:rFonts w:asciiTheme="minorHAnsi" w:eastAsiaTheme="minorEastAsia" w:hAnsiTheme="minorHAnsi" w:cstheme="minorBidi"/>
          <w:b/>
          <w:bCs/>
          <w:color w:val="auto"/>
          <w:sz w:val="24"/>
          <w:szCs w:val="24"/>
        </w:rPr>
      </w:pPr>
      <w:r w:rsidRPr="00E4548A">
        <w:rPr>
          <w:rFonts w:asciiTheme="minorHAnsi" w:eastAsiaTheme="minorEastAsia" w:hAnsiTheme="minorHAnsi" w:cstheme="minorBidi"/>
          <w:b/>
          <w:bCs/>
          <w:color w:val="auto"/>
          <w:sz w:val="24"/>
          <w:szCs w:val="24"/>
        </w:rPr>
        <w:lastRenderedPageBreak/>
        <w:t>Abstract</w:t>
      </w:r>
      <w:r w:rsidR="00F35C4F" w:rsidRPr="00E4548A">
        <w:rPr>
          <w:rFonts w:asciiTheme="minorHAnsi" w:eastAsiaTheme="minorEastAsia" w:hAnsiTheme="minorHAnsi" w:cstheme="minorBidi"/>
          <w:b/>
          <w:bCs/>
          <w:color w:val="auto"/>
          <w:sz w:val="24"/>
          <w:szCs w:val="24"/>
        </w:rPr>
        <w:t xml:space="preserve"> </w:t>
      </w:r>
      <w:r w:rsidR="00D330E5">
        <w:rPr>
          <w:rFonts w:asciiTheme="minorHAnsi" w:eastAsiaTheme="minorEastAsia" w:hAnsiTheme="minorHAnsi" w:cstheme="minorBidi"/>
          <w:b/>
          <w:bCs/>
          <w:color w:val="auto"/>
          <w:sz w:val="24"/>
          <w:szCs w:val="24"/>
        </w:rPr>
        <w:t>(347 words)</w:t>
      </w:r>
    </w:p>
    <w:p w14:paraId="0DB10E4B" w14:textId="77777777" w:rsidR="00A26ADF" w:rsidRPr="00E4548A" w:rsidRDefault="00A26ADF" w:rsidP="0068266B">
      <w:pPr>
        <w:spacing w:after="0" w:line="360" w:lineRule="auto"/>
        <w:rPr>
          <w:rFonts w:cstheme="minorHAnsi"/>
        </w:rPr>
      </w:pPr>
    </w:p>
    <w:p w14:paraId="350F14C5" w14:textId="68CFAD29" w:rsidR="00A26ADF" w:rsidRPr="003B0E6C" w:rsidRDefault="00C77EC0" w:rsidP="0068266B">
      <w:pPr>
        <w:spacing w:after="0" w:line="360" w:lineRule="auto"/>
      </w:pPr>
      <w:r w:rsidRPr="00E4548A">
        <w:rPr>
          <w:b/>
          <w:bCs/>
        </w:rPr>
        <w:t>Introduction:</w:t>
      </w:r>
      <w:r w:rsidR="00A26ADF" w:rsidRPr="00E4548A">
        <w:t xml:space="preserve"> </w:t>
      </w:r>
      <w:r w:rsidR="0003327D">
        <w:t xml:space="preserve">Loneliness has received attention in recent years as an important public health issue due to the associations with poorer mental and physical health. </w:t>
      </w:r>
      <w:r w:rsidR="00AF5CD9">
        <w:t>Th</w:t>
      </w:r>
      <w:r w:rsidR="00891F53">
        <w:t>is</w:t>
      </w:r>
      <w:r w:rsidR="00AF5CD9">
        <w:t xml:space="preserve"> study</w:t>
      </w:r>
      <w:r w:rsidR="00891F53">
        <w:t xml:space="preserve"> aimed</w:t>
      </w:r>
      <w:r w:rsidR="00AF5CD9">
        <w:t xml:space="preserve"> to assess</w:t>
      </w:r>
      <w:r w:rsidR="00BB6044" w:rsidRPr="00E4548A">
        <w:t xml:space="preserve"> the</w:t>
      </w:r>
      <w:r w:rsidR="4D91E660" w:rsidRPr="00E4548A">
        <w:t xml:space="preserve"> </w:t>
      </w:r>
      <w:r w:rsidR="00BD2141">
        <w:t>effectiveness</w:t>
      </w:r>
      <w:r w:rsidR="00A26ADF" w:rsidRPr="00E4548A">
        <w:t xml:space="preserve"> and cost</w:t>
      </w:r>
      <w:r w:rsidR="00F547B1" w:rsidRPr="00E4548A">
        <w:t>-</w:t>
      </w:r>
      <w:r w:rsidR="00A26ADF" w:rsidRPr="00E4548A">
        <w:t xml:space="preserve">effectiveness of </w:t>
      </w:r>
      <w:r w:rsidR="00F547B1" w:rsidRPr="00E4548A">
        <w:t>a</w:t>
      </w:r>
      <w:r w:rsidR="58DA1722" w:rsidRPr="00E4548A">
        <w:t xml:space="preserve"> facilitated </w:t>
      </w:r>
      <w:r w:rsidR="00A26ADF" w:rsidRPr="00E4548A">
        <w:t xml:space="preserve">social network intervention </w:t>
      </w:r>
      <w:r w:rsidR="65BB5429" w:rsidRPr="00E4548A">
        <w:t>for</w:t>
      </w:r>
      <w:r w:rsidR="00A26ADF" w:rsidRPr="00E4548A">
        <w:t xml:space="preserve"> alleviating loneliness and social </w:t>
      </w:r>
      <w:r w:rsidR="00F547B1" w:rsidRPr="00E4548A">
        <w:t>isolation within</w:t>
      </w:r>
      <w:r w:rsidR="00A26ADF" w:rsidRPr="00E4548A">
        <w:t xml:space="preserve"> </w:t>
      </w:r>
      <w:r w:rsidR="08E63654" w:rsidRPr="00E4548A">
        <w:t>community settings</w:t>
      </w:r>
      <w:r w:rsidR="00394A86" w:rsidRPr="00E4548A">
        <w:t>.</w:t>
      </w:r>
    </w:p>
    <w:p w14:paraId="2E4FE027" w14:textId="4A0EB827" w:rsidR="003B0E6C" w:rsidRPr="003B0E6C" w:rsidRDefault="00C77EC0" w:rsidP="0068266B">
      <w:pPr>
        <w:spacing w:after="0" w:line="360" w:lineRule="auto"/>
      </w:pPr>
      <w:r w:rsidRPr="00E4548A">
        <w:rPr>
          <w:b/>
          <w:bCs/>
        </w:rPr>
        <w:t xml:space="preserve">Methods: </w:t>
      </w:r>
      <w:r w:rsidR="00394A86" w:rsidRPr="00E4548A">
        <w:t>A</w:t>
      </w:r>
      <w:r w:rsidR="00A26ADF" w:rsidRPr="00E4548A">
        <w:t xml:space="preserve"> pragmatic, cluster </w:t>
      </w:r>
      <w:r w:rsidR="003B0E6C" w:rsidRPr="00E4548A">
        <w:t>randomized</w:t>
      </w:r>
      <w:r w:rsidR="00A26ADF" w:rsidRPr="00E4548A">
        <w:t xml:space="preserve"> controlled trial</w:t>
      </w:r>
      <w:r w:rsidR="460A714F" w:rsidRPr="00E4548A">
        <w:t xml:space="preserve"> comparing participants </w:t>
      </w:r>
      <w:r w:rsidR="00907893" w:rsidRPr="00E4548A">
        <w:t>receiving</w:t>
      </w:r>
      <w:r w:rsidR="460A714F" w:rsidRPr="00E4548A">
        <w:t xml:space="preserve"> </w:t>
      </w:r>
      <w:r w:rsidR="00907893" w:rsidRPr="00E4548A">
        <w:t>the</w:t>
      </w:r>
      <w:r w:rsidR="460A714F" w:rsidRPr="00E4548A">
        <w:t xml:space="preserve"> intervention to a wait</w:t>
      </w:r>
      <w:r w:rsidR="0068266B" w:rsidRPr="00E4548A">
        <w:t>-</w:t>
      </w:r>
      <w:r w:rsidR="460A714F" w:rsidRPr="00E4548A">
        <w:t xml:space="preserve">list control </w:t>
      </w:r>
      <w:r w:rsidR="0068266B" w:rsidRPr="00E4548A">
        <w:t>group</w:t>
      </w:r>
      <w:r w:rsidR="00A623F0" w:rsidRPr="00E4548A">
        <w:t>, with</w:t>
      </w:r>
      <w:r w:rsidR="00A26ADF" w:rsidRPr="00E4548A">
        <w:t xml:space="preserve"> </w:t>
      </w:r>
      <w:r w:rsidR="00394A86" w:rsidRPr="00E4548A">
        <w:t>embedded</w:t>
      </w:r>
      <w:r w:rsidR="0068266B" w:rsidRPr="00E4548A">
        <w:t xml:space="preserve"> </w:t>
      </w:r>
      <w:r w:rsidR="00A26ADF" w:rsidRPr="00E4548A">
        <w:t>economic evaluation</w:t>
      </w:r>
      <w:r w:rsidR="003B0E6C">
        <w:t xml:space="preserve"> was undertaken in two cities in England, UK</w:t>
      </w:r>
      <w:r w:rsidR="00A26ADF" w:rsidRPr="00E4548A">
        <w:t xml:space="preserve">. </w:t>
      </w:r>
      <w:r w:rsidR="003B0E6C">
        <w:t xml:space="preserve">The intervention was a </w:t>
      </w:r>
      <w:r w:rsidR="003B0E6C" w:rsidRPr="00E4548A">
        <w:t>facilitated social network tool</w:t>
      </w:r>
      <w:r w:rsidR="00DE0437">
        <w:t xml:space="preserve">. </w:t>
      </w:r>
      <w:r w:rsidR="00C463EB">
        <w:t>It</w:t>
      </w:r>
      <w:r w:rsidR="00C463EB" w:rsidRPr="00E4548A">
        <w:t xml:space="preserve"> connects</w:t>
      </w:r>
      <w:r w:rsidR="003B0E6C" w:rsidRPr="00E4548A">
        <w:t xml:space="preserve"> people to </w:t>
      </w:r>
      <w:r w:rsidR="00891F53">
        <w:t>local community resources as a way of potentially increasing</w:t>
      </w:r>
      <w:r w:rsidR="003B0E6C" w:rsidRPr="00E4548A">
        <w:t xml:space="preserve"> social involvement</w:t>
      </w:r>
      <w:r w:rsidR="00891F53">
        <w:t>.</w:t>
      </w:r>
      <w:r w:rsidR="003B0E6C">
        <w:t xml:space="preserve"> </w:t>
      </w:r>
      <w:r w:rsidR="00DE0437">
        <w:t xml:space="preserve">First, participants </w:t>
      </w:r>
      <w:r w:rsidR="003B0E6C">
        <w:t>mapp</w:t>
      </w:r>
      <w:r w:rsidR="00DE0437">
        <w:t>ed</w:t>
      </w:r>
      <w:r w:rsidR="003B0E6C">
        <w:t xml:space="preserve"> and reflect</w:t>
      </w:r>
      <w:r w:rsidR="00DE0437">
        <w:t>ed</w:t>
      </w:r>
      <w:r w:rsidR="003B0E6C">
        <w:t xml:space="preserve"> on </w:t>
      </w:r>
      <w:r w:rsidR="003B0E6C" w:rsidRPr="00E4548A">
        <w:t>personal social networks</w:t>
      </w:r>
      <w:r w:rsidR="00DE0437">
        <w:t>. Second, participants</w:t>
      </w:r>
      <w:r w:rsidR="003B0E6C" w:rsidRPr="00E4548A">
        <w:t xml:space="preserve"> complet</w:t>
      </w:r>
      <w:r w:rsidR="00DE0437">
        <w:t>ed</w:t>
      </w:r>
      <w:r w:rsidR="003B0E6C" w:rsidRPr="00E4548A">
        <w:t xml:space="preserve"> a questionnaire to ascertain preferred activities, interests and support needs linked to a local resource</w:t>
      </w:r>
      <w:r w:rsidR="00891F53">
        <w:t xml:space="preserve"> database</w:t>
      </w:r>
      <w:r w:rsidR="003B0E6C" w:rsidRPr="00E4548A">
        <w:t xml:space="preserve">. The intervention was delivered by a trained facilitator in person or remotely. </w:t>
      </w:r>
      <w:r w:rsidR="00891F53">
        <w:t xml:space="preserve">Community-based organizations (n=44) identified adults who were at risk of social isolation and/ or loneliness. </w:t>
      </w:r>
      <w:r w:rsidR="003B0E6C">
        <w:t xml:space="preserve">The control group received the ‘usual care’ from the organization they were recruited through. </w:t>
      </w:r>
      <w:r w:rsidR="00665A93" w:rsidRPr="00E4548A">
        <w:t xml:space="preserve">The primary outcome </w:t>
      </w:r>
      <w:r w:rsidR="00262E0A" w:rsidRPr="00E4548A">
        <w:t>was</w:t>
      </w:r>
      <w:r w:rsidR="00665A93" w:rsidRPr="00E4548A">
        <w:t xml:space="preserve"> </w:t>
      </w:r>
      <w:r w:rsidR="00891F53">
        <w:t xml:space="preserve">the 6-month </w:t>
      </w:r>
      <w:r w:rsidR="00665A93" w:rsidRPr="00E4548A">
        <w:t xml:space="preserve">SF-12 Mental health composite score. </w:t>
      </w:r>
      <w:r w:rsidR="00891F53">
        <w:t>Physical health, wellbeing, loneliness, social isolation and collective efficacy were explored as secondary outcomes. The</w:t>
      </w:r>
      <w:r w:rsidR="00665A93" w:rsidRPr="00E4548A">
        <w:t xml:space="preserve"> </w:t>
      </w:r>
      <w:r w:rsidR="00AC3E76" w:rsidRPr="00E4548A">
        <w:t xml:space="preserve">intervention </w:t>
      </w:r>
      <w:r w:rsidR="00665A93" w:rsidRPr="00E4548A">
        <w:t>cost</w:t>
      </w:r>
      <w:r w:rsidR="00AC3E76" w:rsidRPr="00E4548A">
        <w:t>s</w:t>
      </w:r>
      <w:r w:rsidR="00665A93" w:rsidRPr="00E4548A">
        <w:t xml:space="preserve">, </w:t>
      </w:r>
      <w:r w:rsidR="00AC3E76" w:rsidRPr="00E4548A">
        <w:t xml:space="preserve">healthcare resource use, </w:t>
      </w:r>
      <w:r w:rsidR="00665A93" w:rsidRPr="00E4548A">
        <w:t xml:space="preserve">quality adjusted life years (QALYs) and net monetary benefit </w:t>
      </w:r>
      <w:r w:rsidR="00AC3E76" w:rsidRPr="00E4548A">
        <w:t>(NMB)</w:t>
      </w:r>
      <w:r w:rsidR="00891F53">
        <w:t xml:space="preserve"> were included in the economic analysis</w:t>
      </w:r>
    </w:p>
    <w:p w14:paraId="4F33235D" w14:textId="1CC9D4FC" w:rsidR="00A26ADF" w:rsidRPr="003B0E6C" w:rsidRDefault="00A26ADF" w:rsidP="0068266B">
      <w:pPr>
        <w:spacing w:after="0" w:line="360" w:lineRule="auto"/>
      </w:pPr>
      <w:r w:rsidRPr="00E4548A">
        <w:rPr>
          <w:b/>
          <w:bCs/>
        </w:rPr>
        <w:t>Results</w:t>
      </w:r>
      <w:r w:rsidRPr="00E4548A">
        <w:t xml:space="preserve">: </w:t>
      </w:r>
      <w:r w:rsidR="009629F7" w:rsidRPr="00E4548A">
        <w:t>469 adults were recruited</w:t>
      </w:r>
      <w:r w:rsidR="00F24443" w:rsidRPr="00E4548A">
        <w:t xml:space="preserve"> between November 2018 to November 2021 with an 8</w:t>
      </w:r>
      <w:r w:rsidR="00237E1F" w:rsidRPr="00E4548A">
        <w:t>-</w:t>
      </w:r>
      <w:r w:rsidR="00F24443" w:rsidRPr="00E4548A">
        <w:t xml:space="preserve">month COVID-19 recruitment pause in 2020 </w:t>
      </w:r>
      <w:r w:rsidR="00891F53">
        <w:t>(</w:t>
      </w:r>
      <w:r w:rsidR="00F24443" w:rsidRPr="00E4548A">
        <w:t>242 intervention group</w:t>
      </w:r>
      <w:r w:rsidR="00891F53">
        <w:t xml:space="preserve"> participants and 227 control group participants)</w:t>
      </w:r>
      <w:r w:rsidR="00F24443" w:rsidRPr="00E4548A">
        <w:t xml:space="preserve">. </w:t>
      </w:r>
      <w:r w:rsidR="009629F7" w:rsidRPr="00E4548A">
        <w:t xml:space="preserve">The results </w:t>
      </w:r>
      <w:r w:rsidR="00154E47">
        <w:t xml:space="preserve">show </w:t>
      </w:r>
      <w:r w:rsidR="00DE0437" w:rsidRPr="00DE0437">
        <w:rPr>
          <w:lang w:val="en-GB"/>
        </w:rPr>
        <w:t>no clinically meaningful treatment effect</w:t>
      </w:r>
      <w:r w:rsidR="00DE0437" w:rsidRPr="00DE0437">
        <w:t xml:space="preserve"> </w:t>
      </w:r>
      <w:r w:rsidR="009629F7" w:rsidRPr="00E4548A">
        <w:t xml:space="preserve">of the intervention </w:t>
      </w:r>
      <w:r w:rsidR="00C463EB" w:rsidRPr="00E4548A">
        <w:t>on the</w:t>
      </w:r>
      <w:r w:rsidR="009629F7" w:rsidRPr="00E4548A">
        <w:t xml:space="preserve"> primary</w:t>
      </w:r>
      <w:r w:rsidR="00A623F0" w:rsidRPr="00E4548A">
        <w:t xml:space="preserve"> (</w:t>
      </w:r>
      <w:r w:rsidR="00A623F0" w:rsidRPr="00E4548A">
        <w:rPr>
          <w:rFonts w:eastAsia="DengXian"/>
          <w:lang w:eastAsia="zh-CN"/>
        </w:rPr>
        <w:t>0.21; 95% confidence interval: -1.74 to 2.16; p =0.834</w:t>
      </w:r>
      <w:r w:rsidR="00A623F0" w:rsidRPr="00E4548A">
        <w:t>)</w:t>
      </w:r>
      <w:r w:rsidR="009629F7" w:rsidRPr="00E4548A">
        <w:t xml:space="preserve"> </w:t>
      </w:r>
      <w:r w:rsidR="00891F53">
        <w:t>or</w:t>
      </w:r>
      <w:r w:rsidR="009629F7" w:rsidRPr="00E4548A">
        <w:t xml:space="preserve"> secondary outcomes compared to </w:t>
      </w:r>
      <w:r w:rsidR="00891F53">
        <w:t xml:space="preserve">the </w:t>
      </w:r>
      <w:r w:rsidR="009629F7" w:rsidRPr="00E4548A">
        <w:t>usual care</w:t>
      </w:r>
      <w:r w:rsidR="00891F53">
        <w:t xml:space="preserve"> control group</w:t>
      </w:r>
      <w:r w:rsidR="009629F7" w:rsidRPr="00E4548A">
        <w:t xml:space="preserve">. The economic evaluation </w:t>
      </w:r>
      <w:r w:rsidR="00891F53">
        <w:t xml:space="preserve">indicated </w:t>
      </w:r>
      <w:r w:rsidR="009629F7" w:rsidRPr="00E4548A">
        <w:t xml:space="preserve">no significant difference in QALYs, and did not lead to demonstrable cost-effectiveness </w:t>
      </w:r>
      <w:r w:rsidR="00891F53">
        <w:t>despite being inexpensive to deliver</w:t>
      </w:r>
      <w:r w:rsidR="009629F7" w:rsidRPr="00E4548A">
        <w:t>.</w:t>
      </w:r>
    </w:p>
    <w:p w14:paraId="7C79775C" w14:textId="4B0D875E" w:rsidR="00A26ADF" w:rsidRPr="00E4548A" w:rsidRDefault="009B2F0A" w:rsidP="0068266B">
      <w:pPr>
        <w:spacing w:after="0" w:line="360" w:lineRule="auto"/>
      </w:pPr>
      <w:r w:rsidRPr="06B70569">
        <w:rPr>
          <w:b/>
          <w:bCs/>
        </w:rPr>
        <w:t>Discussion</w:t>
      </w:r>
      <w:r w:rsidR="009629F7">
        <w:t xml:space="preserve">: </w:t>
      </w:r>
      <w:r w:rsidR="00DE0437" w:rsidRPr="06B70569">
        <w:rPr>
          <w:lang w:val="en-GB"/>
        </w:rPr>
        <w:t xml:space="preserve">Findings indicate the intervention was not effective under trial </w:t>
      </w:r>
      <w:r w:rsidR="00C463EB" w:rsidRPr="06B70569">
        <w:rPr>
          <w:lang w:val="en-GB"/>
        </w:rPr>
        <w:t>conditions.</w:t>
      </w:r>
      <w:r w:rsidR="009629F7">
        <w:t xml:space="preserve"> </w:t>
      </w:r>
      <w:r w:rsidR="44112FA2">
        <w:t>F</w:t>
      </w:r>
      <w:r w:rsidR="009629F7">
        <w:t xml:space="preserve">uture interventions </w:t>
      </w:r>
      <w:r w:rsidR="00891F53">
        <w:t xml:space="preserve">implemented to reduce </w:t>
      </w:r>
      <w:r w:rsidR="009629F7">
        <w:t>loneliness and social isolation would likely benefit from</w:t>
      </w:r>
      <w:r w:rsidR="34A03A1A">
        <w:t xml:space="preserve">  </w:t>
      </w:r>
      <w:r w:rsidR="003B0E6C">
        <w:t>utilizing</w:t>
      </w:r>
      <w:r w:rsidR="009629F7">
        <w:t xml:space="preserve"> a multi-step approach that will include tailored psychological, relation</w:t>
      </w:r>
      <w:r w:rsidR="61056696">
        <w:t xml:space="preserve">al </w:t>
      </w:r>
      <w:r w:rsidR="009629F7">
        <w:t>and social components</w:t>
      </w:r>
      <w:r w:rsidR="4323C398">
        <w:t xml:space="preserve"> </w:t>
      </w:r>
      <w:r w:rsidR="0095390F">
        <w:t xml:space="preserve">and taking into consideration </w:t>
      </w:r>
      <w:r w:rsidR="003476B8">
        <w:t xml:space="preserve">the structural </w:t>
      </w:r>
      <w:r w:rsidR="00FA296E">
        <w:t>availability</w:t>
      </w:r>
      <w:r w:rsidR="003476B8">
        <w:t xml:space="preserve"> of community assets</w:t>
      </w:r>
      <w:r w:rsidR="009629F7">
        <w:t xml:space="preserve">. </w:t>
      </w:r>
    </w:p>
    <w:p w14:paraId="2C7B4F9B" w14:textId="77777777" w:rsidR="00A26ADF" w:rsidRPr="00E4548A" w:rsidRDefault="00A26ADF" w:rsidP="0068266B">
      <w:pPr>
        <w:spacing w:after="0" w:line="360" w:lineRule="auto"/>
        <w:rPr>
          <w:rFonts w:cstheme="minorHAnsi"/>
        </w:rPr>
      </w:pPr>
    </w:p>
    <w:p w14:paraId="1F746833" w14:textId="452CCF4A" w:rsidR="003A7C6D" w:rsidRPr="00E4548A" w:rsidRDefault="00A26ADF" w:rsidP="00394A86">
      <w:pPr>
        <w:spacing w:after="0" w:line="360" w:lineRule="auto"/>
        <w:rPr>
          <w:rFonts w:cstheme="minorHAnsi"/>
        </w:rPr>
      </w:pPr>
      <w:r w:rsidRPr="00E4548A">
        <w:rPr>
          <w:rFonts w:cstheme="minorHAnsi"/>
          <w:b/>
          <w:bCs/>
        </w:rPr>
        <w:t>Trial</w:t>
      </w:r>
      <w:r w:rsidRPr="00E4548A">
        <w:rPr>
          <w:rFonts w:cstheme="minorHAnsi"/>
        </w:rPr>
        <w:t xml:space="preserve"> </w:t>
      </w:r>
      <w:r w:rsidRPr="00E4548A">
        <w:rPr>
          <w:rFonts w:cstheme="minorHAnsi"/>
          <w:b/>
          <w:bCs/>
        </w:rPr>
        <w:t>Registration</w:t>
      </w:r>
      <w:r w:rsidRPr="00E4548A">
        <w:rPr>
          <w:rFonts w:cstheme="minorHAnsi"/>
        </w:rPr>
        <w:t xml:space="preserve">: </w:t>
      </w:r>
      <w:bookmarkStart w:id="0" w:name="_Hlk170914376"/>
      <w:r w:rsidRPr="00E4548A">
        <w:rPr>
          <w:rFonts w:cstheme="minorHAnsi"/>
        </w:rPr>
        <w:t>ISRCTN19193075</w:t>
      </w:r>
      <w:bookmarkEnd w:id="0"/>
      <w:r w:rsidR="003A7C6D" w:rsidRPr="00E4548A">
        <w:br w:type="page"/>
      </w:r>
    </w:p>
    <w:p w14:paraId="29CDD330" w14:textId="61F03EB8" w:rsidR="00665A93" w:rsidRPr="00E4548A" w:rsidRDefault="009629F7" w:rsidP="00772545">
      <w:pPr>
        <w:pStyle w:val="Heading1"/>
        <w:numPr>
          <w:ilvl w:val="0"/>
          <w:numId w:val="10"/>
        </w:numPr>
        <w:spacing w:line="480" w:lineRule="auto"/>
        <w:rPr>
          <w:rFonts w:asciiTheme="minorHAnsi" w:hAnsiTheme="minorHAnsi" w:cstheme="minorHAnsi"/>
          <w:b/>
          <w:bCs/>
          <w:color w:val="auto"/>
          <w:sz w:val="24"/>
          <w:szCs w:val="24"/>
        </w:rPr>
      </w:pPr>
      <w:r w:rsidRPr="00E4548A">
        <w:rPr>
          <w:rFonts w:asciiTheme="minorHAnsi" w:hAnsiTheme="minorHAnsi" w:cstheme="minorHAnsi"/>
          <w:b/>
          <w:bCs/>
          <w:color w:val="auto"/>
          <w:sz w:val="24"/>
          <w:szCs w:val="24"/>
        </w:rPr>
        <w:lastRenderedPageBreak/>
        <w:t xml:space="preserve">Introduction </w:t>
      </w:r>
    </w:p>
    <w:p w14:paraId="59B4FC62" w14:textId="66E6EFE4" w:rsidR="00C7436C" w:rsidRPr="00E4548A" w:rsidRDefault="077BB764" w:rsidP="0068266B">
      <w:pPr>
        <w:spacing w:after="0" w:line="480" w:lineRule="auto"/>
        <w:rPr>
          <w:rFonts w:eastAsia="Arial" w:cstheme="minorHAnsi"/>
        </w:rPr>
      </w:pPr>
      <w:r w:rsidRPr="00E4548A">
        <w:rPr>
          <w:rFonts w:eastAsia="Arial" w:cstheme="minorHAnsi"/>
        </w:rPr>
        <w:t>Loneliness is a subjective psychological state where there is a discrepancy between desired and perceived levels of support or connectednes</w:t>
      </w:r>
      <w:r w:rsidR="00F35C4F" w:rsidRPr="00E4548A">
        <w:rPr>
          <w:rFonts w:eastAsia="Arial" w:cstheme="minorHAnsi"/>
        </w:rPr>
        <w:t>s</w:t>
      </w:r>
      <w:r w:rsidR="005A61ED" w:rsidRPr="00E4548A">
        <w:rPr>
          <w:rFonts w:eastAsia="Arial" w:cstheme="minorHAnsi"/>
        </w:rPr>
        <w:t>, whil</w:t>
      </w:r>
      <w:r w:rsidR="00F16443" w:rsidRPr="00E4548A">
        <w:rPr>
          <w:rFonts w:eastAsia="Arial" w:cstheme="minorHAnsi"/>
        </w:rPr>
        <w:t>e</w:t>
      </w:r>
      <w:r w:rsidR="005A61ED" w:rsidRPr="00E4548A">
        <w:rPr>
          <w:rFonts w:eastAsia="Arial" w:cstheme="minorHAnsi"/>
        </w:rPr>
        <w:t xml:space="preserve"> social isolation refers to a lack of social connections, contact or participation</w:t>
      </w:r>
      <w:r w:rsidR="00D54F48" w:rsidRPr="00E4548A">
        <w:rPr>
          <w:rFonts w:eastAsia="Arial" w:cstheme="minorHAnsi"/>
        </w:rPr>
        <w:t xml:space="preserve"> </w:t>
      </w:r>
      <w:r w:rsidR="00D54F48" w:rsidRPr="00E4548A">
        <w:fldChar w:fldCharType="begin">
          <w:fldData xml:space="preserve">PEVuZE5vdGU+PENpdGU+PEF1dGhvcj5ZYW5nPC9BdXRob3I+PFllYXI+MjAxMTwvWWVhcj48UmVj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</w:fldData>
        </w:fldChar>
      </w:r>
      <w:r w:rsidR="003B0E6C">
        <w:instrText xml:space="preserve"> ADDIN EN.CITE </w:instrText>
      </w:r>
      <w:r w:rsidR="003B0E6C">
        <w:fldChar w:fldCharType="begin">
          <w:fldData xml:space="preserve">PEVuZE5vdGU+PENpdGU+PEF1dGhvcj5ZYW5nPC9BdXRob3I+PFllYXI+MjAxMTwvWWVhcj48UmVj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</w:fldData>
        </w:fldChar>
      </w:r>
      <w:r w:rsidR="003B0E6C">
        <w:instrText xml:space="preserve"> ADDIN EN.CITE.DATA </w:instrText>
      </w:r>
      <w:r w:rsidR="003B0E6C">
        <w:fldChar w:fldCharType="end"/>
      </w:r>
      <w:r w:rsidR="00D54F48" w:rsidRPr="00E4548A">
        <w:fldChar w:fldCharType="separate"/>
      </w:r>
      <w:r w:rsidR="003B0E6C">
        <w:rPr>
          <w:noProof/>
        </w:rPr>
        <w:t>(1, 2)</w:t>
      </w:r>
      <w:r w:rsidR="00D54F48" w:rsidRPr="00E4548A">
        <w:fldChar w:fldCharType="end"/>
      </w:r>
      <w:r w:rsidR="00D54F48" w:rsidRPr="00E4548A">
        <w:rPr>
          <w:rFonts w:eastAsia="Arial" w:cstheme="minorHAnsi"/>
        </w:rPr>
        <w:t xml:space="preserve">. Although they are distinct psychosocial constructs </w:t>
      </w:r>
      <w:r w:rsidR="00D54F48" w:rsidRPr="00E4548A">
        <w:rPr>
          <w:rFonts w:eastAsia="Arial" w:cstheme="minorHAnsi"/>
        </w:rPr>
        <w:fldChar w:fldCharType="begin"/>
      </w:r>
      <w:r w:rsidR="003B0E6C">
        <w:rPr>
          <w:rFonts w:eastAsia="Arial" w:cstheme="minorHAnsi"/>
        </w:rPr>
        <w:instrText xml:space="preserve"> ADDIN EN.CITE &lt;EndNote&gt;&lt;Cite&gt;&lt;Author&gt;Yanguas&lt;/Author&gt;&lt;Year&gt;2018&lt;/Year&gt;&lt;RecNum&gt;9&lt;/RecNum&gt;&lt;DisplayText&gt;(3)&lt;/DisplayText&gt;&lt;record&gt;&lt;rec-number&gt;9&lt;/rec-number&gt;&lt;foreign-keys&gt;&lt;key app="EN" db-id="zs5fwfpsw0zsaserxd3vverg9w0p25pwaf0x" timestamp="1719915755"&gt;9&lt;/key&gt;&lt;/foreign-keys&gt;&lt;ref-type name="Journal Article"&gt;17&lt;/ref-type&gt;&lt;contributors&gt;&lt;authors&gt;&lt;author&gt;Yanguas, Javier&lt;/author&gt;&lt;author&gt;Pinazo-Henandis, Sacramento&lt;/author&gt;&lt;author&gt;Tarazona-Santabalbina, Francisco José&lt;/author&gt;&lt;/authors&gt;&lt;/contributors&gt;&lt;titles&gt;&lt;title&gt;The complexity of loneliness&lt;/title&gt;&lt;secondary-title&gt;Acta Bio Medica: Atenei Parmensis&lt;/secondary-title&gt;&lt;/titles&gt;&lt;periodical&gt;&lt;full-title&gt;Acta Bio Medica: Atenei Parmensis&lt;/full-title&gt;&lt;/periodical&gt;&lt;pages&gt;302&lt;/pages&gt;&lt;volume&gt;89&lt;/volume&gt;&lt;number&gt;2&lt;/number&gt;&lt;dates&gt;&lt;year&gt;2018&lt;/year&gt;&lt;/dates&gt;&lt;urls&gt;&lt;/urls&gt;&lt;/record&gt;&lt;/Cite&gt;&lt;/EndNote&gt;</w:instrText>
      </w:r>
      <w:r w:rsidR="00D54F48" w:rsidRPr="00E4548A">
        <w:rPr>
          <w:rFonts w:eastAsia="Arial" w:cstheme="minorHAnsi"/>
        </w:rPr>
        <w:fldChar w:fldCharType="separate"/>
      </w:r>
      <w:r w:rsidR="003B0E6C">
        <w:rPr>
          <w:rFonts w:eastAsia="Arial" w:cstheme="minorHAnsi"/>
          <w:noProof/>
        </w:rPr>
        <w:t>(3)</w:t>
      </w:r>
      <w:r w:rsidR="00D54F48" w:rsidRPr="00E4548A">
        <w:rPr>
          <w:rFonts w:eastAsia="Arial" w:cstheme="minorHAnsi"/>
        </w:rPr>
        <w:fldChar w:fldCharType="end"/>
      </w:r>
      <w:r w:rsidR="00D54F48" w:rsidRPr="00E4548A">
        <w:rPr>
          <w:rFonts w:eastAsia="Arial" w:cstheme="minorHAnsi"/>
        </w:rPr>
        <w:t>, t</w:t>
      </w:r>
      <w:r w:rsidR="005A61ED" w:rsidRPr="00E4548A">
        <w:rPr>
          <w:rFonts w:eastAsia="Arial" w:cstheme="minorHAnsi"/>
        </w:rPr>
        <w:t xml:space="preserve">he impact of loneliness and isolation on well-being and the associated health risks represent a significant public health concern </w:t>
      </w:r>
      <w:r w:rsidR="005A61ED" w:rsidRPr="00E4548A">
        <w:fldChar w:fldCharType="begin">
          <w:fldData xml:space="preserve">PEVuZE5vdGU+PENpdGU+PEF1dGhvcj5WYWx0b3J0YTwvQXV0aG9yPjxZZWFyPjIwMTY8L1llYXI+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</w:fldData>
        </w:fldChar>
      </w:r>
      <w:r w:rsidR="003B0E6C">
        <w:instrText xml:space="preserve"> ADDIN EN.CITE </w:instrText>
      </w:r>
      <w:r w:rsidR="003B0E6C">
        <w:fldChar w:fldCharType="begin">
          <w:fldData xml:space="preserve">PEVuZE5vdGU+PENpdGU+PEF1dGhvcj5WYWx0b3J0YTwvQXV0aG9yPjxZZWFyPjIwMTY8L1llYXI+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</w:fldData>
        </w:fldChar>
      </w:r>
      <w:r w:rsidR="003B0E6C">
        <w:instrText xml:space="preserve"> ADDIN EN.CITE.DATA </w:instrText>
      </w:r>
      <w:r w:rsidR="003B0E6C">
        <w:fldChar w:fldCharType="end"/>
      </w:r>
      <w:r w:rsidR="005A61ED" w:rsidRPr="00E4548A">
        <w:fldChar w:fldCharType="separate"/>
      </w:r>
      <w:r w:rsidR="003B0E6C">
        <w:rPr>
          <w:noProof/>
        </w:rPr>
        <w:t>(4-6)</w:t>
      </w:r>
      <w:r w:rsidR="005A61ED" w:rsidRPr="00E4548A">
        <w:fldChar w:fldCharType="end"/>
      </w:r>
      <w:r w:rsidR="005A61ED" w:rsidRPr="00E4548A">
        <w:rPr>
          <w:rFonts w:eastAsia="Arial" w:cstheme="minorHAnsi"/>
        </w:rPr>
        <w:t xml:space="preserve">. </w:t>
      </w:r>
      <w:r w:rsidR="005A61ED" w:rsidRPr="00E4548A">
        <w:t>Both l</w:t>
      </w:r>
      <w:r w:rsidRPr="00E4548A">
        <w:rPr>
          <w:rFonts w:eastAsia="Arial" w:cstheme="minorHAnsi"/>
        </w:rPr>
        <w:t>oneliness and social isolation are associated with poor physical and mental health</w:t>
      </w:r>
      <w:r w:rsidR="00F16443" w:rsidRPr="00E4548A">
        <w:rPr>
          <w:rFonts w:eastAsia="Arial" w:cstheme="minorHAnsi"/>
        </w:rPr>
        <w:t xml:space="preserve"> outcomes</w:t>
      </w:r>
      <w:r w:rsidRPr="00E4548A">
        <w:rPr>
          <w:rFonts w:eastAsia="Arial" w:cstheme="minorHAnsi"/>
        </w:rPr>
        <w:t xml:space="preserve"> </w:t>
      </w:r>
      <w:r w:rsidR="005A61ED" w:rsidRPr="00E4548A">
        <w:fldChar w:fldCharType="begin">
          <w:fldData xml:space="preserve">PEVuZE5vdGU+PENpdGU+PEF1dGhvcj5Db3lsZTwvQXV0aG9yPjxZZWFyPjIwMTI8L1llYXI+PFJl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</w:fldData>
        </w:fldChar>
      </w:r>
      <w:r w:rsidR="003B0E6C">
        <w:instrText xml:space="preserve"> ADDIN EN.CITE </w:instrText>
      </w:r>
      <w:r w:rsidR="003B0E6C">
        <w:fldChar w:fldCharType="begin">
          <w:fldData xml:space="preserve">PEVuZE5vdGU+PENpdGU+PEF1dGhvcj5Db3lsZTwvQXV0aG9yPjxZZWFyPjIwMTI8L1llYXI+PFJl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</w:fldData>
        </w:fldChar>
      </w:r>
      <w:r w:rsidR="003B0E6C">
        <w:instrText xml:space="preserve"> ADDIN EN.CITE.DATA </w:instrText>
      </w:r>
      <w:r w:rsidR="003B0E6C">
        <w:fldChar w:fldCharType="end"/>
      </w:r>
      <w:r w:rsidR="005A61ED" w:rsidRPr="00E4548A">
        <w:fldChar w:fldCharType="separate"/>
      </w:r>
      <w:r w:rsidR="003B0E6C">
        <w:rPr>
          <w:noProof/>
        </w:rPr>
        <w:t>(7, 8)</w:t>
      </w:r>
      <w:r w:rsidR="005A61ED" w:rsidRPr="00E4548A">
        <w:fldChar w:fldCharType="end"/>
      </w:r>
      <w:r w:rsidR="005A61ED" w:rsidRPr="00E4548A">
        <w:rPr>
          <w:rFonts w:eastAsia="Arial" w:cstheme="minorHAnsi"/>
        </w:rPr>
        <w:t xml:space="preserve">, </w:t>
      </w:r>
      <w:r w:rsidR="00F16443" w:rsidRPr="00E4548A">
        <w:rPr>
          <w:rFonts w:eastAsia="Arial" w:cstheme="minorHAnsi"/>
        </w:rPr>
        <w:t xml:space="preserve">including general health, wellbeing, and cognition </w:t>
      </w:r>
      <w:r w:rsidR="00C7436C" w:rsidRPr="00E4548A">
        <w:rPr>
          <w:rFonts w:eastAsia="Arial" w:cstheme="minorHAnsi"/>
        </w:rPr>
        <w:fldChar w:fldCharType="begin">
          <w:fldData xml:space="preserve">PEVuZE5vdGU+PENpdGU+PEF1dGhvcj5QYXJrPC9BdXRob3I+PFllYXI+MjAyMDwvWWVhcj48UmVj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</w:fldData>
        </w:fldChar>
      </w:r>
      <w:r w:rsidR="00666573">
        <w:rPr>
          <w:rFonts w:eastAsia="Arial" w:cstheme="minorHAnsi"/>
        </w:rPr>
        <w:instrText xml:space="preserve"> ADDIN EN.CITE </w:instrText>
      </w:r>
      <w:r w:rsidR="00666573">
        <w:rPr>
          <w:rFonts w:eastAsia="Arial" w:cstheme="minorHAnsi"/>
        </w:rPr>
        <w:fldChar w:fldCharType="begin">
          <w:fldData xml:space="preserve">PEVuZE5vdGU+PENpdGU+PEF1dGhvcj5QYXJrPC9BdXRob3I+PFllYXI+MjAyMDwvWWVhcj48UmVj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</w:fldData>
        </w:fldChar>
      </w:r>
      <w:r w:rsidR="00666573">
        <w:rPr>
          <w:rFonts w:eastAsia="Arial" w:cstheme="minorHAnsi"/>
        </w:rPr>
        <w:instrText xml:space="preserve"> ADDIN EN.CITE.DATA </w:instrText>
      </w:r>
      <w:r w:rsidR="00666573">
        <w:rPr>
          <w:rFonts w:eastAsia="Arial" w:cstheme="minorHAnsi"/>
        </w:rPr>
      </w:r>
      <w:r w:rsidR="00666573">
        <w:rPr>
          <w:rFonts w:eastAsia="Arial" w:cstheme="minorHAnsi"/>
        </w:rPr>
        <w:fldChar w:fldCharType="end"/>
      </w:r>
      <w:r w:rsidR="00C7436C" w:rsidRPr="00E4548A">
        <w:rPr>
          <w:rFonts w:eastAsia="Arial" w:cstheme="minorHAnsi"/>
        </w:rPr>
      </w:r>
      <w:r w:rsidR="00C7436C" w:rsidRPr="00E4548A">
        <w:rPr>
          <w:rFonts w:eastAsia="Arial" w:cstheme="minorHAnsi"/>
        </w:rPr>
        <w:fldChar w:fldCharType="separate"/>
      </w:r>
      <w:r w:rsidR="00666573">
        <w:rPr>
          <w:rFonts w:eastAsia="Arial" w:cstheme="minorHAnsi"/>
          <w:noProof/>
        </w:rPr>
        <w:t>(9, 10)</w:t>
      </w:r>
      <w:r w:rsidR="00C7436C" w:rsidRPr="00E4548A">
        <w:rPr>
          <w:rFonts w:eastAsia="Arial" w:cstheme="minorHAnsi"/>
        </w:rPr>
        <w:fldChar w:fldCharType="end"/>
      </w:r>
      <w:r w:rsidR="00C7436C" w:rsidRPr="00E4548A">
        <w:rPr>
          <w:rFonts w:eastAsia="Arial" w:cstheme="minorHAnsi"/>
        </w:rPr>
        <w:t xml:space="preserve">, health-relevant </w:t>
      </w:r>
      <w:r w:rsidR="003B0E6C" w:rsidRPr="00E4548A">
        <w:rPr>
          <w:rFonts w:eastAsia="Arial" w:cstheme="minorHAnsi"/>
        </w:rPr>
        <w:t>behaviors</w:t>
      </w:r>
      <w:r w:rsidR="00C7436C" w:rsidRPr="00E4548A">
        <w:rPr>
          <w:rFonts w:eastAsia="Arial" w:cstheme="minorHAnsi"/>
        </w:rPr>
        <w:t xml:space="preserve"> </w:t>
      </w:r>
      <w:r w:rsidR="00C7436C" w:rsidRPr="00E4548A">
        <w:fldChar w:fldCharType="begin">
          <w:fldData xml:space="preserve">PEVuZE5vdGU+PENpdGU+PEF1dGhvcj5TaGFua2FyPC9BdXRob3I+PFllYXI+MjAxMTwvWWVhcj48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</w:fldData>
        </w:fldChar>
      </w:r>
      <w:r w:rsidR="00666573">
        <w:instrText xml:space="preserve"> ADDIN EN.CITE </w:instrText>
      </w:r>
      <w:r w:rsidR="00666573">
        <w:fldChar w:fldCharType="begin">
          <w:fldData xml:space="preserve">PEVuZE5vdGU+PENpdGU+PEF1dGhvcj5TaGFua2FyPC9BdXRob3I+PFllYXI+MjAxMTwvWWVhcj48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</w:fldData>
        </w:fldChar>
      </w:r>
      <w:r w:rsidR="00666573">
        <w:instrText xml:space="preserve"> ADDIN EN.CITE.DATA </w:instrText>
      </w:r>
      <w:r w:rsidR="00666573">
        <w:fldChar w:fldCharType="end"/>
      </w:r>
      <w:r w:rsidR="00C7436C" w:rsidRPr="00E4548A">
        <w:fldChar w:fldCharType="separate"/>
      </w:r>
      <w:r w:rsidR="00666573">
        <w:rPr>
          <w:noProof/>
        </w:rPr>
        <w:t>(11, 12)</w:t>
      </w:r>
      <w:r w:rsidR="00C7436C" w:rsidRPr="00E4548A">
        <w:fldChar w:fldCharType="end"/>
      </w:r>
      <w:r w:rsidR="00C7436C" w:rsidRPr="00E4548A">
        <w:t xml:space="preserve"> and re</w:t>
      </w:r>
      <w:r w:rsidR="00C7436C" w:rsidRPr="00E4548A">
        <w:rPr>
          <w:rFonts w:eastAsia="Arial" w:cstheme="minorHAnsi"/>
        </w:rPr>
        <w:t xml:space="preserve">duced quality of life </w:t>
      </w:r>
      <w:r w:rsidR="00C7436C" w:rsidRPr="00E4548A">
        <w:fldChar w:fldCharType="begin">
          <w:fldData xml:space="preserve">PEVuZE5vdGU+PENpdGU+PEF1dGhvcj5UaGVla2U8L0F1dGhvcj48WWVhcj4yMDEzPC9ZZWFyPjxS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</w:fldData>
        </w:fldChar>
      </w:r>
      <w:r w:rsidR="00666573">
        <w:instrText xml:space="preserve"> ADDIN EN.CITE </w:instrText>
      </w:r>
      <w:r w:rsidR="00666573">
        <w:fldChar w:fldCharType="begin">
          <w:fldData xml:space="preserve">PEVuZE5vdGU+PENpdGU+PEF1dGhvcj5UaGVla2U8L0F1dGhvcj48WWVhcj4yMDEzPC9ZZWFyPjxS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</w:fldData>
        </w:fldChar>
      </w:r>
      <w:r w:rsidR="00666573">
        <w:instrText xml:space="preserve"> ADDIN EN.CITE.DATA </w:instrText>
      </w:r>
      <w:r w:rsidR="00666573">
        <w:fldChar w:fldCharType="end"/>
      </w:r>
      <w:r w:rsidR="00C7436C" w:rsidRPr="00E4548A">
        <w:fldChar w:fldCharType="separate"/>
      </w:r>
      <w:r w:rsidR="00666573">
        <w:rPr>
          <w:noProof/>
        </w:rPr>
        <w:t>(13, 14)</w:t>
      </w:r>
      <w:r w:rsidR="00C7436C" w:rsidRPr="00E4548A">
        <w:fldChar w:fldCharType="end"/>
      </w:r>
      <w:r w:rsidR="00C7436C" w:rsidRPr="00E4548A">
        <w:t>.</w:t>
      </w:r>
      <w:r w:rsidR="00C7436C" w:rsidRPr="00E4548A">
        <w:rPr>
          <w:rFonts w:eastAsia="Arial" w:cstheme="minorHAnsi"/>
        </w:rPr>
        <w:t xml:space="preserve"> </w:t>
      </w:r>
      <w:r w:rsidRPr="00E4548A">
        <w:rPr>
          <w:rFonts w:eastAsia="Arial" w:cstheme="minorHAnsi"/>
        </w:rPr>
        <w:t xml:space="preserve"> </w:t>
      </w:r>
      <w:r w:rsidR="00666573">
        <w:rPr>
          <w:rFonts w:eastAsia="Arial" w:cstheme="minorHAnsi"/>
        </w:rPr>
        <w:t xml:space="preserve">Early evidence for the health impact of loneliness suggested the </w:t>
      </w:r>
      <w:r w:rsidRPr="00E4548A">
        <w:rPr>
          <w:rFonts w:eastAsia="Arial" w:cstheme="minorHAnsi"/>
        </w:rPr>
        <w:t xml:space="preserve">mortality </w:t>
      </w:r>
      <w:r w:rsidR="00C7436C" w:rsidRPr="00E4548A">
        <w:rPr>
          <w:rFonts w:eastAsia="Arial" w:cstheme="minorHAnsi"/>
        </w:rPr>
        <w:t>risk</w:t>
      </w:r>
      <w:r w:rsidRPr="00E4548A">
        <w:rPr>
          <w:rFonts w:eastAsia="Arial" w:cstheme="minorHAnsi"/>
        </w:rPr>
        <w:t xml:space="preserve"> exceed</w:t>
      </w:r>
      <w:r w:rsidR="00666573">
        <w:rPr>
          <w:rFonts w:eastAsia="Arial" w:cstheme="minorHAnsi"/>
        </w:rPr>
        <w:t>ed</w:t>
      </w:r>
      <w:r w:rsidRPr="00E4548A">
        <w:rPr>
          <w:rFonts w:eastAsia="Arial" w:cstheme="minorHAnsi"/>
        </w:rPr>
        <w:t xml:space="preserve"> that of major risk factors such as obesity</w:t>
      </w:r>
      <w:r w:rsidR="00C7436C" w:rsidRPr="00E4548A">
        <w:rPr>
          <w:rFonts w:eastAsia="Arial" w:cstheme="minorHAnsi"/>
        </w:rPr>
        <w:t>, alcohol consumption</w:t>
      </w:r>
      <w:r w:rsidRPr="00E4548A">
        <w:rPr>
          <w:rFonts w:eastAsia="Arial" w:cstheme="minorHAnsi"/>
        </w:rPr>
        <w:t xml:space="preserve"> and cigarette smoking </w:t>
      </w:r>
      <w:r w:rsidR="005A61ED" w:rsidRPr="00E4548A">
        <w:t xml:space="preserve"> </w:t>
      </w:r>
      <w:r w:rsidR="005A61ED" w:rsidRPr="00E4548A">
        <w:fldChar w:fldCharType="begin">
          <w:fldData xml:space="preserve">PEVuZE5vdGU+PENpdGU+PEF1dGhvcj5Ib2x0LUx1bnN0YWQ8L0F1dGhvcj48WWVhcj4yMDEwPC9Z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</w:fldData>
        </w:fldChar>
      </w:r>
      <w:r w:rsidR="00666573">
        <w:instrText xml:space="preserve"> ADDIN EN.CITE </w:instrText>
      </w:r>
      <w:r w:rsidR="00666573">
        <w:fldChar w:fldCharType="begin">
          <w:fldData xml:space="preserve">PEVuZE5vdGU+PENpdGU+PEF1dGhvcj5Ib2x0LUx1bnN0YWQ8L0F1dGhvcj48WWVhcj4yMDEwPC9Z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</w:fldData>
        </w:fldChar>
      </w:r>
      <w:r w:rsidR="00666573">
        <w:instrText xml:space="preserve"> ADDIN EN.CITE.DATA </w:instrText>
      </w:r>
      <w:r w:rsidR="00666573">
        <w:fldChar w:fldCharType="end"/>
      </w:r>
      <w:r w:rsidR="005A61ED" w:rsidRPr="00E4548A">
        <w:fldChar w:fldCharType="separate"/>
      </w:r>
      <w:r w:rsidR="00666573">
        <w:rPr>
          <w:noProof/>
        </w:rPr>
        <w:t>(15-17)</w:t>
      </w:r>
      <w:r w:rsidR="005A61ED" w:rsidRPr="00E4548A">
        <w:fldChar w:fldCharType="end"/>
      </w:r>
      <w:r w:rsidR="00403845" w:rsidRPr="00E4548A">
        <w:rPr>
          <w:rFonts w:eastAsia="Arial" w:cstheme="minorHAnsi"/>
        </w:rPr>
        <w:t xml:space="preserve">. </w:t>
      </w:r>
      <w:r w:rsidR="00666573">
        <w:rPr>
          <w:rFonts w:eastAsia="Arial" w:cstheme="minorHAnsi"/>
        </w:rPr>
        <w:t xml:space="preserve">Recent evidence continues to support the link between loneliness and poorer health outcomes, such as cardiovascular disease </w:t>
      </w:r>
      <w:r w:rsidR="00666573">
        <w:rPr>
          <w:rFonts w:eastAsia="Arial" w:cstheme="minorHAnsi"/>
        </w:rPr>
        <w:fldChar w:fldCharType="begin"/>
      </w:r>
      <w:r w:rsidR="00666573">
        <w:rPr>
          <w:rFonts w:eastAsia="Arial" w:cstheme="minorHAnsi"/>
        </w:rPr>
        <w:instrText xml:space="preserve"> ADDIN EN.CITE &lt;EndNote&gt;&lt;Cite&gt;&lt;Author&gt;albasheer&lt;/Author&gt;&lt;Year&gt;2024&lt;/Year&gt;&lt;RecNum&gt;73&lt;/RecNum&gt;&lt;DisplayText&gt;(18)&lt;/DisplayText&gt;&lt;record&gt;&lt;rec-number&gt;73&lt;/rec-number&gt;&lt;foreign-keys&gt;&lt;key app="EN" db-id="ttepr0zpqzf25pe2fs6xtvpj0tesw0x90xxt" timestamp="1769102293"&gt;73&lt;/key&gt;&lt;/foreign-keys&gt;&lt;ref-type name="Journal Article"&gt;17&lt;/ref-type&gt;&lt;contributors&gt;&lt;authors&gt;&lt;author&gt;albasheer, Osama&lt;/author&gt;&lt;author&gt;Abdelwahab, Siddig Ibrahim&lt;/author&gt;&lt;author&gt;Zaino, Mohammad R.&lt;/author&gt;&lt;author&gt;Altraifi, Ahmed Abdallah Ahmed&lt;/author&gt;&lt;author&gt;Hakami, Nasser&lt;/author&gt;&lt;author&gt;El-Amin, Ehab I.&lt;/author&gt;&lt;author&gt;Alshehri, Mohammed M.&lt;/author&gt;&lt;author&gt;Alghamdi, Saeed M.&lt;/author&gt;&lt;author&gt;Alqahtani, Abdulfattah S.&lt;/author&gt;&lt;author&gt;Alenazi, Aqeel M.&lt;/author&gt;&lt;author&gt;Alqahtani, Bader&lt;/author&gt;&lt;author&gt;Alhowimel, Ahmed&lt;/author&gt;&lt;author&gt;Uddin, Shadab&lt;/author&gt;&lt;author&gt;Khalafalla, Husam Eldin Elsawi&lt;/author&gt;&lt;author&gt;Medani, Isameldin E.&lt;/author&gt;&lt;/authors&gt;&lt;/contributors&gt;&lt;titles&gt;&lt;title&gt;The impact of social isolation and loneliness on cardiovascular disease risk factors: a systematic review, meta-analysis, and bibliometric investigation&lt;/title&gt;&lt;secondary-title&gt;Scientific Reports&lt;/secondary-title&gt;&lt;/titles&gt;&lt;periodical&gt;&lt;full-title&gt;Scientific Reports&lt;/full-title&gt;&lt;/periodical&gt;&lt;pages&gt;12871&lt;/pages&gt;&lt;volume&gt;14&lt;/volume&gt;&lt;number&gt;1&lt;/number&gt;&lt;dates&gt;&lt;year&gt;2024&lt;/year&gt;&lt;pub-dates&gt;&lt;date&gt;2024/06/04&lt;/date&gt;&lt;/pub-dates&gt;&lt;/dates&gt;&lt;isbn&gt;2045-2322&lt;/isbn&gt;&lt;urls&gt;&lt;related-urls&gt;&lt;url&gt;https://doi.org/10.1038/s41598-024-63528-4&lt;/url&gt;&lt;/related-urls&gt;&lt;/urls&gt;&lt;electronic-resource-num&gt;10.1038/s41598-024-63528-4&lt;/electronic-resource-num&gt;&lt;/record&gt;&lt;/Cite&gt;&lt;/EndNote&gt;</w:instrText>
      </w:r>
      <w:r w:rsidR="00666573">
        <w:rPr>
          <w:rFonts w:eastAsia="Arial" w:cstheme="minorHAnsi"/>
        </w:rPr>
        <w:fldChar w:fldCharType="separate"/>
      </w:r>
      <w:r w:rsidR="00666573">
        <w:rPr>
          <w:rFonts w:eastAsia="Arial" w:cstheme="minorHAnsi"/>
          <w:noProof/>
        </w:rPr>
        <w:t>(18)</w:t>
      </w:r>
      <w:r w:rsidR="00666573">
        <w:rPr>
          <w:rFonts w:eastAsia="Arial" w:cstheme="minorHAnsi"/>
        </w:rPr>
        <w:fldChar w:fldCharType="end"/>
      </w:r>
      <w:r w:rsidR="00666573">
        <w:rPr>
          <w:rFonts w:eastAsia="Arial" w:cstheme="minorHAnsi"/>
        </w:rPr>
        <w:t xml:space="preserve"> and infectious diseases </w:t>
      </w:r>
      <w:r w:rsidR="00666573">
        <w:rPr>
          <w:rFonts w:eastAsia="Arial" w:cstheme="minorHAnsi"/>
        </w:rPr>
        <w:fldChar w:fldCharType="begin"/>
      </w:r>
      <w:r w:rsidR="00666573">
        <w:rPr>
          <w:rFonts w:eastAsia="Arial" w:cstheme="minorHAnsi"/>
        </w:rPr>
        <w:instrText xml:space="preserve"> ADDIN EN.CITE &lt;EndNote&gt;&lt;Cite&gt;&lt;Author&gt;Elovainio&lt;/Author&gt;&lt;Year&gt;2023&lt;/Year&gt;&lt;RecNum&gt;74&lt;/RecNum&gt;&lt;DisplayText&gt;(19)&lt;/DisplayText&gt;&lt;record&gt;&lt;rec-number&gt;74&lt;/rec-number&gt;&lt;foreign-keys&gt;&lt;key app="EN" db-id="ttepr0zpqzf25pe2fs6xtvpj0tesw0x90xxt" timestamp="1769102400"&gt;74&lt;/key&gt;&lt;/foreign-keys&gt;&lt;ref-type name="Journal Article"&gt;17&lt;/ref-type&gt;&lt;contributors&gt;&lt;authors&gt;&lt;author&gt;Elovainio, Marko&lt;/author&gt;&lt;author&gt;Komulainen, Kaisla&lt;/author&gt;&lt;author&gt;Sipilä, Pyry N.&lt;/author&gt;&lt;author&gt;Pulkki-Råback, Laura&lt;/author&gt;&lt;author&gt;Cachón Alonso, Laura&lt;/author&gt;&lt;author&gt;Pentti, Jaana&lt;/author&gt;&lt;author&gt;Nyberg, Solja T.&lt;/author&gt;&lt;author&gt;Suominen, Sakari&lt;/author&gt;&lt;author&gt;Vahtera, Jussi&lt;/author&gt;&lt;author&gt;Lipsanen, Jari&lt;/author&gt;&lt;author&gt;Batty, G. David&lt;/author&gt;&lt;author&gt;Hakulinen, Christian&lt;/author&gt;&lt;author&gt;Kivimäki, Mika&lt;/author&gt;&lt;/authors&gt;&lt;/contributors&gt;&lt;titles&gt;&lt;title&gt;Association of social isolation and loneliness with risk of incident hospital-treated infections: an analysis of data from the UK Biobank and Finnish Health and Social Support studies&lt;/title&gt;&lt;secondary-title&gt;The Lancet Public Health&lt;/secondary-title&gt;&lt;/titles&gt;&lt;periodical&gt;&lt;full-title&gt;The Lancet Public Health&lt;/full-title&gt;&lt;/periodical&gt;&lt;pages&gt;e109-e118&lt;/pages&gt;&lt;volume&gt;8&lt;/volume&gt;&lt;number&gt;2&lt;/number&gt;&lt;dates&gt;&lt;year&gt;2023&lt;/year&gt;&lt;/dates&gt;&lt;publisher&gt;Elsevier&lt;/publisher&gt;&lt;isbn&gt;2468-2667&lt;/isbn&gt;&lt;urls&gt;&lt;related-urls&gt;&lt;url&gt;https://doi.org/10.1016/S2468-2667(22)00253-5&lt;/url&gt;&lt;/related-urls&gt;&lt;/urls&gt;&lt;electronic-resource-num&gt;10.1016/S2468-2667(22)00253-5&lt;/electronic-resource-num&gt;&lt;access-date&gt;2026/01/22&lt;/access-date&gt;&lt;/record&gt;&lt;/Cite&gt;&lt;/EndNote&gt;</w:instrText>
      </w:r>
      <w:r w:rsidR="00666573">
        <w:rPr>
          <w:rFonts w:eastAsia="Arial" w:cstheme="minorHAnsi"/>
        </w:rPr>
        <w:fldChar w:fldCharType="separate"/>
      </w:r>
      <w:r w:rsidR="00666573">
        <w:rPr>
          <w:rFonts w:eastAsia="Arial" w:cstheme="minorHAnsi"/>
          <w:noProof/>
        </w:rPr>
        <w:t>(19)</w:t>
      </w:r>
      <w:r w:rsidR="00666573">
        <w:rPr>
          <w:rFonts w:eastAsia="Arial" w:cstheme="minorHAnsi"/>
        </w:rPr>
        <w:fldChar w:fldCharType="end"/>
      </w:r>
      <w:r w:rsidR="00666573">
        <w:rPr>
          <w:rFonts w:eastAsia="Arial" w:cstheme="minorHAnsi"/>
        </w:rPr>
        <w:t xml:space="preserve">. </w:t>
      </w:r>
      <w:r w:rsidR="00403845" w:rsidRPr="00E4548A">
        <w:rPr>
          <w:rFonts w:eastAsia="Arial" w:cstheme="minorHAnsi"/>
        </w:rPr>
        <w:t>It</w:t>
      </w:r>
      <w:r w:rsidR="005A61ED" w:rsidRPr="00E4548A">
        <w:rPr>
          <w:rFonts w:eastAsia="Arial" w:cstheme="minorHAnsi"/>
        </w:rPr>
        <w:t xml:space="preserve"> is associated</w:t>
      </w:r>
      <w:r w:rsidR="00D03466" w:rsidRPr="00E4548A">
        <w:rPr>
          <w:rFonts w:eastAsia="Arial" w:cstheme="minorHAnsi"/>
        </w:rPr>
        <w:t xml:space="preserve"> with</w:t>
      </w:r>
      <w:r w:rsidRPr="00E4548A">
        <w:rPr>
          <w:rFonts w:eastAsia="Arial" w:cstheme="minorHAnsi"/>
        </w:rPr>
        <w:t xml:space="preserve"> significant </w:t>
      </w:r>
      <w:r w:rsidR="005A61ED" w:rsidRPr="00E4548A">
        <w:rPr>
          <w:rFonts w:eastAsia="Arial" w:cstheme="minorHAnsi"/>
        </w:rPr>
        <w:t xml:space="preserve">societal </w:t>
      </w:r>
      <w:r w:rsidRPr="00E4548A">
        <w:rPr>
          <w:rFonts w:eastAsia="Arial" w:cstheme="minorHAnsi"/>
        </w:rPr>
        <w:t xml:space="preserve">costs </w:t>
      </w:r>
      <w:r w:rsidR="005A61ED" w:rsidRPr="00E4548A">
        <w:rPr>
          <w:rFonts w:eastAsia="Arial" w:cstheme="minorHAnsi"/>
        </w:rPr>
        <w:t>through</w:t>
      </w:r>
      <w:r w:rsidRPr="00E4548A">
        <w:rPr>
          <w:rFonts w:eastAsia="Arial" w:cstheme="minorHAnsi"/>
        </w:rPr>
        <w:t xml:space="preserve"> use of health services including increased GP appointments, emergency hospital admittance and premature social care use</w:t>
      </w:r>
      <w:r w:rsidR="005A61ED" w:rsidRPr="00E4548A">
        <w:rPr>
          <w:rFonts w:eastAsia="Arial" w:cstheme="minorHAnsi"/>
        </w:rPr>
        <w:t xml:space="preserve"> </w:t>
      </w:r>
      <w:r w:rsidR="005A61ED" w:rsidRPr="00E4548A">
        <w:fldChar w:fldCharType="begin">
          <w:fldData xml:space="preserve">PEVuZE5vdGU+PENpdGU+PEF1dGhvcj5Db2hlbjwvQXV0aG9yPjxZZWFyPjIwMDY8L1llYXI+PFJl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</w:fldData>
        </w:fldChar>
      </w:r>
      <w:r w:rsidR="00771239">
        <w:instrText xml:space="preserve"> ADDIN EN.CITE </w:instrText>
      </w:r>
      <w:r w:rsidR="00771239">
        <w:fldChar w:fldCharType="begin">
          <w:fldData xml:space="preserve">PEVuZE5vdGU+PENpdGU+PEF1dGhvcj5Db2hlbjwvQXV0aG9yPjxZZWFyPjIwMDY8L1llYXI+PFJl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</w:fldData>
        </w:fldChar>
      </w:r>
      <w:r w:rsidR="00771239">
        <w:instrText xml:space="preserve"> ADDIN EN.CITE.DATA </w:instrText>
      </w:r>
      <w:r w:rsidR="00771239">
        <w:fldChar w:fldCharType="end"/>
      </w:r>
      <w:r w:rsidR="005A61ED" w:rsidRPr="00E4548A">
        <w:fldChar w:fldCharType="separate"/>
      </w:r>
      <w:r w:rsidR="00771239">
        <w:rPr>
          <w:noProof/>
        </w:rPr>
        <w:t>(20-24)</w:t>
      </w:r>
      <w:r w:rsidR="005A61ED" w:rsidRPr="00E4548A">
        <w:fldChar w:fldCharType="end"/>
      </w:r>
      <w:r w:rsidR="005A61ED" w:rsidRPr="00E4548A">
        <w:t>.</w:t>
      </w:r>
      <w:r w:rsidRPr="00E4548A">
        <w:rPr>
          <w:rFonts w:eastAsia="Arial" w:cstheme="minorHAnsi"/>
        </w:rPr>
        <w:t xml:space="preserve"> </w:t>
      </w:r>
    </w:p>
    <w:p w14:paraId="02B1EB58" w14:textId="1385CB0B" w:rsidR="00D9509A" w:rsidRPr="00E4548A" w:rsidRDefault="004F6395" w:rsidP="0068266B">
      <w:pPr>
        <w:spacing w:after="0" w:line="480" w:lineRule="auto"/>
      </w:pPr>
      <w:r w:rsidRPr="00E4548A">
        <w:t>B</w:t>
      </w:r>
      <w:r w:rsidR="00C7436C" w:rsidRPr="00E4548A">
        <w:t xml:space="preserve">oth loneliness and isolation </w:t>
      </w:r>
      <w:r w:rsidRPr="00E4548A">
        <w:t xml:space="preserve">have </w:t>
      </w:r>
      <w:r w:rsidR="00C7436C" w:rsidRPr="00E4548A">
        <w:t xml:space="preserve">increased in focus and importance since the COVID-19 pandemic </w:t>
      </w:r>
      <w:r w:rsidR="00C7436C" w:rsidRPr="00E4548A">
        <w:fldChar w:fldCharType="begin">
          <w:fldData xml:space="preserve">PEVuZE5vdGU+PENpdGU+PEF1dGhvcj5QYWk8L0F1dGhvcj48WWVhcj4yMDIxPC9ZZWFyPjxSZWNO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</w:fldData>
        </w:fldChar>
      </w:r>
      <w:r w:rsidR="00771239">
        <w:instrText xml:space="preserve"> ADDIN EN.CITE </w:instrText>
      </w:r>
      <w:r w:rsidR="00771239">
        <w:fldChar w:fldCharType="begin">
          <w:fldData xml:space="preserve">PEVuZE5vdGU+PENpdGU+PEF1dGhvcj5QYWk8L0F1dGhvcj48WWVhcj4yMDIxPC9ZZWFyPjxSZWNO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</w:fldData>
        </w:fldChar>
      </w:r>
      <w:r w:rsidR="00771239">
        <w:instrText xml:space="preserve"> ADDIN EN.CITE.DATA </w:instrText>
      </w:r>
      <w:r w:rsidR="00771239">
        <w:fldChar w:fldCharType="end"/>
      </w:r>
      <w:r w:rsidR="00C7436C" w:rsidRPr="00E4548A">
        <w:fldChar w:fldCharType="separate"/>
      </w:r>
      <w:r w:rsidR="00771239">
        <w:rPr>
          <w:noProof/>
        </w:rPr>
        <w:t>(25, 26)</w:t>
      </w:r>
      <w:r w:rsidR="00C7436C" w:rsidRPr="00E4548A">
        <w:fldChar w:fldCharType="end"/>
      </w:r>
      <w:r w:rsidR="00D9509A" w:rsidRPr="00E4548A">
        <w:t xml:space="preserve">, and recent estimates suggest almost half of adults in the UK feel lonely some of the time </w:t>
      </w:r>
      <w:r w:rsidR="00D9509A" w:rsidRPr="00E4548A">
        <w:fldChar w:fldCharType="begin"/>
      </w:r>
      <w:r w:rsidR="00771239">
        <w:instrText xml:space="preserve"> ADDIN EN.CITE &lt;EndNote&gt;&lt;Cite&gt;&lt;Author&gt;Loneliness&lt;/Author&gt;&lt;Year&gt;2023&lt;/Year&gt;&lt;RecNum&gt;7&lt;/RecNum&gt;&lt;DisplayText&gt;(27)&lt;/DisplayText&gt;&lt;record&gt;&lt;rec-number&gt;7&lt;/rec-number&gt;&lt;foreign-keys&gt;&lt;key app="EN" db-id="zs5fwfpsw0zsaserxd3vverg9w0p25pwaf0x" timestamp="1719842331"&gt;7&lt;/key&gt;&lt;/foreign-keys&gt;&lt;ref-type name="Report"&gt;27&lt;/ref-type&gt;&lt;contributors&gt;&lt;authors&gt;&lt;author&gt;Campaign to End Loneliness&lt;/author&gt;&lt;/authors&gt;&lt;/contributors&gt;&lt;titles&gt;&lt;title&gt;Analysis of quarterly report data provided by the ONS from the Opinions and Lifestyle Survey for Jan-Dec 2022 using a representative sample of people aged 16 and over in Great Britain. &lt;/title&gt;&lt;/titles&gt;&lt;dates&gt;&lt;year&gt;2023&lt;/year&gt;&lt;/dates&gt;&lt;urls&gt;&lt;/urls&gt;&lt;/record&gt;&lt;/Cite&gt;&lt;/EndNote&gt;</w:instrText>
      </w:r>
      <w:r w:rsidR="00D9509A" w:rsidRPr="00E4548A">
        <w:fldChar w:fldCharType="separate"/>
      </w:r>
      <w:r w:rsidR="00771239">
        <w:rPr>
          <w:noProof/>
        </w:rPr>
        <w:t>(27)</w:t>
      </w:r>
      <w:r w:rsidR="00D9509A" w:rsidRPr="00E4548A">
        <w:fldChar w:fldCharType="end"/>
      </w:r>
      <w:r w:rsidR="00D9509A" w:rsidRPr="00E4548A">
        <w:t xml:space="preserve">. Loneliness </w:t>
      </w:r>
      <w:r w:rsidR="00F16443" w:rsidRPr="00E4548A">
        <w:t>is linked to</w:t>
      </w:r>
      <w:r w:rsidR="00D9509A" w:rsidRPr="00E4548A">
        <w:t xml:space="preserve"> several demographic factors and</w:t>
      </w:r>
      <w:r w:rsidR="00F16443" w:rsidRPr="00E4548A">
        <w:t xml:space="preserve"> socio-economic deprivation </w:t>
      </w:r>
      <w:r w:rsidR="00666573">
        <w:t xml:space="preserve">in children, young people and adult populations </w:t>
      </w:r>
      <w:r w:rsidR="00F16443" w:rsidRPr="00E4548A">
        <w:fldChar w:fldCharType="begin">
          <w:fldData xml:space="preserve">PEVuZE5vdGU+PENpdGU+PEF1dGhvcj5OaWVkendpZWR6PC9BdXRob3I+PFllYXI+MjAxNjwvWWVh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</w:fldData>
        </w:fldChar>
      </w:r>
      <w:r w:rsidR="00771239">
        <w:instrText xml:space="preserve"> ADDIN EN.CITE </w:instrText>
      </w:r>
      <w:r w:rsidR="00771239">
        <w:fldChar w:fldCharType="begin">
          <w:fldData xml:space="preserve">PEVuZE5vdGU+PENpdGU+PEF1dGhvcj5OaWVkendpZWR6PC9BdXRob3I+PFllYXI+MjAxNjwvWWVh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</w:fldData>
        </w:fldChar>
      </w:r>
      <w:r w:rsidR="00771239">
        <w:instrText xml:space="preserve"> ADDIN EN.CITE.DATA </w:instrText>
      </w:r>
      <w:r w:rsidR="00771239">
        <w:fldChar w:fldCharType="end"/>
      </w:r>
      <w:r w:rsidR="00F16443" w:rsidRPr="00E4548A">
        <w:fldChar w:fldCharType="separate"/>
      </w:r>
      <w:r w:rsidR="00771239">
        <w:rPr>
          <w:noProof/>
        </w:rPr>
        <w:t>(5, 28, 29)</w:t>
      </w:r>
      <w:r w:rsidR="00F16443" w:rsidRPr="00E4548A">
        <w:fldChar w:fldCharType="end"/>
      </w:r>
      <w:r w:rsidR="00666573">
        <w:t xml:space="preserve">. Although there is accumulating evidence to suggest that loneliness is significant issue experienced by large portions of the general population </w:t>
      </w:r>
      <w:r w:rsidR="00666573">
        <w:fldChar w:fldCharType="begin"/>
      </w:r>
      <w:r w:rsidR="00771239">
        <w:instrText xml:space="preserve"> ADDIN EN.CITE &lt;EndNote&gt;&lt;Cite&gt;&lt;Author&gt;Surkalim&lt;/Author&gt;&lt;Year&gt;2022&lt;/Year&gt;&lt;RecNum&gt;65&lt;/RecNum&gt;&lt;DisplayText&gt;(30)&lt;/DisplayText&gt;&lt;record&gt;&lt;rec-number&gt;65&lt;/rec-number&gt;&lt;foreign-keys&gt;&lt;key app="EN" db-id="ttepr0zpqzf25pe2fs6xtvpj0tesw0x90xxt" timestamp="1769096621"&gt;65&lt;/key&gt;&lt;/foreign-keys&gt;&lt;ref-type name="Journal Article"&gt;17&lt;/ref-type&gt;&lt;contributors&gt;&lt;authors&gt;&lt;author&gt;Surkalim, Daniel L&lt;/author&gt;&lt;author&gt;Luo, Mengyun&lt;/author&gt;&lt;author&gt;Eres, Robert&lt;/author&gt;&lt;author&gt;Gebel, Klaus&lt;/author&gt;&lt;author&gt;van Buskirk, Joseph&lt;/author&gt;&lt;author&gt;Bauman, Adrian&lt;/author&gt;&lt;author&gt;Ding, Ding&lt;/author&gt;&lt;/authors&gt;&lt;/contributors&gt;&lt;titles&gt;&lt;title&gt;The prevalence of loneliness across 113 countries: systematic review and meta-analysis&lt;/title&gt;&lt;secondary-title&gt;BMJ&lt;/secondary-title&gt;&lt;/titles&gt;&lt;periodical&gt;&lt;full-title&gt;BMJ&lt;/full-title&gt;&lt;/periodical&gt;&lt;pages&gt;e067068&lt;/pages&gt;&lt;volume&gt;376&lt;/volume&gt;&lt;dates&gt;&lt;year&gt;2022&lt;/year&gt;&lt;/dates&gt;&lt;urls&gt;&lt;related-urls&gt;&lt;url&gt;https://www.bmj.com/content/bmj/376/bmj-2021-067068.full.pdf&lt;/url&gt;&lt;/related-urls&gt;&lt;/urls&gt;&lt;electronic-resource-num&gt;10.1136/bmj-2021-067068&lt;/electronic-resource-num&gt;&lt;/record&gt;&lt;/Cite&gt;&lt;/EndNote&gt;</w:instrText>
      </w:r>
      <w:r w:rsidR="00666573">
        <w:fldChar w:fldCharType="separate"/>
      </w:r>
      <w:r w:rsidR="00771239">
        <w:rPr>
          <w:noProof/>
        </w:rPr>
        <w:t>(30)</w:t>
      </w:r>
      <w:r w:rsidR="00666573">
        <w:fldChar w:fldCharType="end"/>
      </w:r>
      <w:r w:rsidR="00666573">
        <w:t>, at risk adult groups include</w:t>
      </w:r>
      <w:r w:rsidR="005A61ED" w:rsidRPr="00E4548A">
        <w:t xml:space="preserve"> </w:t>
      </w:r>
      <w:r w:rsidRPr="00E4548A">
        <w:rPr>
          <w:rFonts w:eastAsia="Arial" w:cstheme="minorHAnsi"/>
        </w:rPr>
        <w:t>older adults</w:t>
      </w:r>
      <w:r w:rsidR="077BB764" w:rsidRPr="00E4548A">
        <w:rPr>
          <w:rFonts w:eastAsia="Arial" w:cstheme="minorHAnsi"/>
        </w:rPr>
        <w:t>, minority communities, and those with long-</w:t>
      </w:r>
      <w:r w:rsidR="005A61ED" w:rsidRPr="00E4548A">
        <w:rPr>
          <w:rFonts w:eastAsia="Arial" w:cstheme="minorHAnsi"/>
        </w:rPr>
        <w:t xml:space="preserve">term </w:t>
      </w:r>
      <w:r w:rsidR="077BB764" w:rsidRPr="00E4548A">
        <w:rPr>
          <w:rFonts w:eastAsia="Arial" w:cstheme="minorHAnsi"/>
        </w:rPr>
        <w:t>mental or physical health conditions</w:t>
      </w:r>
      <w:r w:rsidR="005A61ED" w:rsidRPr="00E4548A">
        <w:rPr>
          <w:rFonts w:eastAsia="Arial" w:cstheme="minorHAnsi"/>
        </w:rPr>
        <w:t xml:space="preserve"> </w:t>
      </w:r>
      <w:r w:rsidR="077BB764" w:rsidRPr="00E4548A">
        <w:rPr>
          <w:rFonts w:eastAsia="Arial" w:cstheme="minorHAnsi"/>
        </w:rPr>
        <w:t xml:space="preserve"> </w:t>
      </w:r>
      <w:r w:rsidR="005A61ED" w:rsidRPr="00E4548A">
        <w:fldChar w:fldCharType="begin">
          <w:fldData xml:space="preserve">PEVuZE5vdGU+PENpdGU+PEF1dGhvcj5QZXJpc3Npbm90dG88L0F1dGhvcj48WWVhcj4yMDEyPC9Z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</w:fldData>
        </w:fldChar>
      </w:r>
      <w:r w:rsidR="00771239">
        <w:instrText xml:space="preserve"> ADDIN EN.CITE </w:instrText>
      </w:r>
      <w:r w:rsidR="00771239">
        <w:fldChar w:fldCharType="begin">
          <w:fldData xml:space="preserve">PEVuZE5vdGU+PENpdGU+PEF1dGhvcj5QZXJpc3Npbm90dG88L0F1dGhvcj48WWVhcj4yMDEyPC9Z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</w:fldData>
        </w:fldChar>
      </w:r>
      <w:r w:rsidR="00771239">
        <w:instrText xml:space="preserve"> ADDIN EN.CITE.DATA </w:instrText>
      </w:r>
      <w:r w:rsidR="00771239">
        <w:fldChar w:fldCharType="end"/>
      </w:r>
      <w:r w:rsidR="005A61ED" w:rsidRPr="00E4548A">
        <w:fldChar w:fldCharType="separate"/>
      </w:r>
      <w:r w:rsidR="00771239">
        <w:rPr>
          <w:noProof/>
        </w:rPr>
        <w:t>(12, 31-34)</w:t>
      </w:r>
      <w:r w:rsidR="005A61ED" w:rsidRPr="00E4548A">
        <w:fldChar w:fldCharType="end"/>
      </w:r>
      <w:r w:rsidR="00F16443" w:rsidRPr="00E4548A">
        <w:t xml:space="preserve">. Factors that contribute to reduced social contact and participation, such as loss of employment, retirement, ill health, widowhood, are identified as potential risk factors for loneliness and isolation  </w:t>
      </w:r>
      <w:r w:rsidR="00F16443" w:rsidRPr="00E4548A">
        <w:fldChar w:fldCharType="begin">
          <w:fldData xml:space="preserve">PEVuZE5vdGU+PENpdGU+PEF1dGhvcj5QYW50ZWxsPC9BdXRob3I+PFllYXI+MjAxMzwvWWVhcj48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</w:fldData>
        </w:fldChar>
      </w:r>
      <w:r w:rsidR="00771239">
        <w:instrText xml:space="preserve"> ADDIN EN.CITE </w:instrText>
      </w:r>
      <w:r w:rsidR="00771239">
        <w:fldChar w:fldCharType="begin">
          <w:fldData xml:space="preserve">PEVuZE5vdGU+PENpdGU+PEF1dGhvcj5QYW50ZWxsPC9BdXRob3I+PFllYXI+MjAxMzwvWWVhcj48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</w:fldData>
        </w:fldChar>
      </w:r>
      <w:r w:rsidR="00771239">
        <w:instrText xml:space="preserve"> ADDIN EN.CITE.DATA </w:instrText>
      </w:r>
      <w:r w:rsidR="00771239">
        <w:fldChar w:fldCharType="end"/>
      </w:r>
      <w:r w:rsidR="00F16443" w:rsidRPr="00E4548A">
        <w:fldChar w:fldCharType="separate"/>
      </w:r>
      <w:r w:rsidR="00771239">
        <w:rPr>
          <w:noProof/>
        </w:rPr>
        <w:t>(5, 12, 33, 35, 36)</w:t>
      </w:r>
      <w:r w:rsidR="00F16443" w:rsidRPr="00E4548A">
        <w:fldChar w:fldCharType="end"/>
      </w:r>
      <w:r w:rsidR="00F16443" w:rsidRPr="00E4548A">
        <w:t>.</w:t>
      </w:r>
    </w:p>
    <w:p w14:paraId="34C92273" w14:textId="20F015EB" w:rsidR="00C75A20" w:rsidRDefault="00DE0437" w:rsidP="0068266B">
      <w:pPr>
        <w:spacing w:after="0" w:line="480" w:lineRule="auto"/>
      </w:pPr>
      <w:r w:rsidRPr="00DE0437">
        <w:rPr>
          <w:rFonts w:eastAsia="Arial" w:cstheme="minorHAnsi"/>
        </w:rPr>
        <w:t xml:space="preserve">One potential mechanism for reducing the impact of loneliness is through </w:t>
      </w:r>
      <w:r w:rsidR="077BB764" w:rsidRPr="00E4548A">
        <w:rPr>
          <w:rFonts w:eastAsia="Arial" w:cstheme="minorHAnsi"/>
        </w:rPr>
        <w:t xml:space="preserve">improving the quality of interpersonal relationships and </w:t>
      </w:r>
      <w:r>
        <w:rPr>
          <w:rFonts w:eastAsia="Arial" w:cstheme="minorHAnsi"/>
        </w:rPr>
        <w:t xml:space="preserve">increasing </w:t>
      </w:r>
      <w:r w:rsidR="077BB764" w:rsidRPr="00E4548A">
        <w:rPr>
          <w:rFonts w:eastAsia="Arial" w:cstheme="minorHAnsi"/>
        </w:rPr>
        <w:t xml:space="preserve">social </w:t>
      </w:r>
      <w:r>
        <w:rPr>
          <w:rFonts w:eastAsia="Arial" w:cstheme="minorHAnsi"/>
        </w:rPr>
        <w:t>participation</w:t>
      </w:r>
      <w:r w:rsidR="00DF7DE9">
        <w:rPr>
          <w:rFonts w:eastAsia="Arial" w:cstheme="minorHAnsi"/>
        </w:rPr>
        <w:t xml:space="preserve"> </w:t>
      </w:r>
      <w:r w:rsidR="00726DE4" w:rsidRPr="00E4548A">
        <w:fldChar w:fldCharType="begin">
          <w:fldData xml:space="preserve">PEVuZE5vdGU+PENpdGU+PEF1dGhvcj5SZWJsaW48L0F1dGhvcj48WWVhcj4yMDA4PC9ZZWFyPjxS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</w:fldData>
        </w:fldChar>
      </w:r>
      <w:r w:rsidR="00771239">
        <w:instrText xml:space="preserve"> ADDIN EN.CITE </w:instrText>
      </w:r>
      <w:r w:rsidR="00771239">
        <w:fldChar w:fldCharType="begin">
          <w:fldData xml:space="preserve">PEVuZE5vdGU+PENpdGU+PEF1dGhvcj5SZWJsaW48L0F1dGhvcj48WWVhcj4yMDA4PC9ZZWFyPjxS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</w:fldData>
        </w:fldChar>
      </w:r>
      <w:r w:rsidR="00771239">
        <w:instrText xml:space="preserve"> ADDIN EN.CITE.DATA </w:instrText>
      </w:r>
      <w:r w:rsidR="00771239">
        <w:fldChar w:fldCharType="end"/>
      </w:r>
      <w:r w:rsidR="00726DE4" w:rsidRPr="00E4548A">
        <w:fldChar w:fldCharType="separate"/>
      </w:r>
      <w:r w:rsidR="00771239">
        <w:rPr>
          <w:noProof/>
        </w:rPr>
        <w:t>(5, 37, 38)</w:t>
      </w:r>
      <w:r w:rsidR="00726DE4" w:rsidRPr="00E4548A">
        <w:fldChar w:fldCharType="end"/>
      </w:r>
      <w:r w:rsidR="00726DE4" w:rsidRPr="00E4548A">
        <w:t xml:space="preserve">. </w:t>
      </w:r>
      <w:r>
        <w:t>P</w:t>
      </w:r>
      <w:r w:rsidRPr="00DE0437">
        <w:t>eople report lower levels of distress when spending more time with people who can be relied on for support</w:t>
      </w:r>
      <w:r w:rsidR="00C75A20">
        <w:t xml:space="preserve">. A focus on social </w:t>
      </w:r>
      <w:r w:rsidR="00C75A20">
        <w:lastRenderedPageBreak/>
        <w:t xml:space="preserve">networks offers the opportunity to move beyond individualized interventions, acknowledging the micro and macro influences on health outcomes and behaviors </w:t>
      </w:r>
      <w:r w:rsidR="00C75A20">
        <w:fldChar w:fldCharType="begin"/>
      </w:r>
      <w:r w:rsidR="00C75A20">
        <w:instrText xml:space="preserve"> ADDIN EN.CITE &lt;EndNote&gt;&lt;Cite&gt;&lt;Author&gt;Vassilev&lt;/Author&gt;&lt;Year&gt;2011&lt;/Year&gt;&lt;RecNum&gt;78&lt;/RecNum&gt;&lt;DisplayText&gt;(39)&lt;/DisplayText&gt;&lt;record&gt;&lt;rec-number&gt;78&lt;/rec-number&gt;&lt;foreign-keys&gt;&lt;key app="EN" db-id="ttepr0zpqzf25pe2fs6xtvpj0tesw0x90xxt" timestamp="1769179736"&gt;78&lt;/key&gt;&lt;/foreign-keys&gt;&lt;ref-type name="Journal Article"&gt;17&lt;/ref-type&gt;&lt;contributors&gt;&lt;authors&gt;&lt;author&gt;Vassilev, I.&lt;/author&gt;&lt;author&gt;Rogers, A.&lt;/author&gt;&lt;author&gt;Sanders, C.&lt;/author&gt;&lt;author&gt;Kennedy, A.&lt;/author&gt;&lt;author&gt;Blickem, C.&lt;/author&gt;&lt;author&gt;Protheroe, J.&lt;/author&gt;&lt;author&gt;Bower, P.&lt;/author&gt;&lt;author&gt;Kirk, S.&lt;/author&gt;&lt;author&gt;Chew-Graham, C.&lt;/author&gt;&lt;author&gt;Morris, R.&lt;/author&gt;&lt;/authors&gt;&lt;/contributors&gt;&lt;auth-address&gt;Health Sciences Research Group-Primary Care, School of Community Based Medicine, University of Manchester, UK. ivaylo.vassilev@manchester.ac.uk&lt;/auth-address&gt;&lt;titles&gt;&lt;title&gt;Social networks, social capital and chronic illness self-management: a realist review&lt;/title&gt;&lt;secondary-title&gt;Chronic Illn&lt;/secondary-title&gt;&lt;/titles&gt;&lt;periodical&gt;&lt;full-title&gt;Chronic Illn&lt;/full-title&gt;&lt;/periodical&gt;&lt;pages&gt;60-86&lt;/pages&gt;&lt;volume&gt;7&lt;/volume&gt;&lt;number&gt;1&lt;/number&gt;&lt;edition&gt;20101004&lt;/edition&gt;&lt;keywords&gt;&lt;keyword&gt;Chronic Disease/*psychology/therapy&lt;/keyword&gt;&lt;keyword&gt;Community Health Services&lt;/keyword&gt;&lt;keyword&gt;Humans&lt;/keyword&gt;&lt;keyword&gt;Internet&lt;/keyword&gt;&lt;keyword&gt;Self Care/methods/*psychology&lt;/keyword&gt;&lt;keyword&gt;Social Environment&lt;/keyword&gt;&lt;keyword&gt;*Social Support&lt;/keyword&gt;&lt;/keywords&gt;&lt;dates&gt;&lt;year&gt;2011&lt;/year&gt;&lt;pub-dates&gt;&lt;date&gt;Mar&lt;/date&gt;&lt;/pub-dates&gt;&lt;/dates&gt;&lt;isbn&gt;1742-3953&lt;/isbn&gt;&lt;accession-num&gt;20921033&lt;/accession-num&gt;&lt;urls&gt;&lt;/urls&gt;&lt;electronic-resource-num&gt;10.1177/1742395310383338&lt;/electronic-resource-num&gt;&lt;remote-database-provider&gt;NLM&lt;/remote-database-provider&gt;&lt;language&gt;eng&lt;/language&gt;&lt;/record&gt;&lt;/Cite&gt;&lt;/EndNote&gt;</w:instrText>
      </w:r>
      <w:r w:rsidR="00C75A20">
        <w:fldChar w:fldCharType="separate"/>
      </w:r>
      <w:r w:rsidR="00C75A20">
        <w:rPr>
          <w:noProof/>
        </w:rPr>
        <w:t>(39)</w:t>
      </w:r>
      <w:r w:rsidR="00C75A20">
        <w:fldChar w:fldCharType="end"/>
      </w:r>
      <w:r w:rsidR="00C75A20">
        <w:t xml:space="preserve">, which may be especially relevant when considering a social determinant of health such as loneliness </w:t>
      </w:r>
      <w:r w:rsidR="00C75A20">
        <w:fldChar w:fldCharType="begin"/>
      </w:r>
      <w:r w:rsidR="00C75A20">
        <w:instrText xml:space="preserve"> ADDIN EN.CITE &lt;EndNote&gt;&lt;Cite&gt;&lt;Author&gt;Jentoft&lt;/Author&gt;&lt;Year&gt;2025&lt;/Year&gt;&lt;RecNum&gt;71&lt;/RecNum&gt;&lt;DisplayText&gt;(40)&lt;/DisplayText&gt;&lt;record&gt;&lt;rec-number&gt;71&lt;/rec-number&gt;&lt;foreign-keys&gt;&lt;key app="EN" db-id="ttepr0zpqzf25pe2fs6xtvpj0tesw0x90xxt" timestamp="1769101007"&gt;71&lt;/key&gt;&lt;/foreign-keys&gt;&lt;ref-type name="Journal Article"&gt;17&lt;/ref-type&gt;&lt;contributors&gt;&lt;authors&gt;&lt;author&gt;Jentoft, Elian Eve&lt;/author&gt;&lt;author&gt;Sandset, Tony&lt;/author&gt;&lt;author&gt;Haldar, Marit&lt;/author&gt;&lt;/authors&gt;&lt;/contributors&gt;&lt;titles&gt;&lt;title&gt;Problematizing loneliness as a public health issue: an analysis of policy in the United Kingdom&lt;/title&gt;&lt;secondary-title&gt;Critical Policy Studies&lt;/secondary-title&gt;&lt;/titles&gt;&lt;periodical&gt;&lt;full-title&gt;Critical Policy Studies&lt;/full-title&gt;&lt;/periodical&gt;&lt;pages&gt;1-18&lt;/pages&gt;&lt;volume&gt;19&lt;/volume&gt;&lt;number&gt;1&lt;/number&gt;&lt;dates&gt;&lt;year&gt;2025&lt;/year&gt;&lt;pub-dates&gt;&lt;date&gt;2025/01/02&lt;/date&gt;&lt;/pub-dates&gt;&lt;/dates&gt;&lt;publisher&gt;Routledge&lt;/publisher&gt;&lt;isbn&gt;1946-0171&lt;/isbn&gt;&lt;urls&gt;&lt;related-urls&gt;&lt;url&gt;https://doi.org/10.1080/19460171.2024.2306240&lt;/url&gt;&lt;/related-urls&gt;&lt;/urls&gt;&lt;electronic-resource-num&gt;10.1080/19460171.2024.2306240&lt;/electronic-resource-num&gt;&lt;/record&gt;&lt;/Cite&gt;&lt;/EndNote&gt;</w:instrText>
      </w:r>
      <w:r w:rsidR="00C75A20">
        <w:fldChar w:fldCharType="separate"/>
      </w:r>
      <w:r w:rsidR="00C75A20">
        <w:rPr>
          <w:noProof/>
        </w:rPr>
        <w:t>(40)</w:t>
      </w:r>
      <w:r w:rsidR="00C75A20">
        <w:fldChar w:fldCharType="end"/>
      </w:r>
      <w:r w:rsidR="00C75A20">
        <w:t xml:space="preserve">.  </w:t>
      </w:r>
      <w:r w:rsidR="00065317">
        <w:t>S</w:t>
      </w:r>
      <w:r w:rsidR="00C75A20">
        <w:t xml:space="preserve">ocial network characteristics, such as size, and connectivity as well as socio-economic properties and locality of networks have been found to associated with loneliness across the population </w:t>
      </w:r>
      <w:r w:rsidR="00C75A20">
        <w:fldChar w:fldCharType="begin">
          <w:fldData xml:space="preserve">PEVuZE5vdGU+PENpdGU+PEF1dGhvcj5LaW08L0F1dGhvcj48WWVhcj4yMDIxPC9ZZWFyPjxSZWNO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</w:fldData>
        </w:fldChar>
      </w:r>
      <w:r w:rsidR="00C75A20">
        <w:instrText xml:space="preserve"> ADDIN EN.CITE </w:instrText>
      </w:r>
      <w:r w:rsidR="00C75A20">
        <w:fldChar w:fldCharType="begin">
          <w:fldData xml:space="preserve">PEVuZE5vdGU+PENpdGU+PEF1dGhvcj5LaW08L0F1dGhvcj48WWVhcj4yMDIxPC9ZZWFyPjxSZWNO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</w:fldData>
        </w:fldChar>
      </w:r>
      <w:r w:rsidR="00C75A20">
        <w:instrText xml:space="preserve"> ADDIN EN.CITE.DATA </w:instrText>
      </w:r>
      <w:r w:rsidR="00C75A20">
        <w:fldChar w:fldCharType="end"/>
      </w:r>
      <w:r w:rsidR="00C75A20">
        <w:fldChar w:fldCharType="separate"/>
      </w:r>
      <w:r w:rsidR="00C75A20">
        <w:rPr>
          <w:noProof/>
        </w:rPr>
        <w:t>(41-44)</w:t>
      </w:r>
      <w:r w:rsidR="00C75A20">
        <w:fldChar w:fldCharType="end"/>
      </w:r>
      <w:r w:rsidR="00C75A20">
        <w:t xml:space="preserve"> with small social network size contributing to the mortality risk of loneliness </w:t>
      </w:r>
      <w:r w:rsidR="00C75A20">
        <w:fldChar w:fldCharType="begin"/>
      </w:r>
      <w:r w:rsidR="00C75A20">
        <w:instrText xml:space="preserve"> ADDIN EN.CITE &lt;EndNote&gt;&lt;Cite&gt;&lt;Author&gt;Schutter&lt;/Author&gt;&lt;Year&gt;2022&lt;/Year&gt;&lt;RecNum&gt;82&lt;/RecNum&gt;&lt;DisplayText&gt;(45)&lt;/DisplayText&gt;&lt;record&gt;&lt;rec-number&gt;82&lt;/rec-number&gt;&lt;foreign-keys&gt;&lt;key app="EN" db-id="ttepr0zpqzf25pe2fs6xtvpj0tesw0x90xxt" timestamp="1769180014"&gt;82&lt;/key&gt;&lt;/foreign-keys&gt;&lt;ref-type name="Journal Article"&gt;17&lt;/ref-type&gt;&lt;contributors&gt;&lt;authors&gt;&lt;author&gt;Schutter, Natasja&lt;/author&gt;&lt;author&gt;Holwerda, Tjalling J.&lt;/author&gt;&lt;author&gt;Comijs, Hannie C.&lt;/author&gt;&lt;author&gt;Stek, Max L.&lt;/author&gt;&lt;author&gt;Peen, Jaap&lt;/author&gt;&lt;author&gt;Dekker, Jack J. M.&lt;/author&gt;&lt;/authors&gt;&lt;/contributors&gt;&lt;titles&gt;&lt;title&gt;Loneliness, social network size and mortality in older adults: a meta-analysis&lt;/title&gt;&lt;secondary-title&gt;European Journal of Ageing&lt;/secondary-title&gt;&lt;/titles&gt;&lt;periodical&gt;&lt;full-title&gt;European Journal of Ageing&lt;/full-title&gt;&lt;/periodical&gt;&lt;pages&gt;1057-1076&lt;/pages&gt;&lt;volume&gt;19&lt;/volume&gt;&lt;number&gt;4&lt;/number&gt;&lt;dates&gt;&lt;year&gt;2022&lt;/year&gt;&lt;pub-dates&gt;&lt;date&gt;2022/12/01&lt;/date&gt;&lt;/pub-dates&gt;&lt;/dates&gt;&lt;isbn&gt;1613-9380&lt;/isbn&gt;&lt;urls&gt;&lt;related-urls&gt;&lt;url&gt;https://doi.org/10.1007/s10433-022-00740-z&lt;/url&gt;&lt;/related-urls&gt;&lt;/urls&gt;&lt;electronic-resource-num&gt;10.1007/s10433-022-00740-z&lt;/electronic-resource-num&gt;&lt;/record&gt;&lt;/Cite&gt;&lt;/EndNote&gt;</w:instrText>
      </w:r>
      <w:r w:rsidR="00C75A20">
        <w:fldChar w:fldCharType="separate"/>
      </w:r>
      <w:r w:rsidR="00C75A20">
        <w:rPr>
          <w:noProof/>
        </w:rPr>
        <w:t>(45)</w:t>
      </w:r>
      <w:r w:rsidR="00C75A20">
        <w:fldChar w:fldCharType="end"/>
      </w:r>
      <w:r w:rsidR="00C75A20">
        <w:t>.</w:t>
      </w:r>
      <w:r w:rsidR="00C24B8D">
        <w:t xml:space="preserve"> </w:t>
      </w:r>
      <w:r w:rsidR="00F02140">
        <w:t xml:space="preserve"> Importantly, s</w:t>
      </w:r>
      <w:r w:rsidR="00606394">
        <w:t>ocial</w:t>
      </w:r>
      <w:r w:rsidR="00F02140">
        <w:t xml:space="preserve"> </w:t>
      </w:r>
      <w:r w:rsidR="00606394">
        <w:t xml:space="preserve">networks play a key role in mediating access to resources and facilitating connections to formal and informal support </w:t>
      </w:r>
      <w:r w:rsidR="00FA296E">
        <w:fldChar w:fldCharType="begin"/>
      </w:r>
      <w:r w:rsidR="00FA296E">
        <w:instrText xml:space="preserve"> ADDIN EN.CITE &lt;EndNote&gt;&lt;Cite&gt;&lt;Author&gt;Rogers&lt;/Author&gt;&lt;Year&gt;2014&lt;/Year&gt;&lt;RecNum&gt;65&lt;/RecNum&gt;&lt;DisplayText&gt;(46)&lt;/DisplayText&gt;&lt;record&gt;&lt;rec-number&gt;65&lt;/rec-number&gt;&lt;foreign-keys&gt;&lt;key app="EN" db-id="p0waafvxjsdd08ew5rxp0psi9wrd05ert5vs" timestamp="0"&gt;65&lt;/key&gt;&lt;/foreign-keys&gt;&lt;ref-type name="Journal Article"&gt;17&lt;/ref-type&gt;&lt;contributors&gt;&lt;authors&gt;&lt;author&gt;Rogers, A.&lt;/author&gt;&lt;author&gt;Vassilev, I.&lt;/author&gt;&lt;author&gt;Kennedy, A.&lt;/author&gt;&lt;author&gt;Blickem, C.&lt;/author&gt;&lt;author&gt;Reeves, D.&lt;/author&gt;&lt;author&gt;Brooks, H.&lt;/author&gt;&lt;/authors&gt;&lt;/contributors&gt;&lt;titles&gt;&lt;title&gt;Why less may be more?: A mixed methods study of the work and relatedness of ‘weak’ ties in supporting long term condition self- management&lt;/title&gt;&lt;secondary-title&gt;Implementation Sci&lt;/secondary-title&gt;&lt;/titles&gt;&lt;volume&gt;9&lt;/volume&gt;&lt;dates&gt;&lt;year&gt;2014&lt;/year&gt;&lt;/dates&gt;&lt;label&gt;Rogers2014&lt;/label&gt;&lt;urls&gt;&lt;related-urls&gt;&lt;url&gt;http://dx.doi.org/10.1186/1748-5908-9-19&lt;/url&gt;&lt;/related-urls&gt;&lt;/urls&gt;&lt;electronic-resource-num&gt;10.1186/1748-5908-9-19&lt;/electronic-resource-num&gt;&lt;/record&gt;&lt;/Cite&gt;&lt;/EndNote&gt;</w:instrText>
      </w:r>
      <w:r w:rsidR="00FA296E">
        <w:fldChar w:fldCharType="separate"/>
      </w:r>
      <w:r w:rsidR="00FA296E">
        <w:rPr>
          <w:noProof/>
        </w:rPr>
        <w:t>(46)</w:t>
      </w:r>
      <w:r w:rsidR="00FA296E">
        <w:fldChar w:fldCharType="end"/>
      </w:r>
      <w:r w:rsidR="00FA296E">
        <w:t xml:space="preserve">. </w:t>
      </w:r>
    </w:p>
    <w:p w14:paraId="4AD9E3B2" w14:textId="63522776" w:rsidR="007950A4" w:rsidRPr="00E4548A" w:rsidRDefault="00C75A20" w:rsidP="0068266B">
      <w:pPr>
        <w:spacing w:after="0" w:line="480" w:lineRule="auto"/>
        <w:rPr>
          <w:rFonts w:eastAsia="Arial" w:cstheme="minorHAnsi"/>
        </w:rPr>
      </w:pPr>
      <w:r>
        <w:rPr>
          <w:rFonts w:eastAsia="Arial" w:cstheme="minorHAnsi"/>
        </w:rPr>
        <w:t>S</w:t>
      </w:r>
      <w:r w:rsidR="077BB764" w:rsidRPr="00E4548A">
        <w:rPr>
          <w:rFonts w:eastAsia="Arial" w:cstheme="minorHAnsi"/>
        </w:rPr>
        <w:t xml:space="preserve">ocial network interventions can improve health outcomes, quality of life and increase the take-up of new activities </w:t>
      </w:r>
      <w:r w:rsidR="00836B28" w:rsidRPr="00E4548A">
        <w:fldChar w:fldCharType="begin">
          <w:fldData xml:space="preserve">PEVuZE5vdGU+PENpdGU+PEF1dGhvcj5CbGFrZW1hbjwvQXV0aG9yPjxZZWFyPjIwMTQ8L1llYXI+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</w:fldData>
        </w:fldChar>
      </w:r>
      <w:r w:rsidR="00FA296E">
        <w:instrText xml:space="preserve"> ADDIN EN.CITE </w:instrText>
      </w:r>
      <w:r w:rsidR="00FA296E">
        <w:fldChar w:fldCharType="begin">
          <w:fldData xml:space="preserve">PEVuZE5vdGU+PENpdGU+PEF1dGhvcj5CbGFrZW1hbjwvQXV0aG9yPjxZZWFyPjIwMTQ8L1llYXI+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</w:fldData>
        </w:fldChar>
      </w:r>
      <w:r w:rsidR="00FA296E">
        <w:instrText xml:space="preserve"> ADDIN EN.CITE.DATA </w:instrText>
      </w:r>
      <w:r w:rsidR="00FA296E">
        <w:fldChar w:fldCharType="end"/>
      </w:r>
      <w:r w:rsidR="00836B28" w:rsidRPr="00E4548A">
        <w:fldChar w:fldCharType="separate"/>
      </w:r>
      <w:r w:rsidR="00FA296E">
        <w:rPr>
          <w:noProof/>
        </w:rPr>
        <w:t>(47, 48)</w:t>
      </w:r>
      <w:r w:rsidR="00836B28" w:rsidRPr="00E4548A">
        <w:fldChar w:fldCharType="end"/>
      </w:r>
      <w:r w:rsidR="077BB764" w:rsidRPr="00E4548A">
        <w:rPr>
          <w:rFonts w:eastAsia="Arial" w:cstheme="minorHAnsi"/>
        </w:rPr>
        <w:t>. A diverse and supportive network has</w:t>
      </w:r>
      <w:r w:rsidR="007E427B" w:rsidRPr="00E4548A">
        <w:rPr>
          <w:rFonts w:eastAsia="Arial" w:cstheme="minorHAnsi"/>
        </w:rPr>
        <w:t xml:space="preserve"> </w:t>
      </w:r>
      <w:r w:rsidR="077BB764" w:rsidRPr="00E4548A">
        <w:rPr>
          <w:rFonts w:eastAsia="Arial" w:cstheme="minorHAnsi"/>
        </w:rPr>
        <w:t xml:space="preserve">been shown to reduce health service costs </w:t>
      </w:r>
      <w:r w:rsidR="00836B28" w:rsidRPr="00E4548A">
        <w:fldChar w:fldCharType="begin"/>
      </w:r>
      <w:r w:rsidR="00FA296E">
        <w:instrText xml:space="preserve"> ADDIN EN.CITE &lt;EndNote&gt;&lt;Cite&gt;&lt;Author&gt;Reeves&lt;/Author&gt;&lt;Year&gt;2014&lt;/Year&gt;&lt;RecNum&gt;2&lt;/RecNum&gt;&lt;DisplayText&gt;(49)&lt;/DisplayText&gt;&lt;record&gt;&lt;rec-number&gt;2&lt;/rec-number&gt;&lt;foreign-keys&gt;&lt;key app="EN" db-id="vt2ft9r59wrfz4evrp75rwtt2xss9ev2p5ad" timestamp="1480595518"&gt;2&lt;/key&gt;&lt;/foreign-keys&gt;&lt;ref-type name="Journal Article"&gt;17&lt;/ref-type&gt;&lt;contributors&gt;&lt;authors&gt;&lt;author&gt;Reeves, D.&lt;/author&gt;&lt;author&gt;Blickem, C.&lt;/author&gt;&lt;author&gt;Vassilev, I.&lt;/author&gt;&lt;author&gt;Brooks, H.&lt;/author&gt;&lt;author&gt;Kennedy, A.&lt;/author&gt;&lt;author&gt;Richardson, G.&lt;/author&gt;&lt;/authors&gt;&lt;/contributors&gt;&lt;titles&gt;&lt;title&gt;The contribution of social networks to the health and self-management of patients with long-term conditions: a longitudinal study&lt;/title&gt;&lt;secondary-title&gt;PLoS One&lt;/secondary-title&gt;&lt;/titles&gt;&lt;volume&gt;9&lt;/volume&gt;&lt;dates&gt;&lt;year&gt;2014&lt;/year&gt;&lt;/dates&gt;&lt;label&gt;Reeves2014&lt;/label&gt;&lt;urls&gt;&lt;/urls&gt;&lt;/record&gt;&lt;/Cite&gt;&lt;/EndNote&gt;</w:instrText>
      </w:r>
      <w:r w:rsidR="00836B28" w:rsidRPr="00E4548A">
        <w:fldChar w:fldCharType="separate"/>
      </w:r>
      <w:r w:rsidR="00FA296E">
        <w:rPr>
          <w:noProof/>
        </w:rPr>
        <w:t>(49)</w:t>
      </w:r>
      <w:r w:rsidR="00836B28" w:rsidRPr="00E4548A">
        <w:fldChar w:fldCharType="end"/>
      </w:r>
      <w:r w:rsidR="077BB764" w:rsidRPr="00E4548A">
        <w:rPr>
          <w:rFonts w:eastAsia="Arial" w:cstheme="minorHAnsi"/>
        </w:rPr>
        <w:t>. In line with this evidence,</w:t>
      </w:r>
      <w:r w:rsidR="002D618B" w:rsidRPr="00E4548A">
        <w:rPr>
          <w:rFonts w:eastAsia="Arial" w:cstheme="minorHAnsi"/>
        </w:rPr>
        <w:t xml:space="preserve"> th</w:t>
      </w:r>
      <w:r w:rsidR="00891F53">
        <w:rPr>
          <w:rFonts w:eastAsia="Arial" w:cstheme="minorHAnsi"/>
        </w:rPr>
        <w:t xml:space="preserve">ere is a strong rationale for </w:t>
      </w:r>
      <w:r w:rsidR="00891F53" w:rsidRPr="00E4548A">
        <w:rPr>
          <w:rFonts w:eastAsia="Arial" w:cstheme="minorHAnsi"/>
        </w:rPr>
        <w:t>connect</w:t>
      </w:r>
      <w:r w:rsidR="00891F53">
        <w:rPr>
          <w:rFonts w:eastAsia="Arial" w:cstheme="minorHAnsi"/>
        </w:rPr>
        <w:t>ing</w:t>
      </w:r>
      <w:r w:rsidR="00891F53" w:rsidRPr="00E4548A">
        <w:rPr>
          <w:rFonts w:eastAsia="Arial" w:cstheme="minorHAnsi"/>
        </w:rPr>
        <w:t xml:space="preserve"> people</w:t>
      </w:r>
      <w:r w:rsidR="00891F53" w:rsidRPr="00891F53">
        <w:rPr>
          <w:rFonts w:eastAsia="Arial" w:cstheme="minorHAnsi"/>
        </w:rPr>
        <w:t xml:space="preserve"> </w:t>
      </w:r>
      <w:r w:rsidR="00891F53" w:rsidRPr="00E4548A">
        <w:rPr>
          <w:rFonts w:eastAsia="Arial" w:cstheme="minorHAnsi"/>
        </w:rPr>
        <w:t>within their communities</w:t>
      </w:r>
      <w:r w:rsidR="00891F53">
        <w:rPr>
          <w:rFonts w:eastAsia="Arial" w:cstheme="minorHAnsi"/>
        </w:rPr>
        <w:t xml:space="preserve"> to mediate against loneliness. This study therefore set out to evaluate a social network intervention within a community setting; this report presents the </w:t>
      </w:r>
      <w:r w:rsidR="00891F53" w:rsidRPr="00E4548A">
        <w:rPr>
          <w:rFonts w:eastAsia="Arial" w:cstheme="minorHAnsi"/>
        </w:rPr>
        <w:t>effectiveness and cost-effectiveness of</w:t>
      </w:r>
      <w:r w:rsidR="00891F53" w:rsidRPr="00891F53">
        <w:rPr>
          <w:rFonts w:eastAsia="Arial" w:cstheme="minorHAnsi"/>
        </w:rPr>
        <w:t xml:space="preserve"> </w:t>
      </w:r>
      <w:r w:rsidR="00891F53" w:rsidRPr="00E4548A">
        <w:rPr>
          <w:rFonts w:eastAsia="Arial" w:cstheme="minorHAnsi"/>
        </w:rPr>
        <w:t>using a social network intervention to address social isolation and loneliness</w:t>
      </w:r>
      <w:r w:rsidR="00891F53" w:rsidRPr="00E4548A">
        <w:rPr>
          <w:rFonts w:eastAsia="DengXian" w:cstheme="minorHAnsi"/>
          <w:lang w:eastAsia="zh-CN"/>
        </w:rPr>
        <w:t xml:space="preserve"> compared to a wait-list contro</w:t>
      </w:r>
      <w:r w:rsidR="00891F53">
        <w:rPr>
          <w:rFonts w:eastAsia="DengXian" w:cstheme="minorHAnsi"/>
          <w:lang w:eastAsia="zh-CN"/>
        </w:rPr>
        <w:t xml:space="preserve">l. </w:t>
      </w:r>
    </w:p>
    <w:p w14:paraId="4722C50F" w14:textId="6051F8CA" w:rsidR="00665A93" w:rsidRPr="00E4548A" w:rsidRDefault="00772545" w:rsidP="0068266B">
      <w:pPr>
        <w:pStyle w:val="Heading1"/>
        <w:spacing w:line="480" w:lineRule="auto"/>
      </w:pPr>
      <w:r w:rsidRPr="00E4548A">
        <w:rPr>
          <w:rFonts w:asciiTheme="minorHAnsi" w:hAnsiTheme="minorHAnsi" w:cstheme="minorHAnsi"/>
          <w:b/>
          <w:bCs/>
          <w:color w:val="auto"/>
          <w:sz w:val="24"/>
          <w:szCs w:val="24"/>
        </w:rPr>
        <w:t xml:space="preserve">2. Materials and </w:t>
      </w:r>
      <w:r w:rsidR="577706F0" w:rsidRPr="00E4548A">
        <w:rPr>
          <w:rFonts w:asciiTheme="minorHAnsi" w:hAnsiTheme="minorHAnsi" w:cstheme="minorHAnsi"/>
          <w:b/>
          <w:bCs/>
          <w:color w:val="auto"/>
          <w:sz w:val="24"/>
          <w:szCs w:val="24"/>
        </w:rPr>
        <w:t>Methods</w:t>
      </w:r>
      <w:r w:rsidR="577706F0" w:rsidRPr="00E4548A">
        <w:t xml:space="preserve"> </w:t>
      </w:r>
    </w:p>
    <w:p w14:paraId="3221C78E" w14:textId="05B722F5" w:rsidR="00B31E2B" w:rsidRPr="00E4548A" w:rsidRDefault="00EF6AF5" w:rsidP="0068266B">
      <w:pPr>
        <w:spacing w:after="0" w:line="480" w:lineRule="auto"/>
        <w:rPr>
          <w:rFonts w:eastAsia="DengXian" w:cstheme="minorHAnsi"/>
          <w:lang w:eastAsia="zh-CN"/>
        </w:rPr>
      </w:pPr>
      <w:r w:rsidRPr="00E4548A">
        <w:rPr>
          <w:rFonts w:eastAsia="DengXian" w:cstheme="minorHAnsi"/>
          <w:lang w:eastAsia="zh-CN"/>
        </w:rPr>
        <w:t xml:space="preserve">The methods of the </w:t>
      </w:r>
      <w:r w:rsidR="00256F77">
        <w:rPr>
          <w:rFonts w:eastAsia="DengXian" w:cstheme="minorHAnsi"/>
          <w:lang w:eastAsia="zh-CN"/>
        </w:rPr>
        <w:t>Project about Loneliness and Social networks (</w:t>
      </w:r>
      <w:r w:rsidRPr="00E4548A">
        <w:rPr>
          <w:rFonts w:eastAsia="DengXian" w:cstheme="minorHAnsi"/>
          <w:lang w:eastAsia="zh-CN"/>
        </w:rPr>
        <w:t>PALS</w:t>
      </w:r>
      <w:r w:rsidR="00256F77">
        <w:rPr>
          <w:rFonts w:eastAsia="DengXian" w:cstheme="minorHAnsi"/>
          <w:lang w:eastAsia="zh-CN"/>
        </w:rPr>
        <w:t>)</w:t>
      </w:r>
      <w:r w:rsidRPr="00E4548A">
        <w:rPr>
          <w:rFonts w:eastAsia="DengXian" w:cstheme="minorHAnsi"/>
          <w:lang w:eastAsia="zh-CN"/>
        </w:rPr>
        <w:t xml:space="preserve"> study have been described in detail</w:t>
      </w:r>
      <w:r w:rsidR="00B80B3D" w:rsidRPr="00E4548A">
        <w:rPr>
          <w:rFonts w:eastAsia="DengXian" w:cstheme="minorHAnsi"/>
          <w:lang w:eastAsia="zh-CN"/>
        </w:rPr>
        <w:t xml:space="preserve"> </w:t>
      </w:r>
      <w:r w:rsidR="004F6395" w:rsidRPr="00E4548A">
        <w:rPr>
          <w:rFonts w:eastAsia="DengXian" w:cstheme="minorHAnsi"/>
          <w:lang w:eastAsia="zh-CN"/>
        </w:rPr>
        <w:t>elsewhere</w:t>
      </w:r>
      <w:r w:rsidR="00BD2667" w:rsidRPr="00E4548A">
        <w:rPr>
          <w:rFonts w:eastAsia="DengXian" w:cstheme="minorHAnsi"/>
          <w:lang w:eastAsia="zh-CN"/>
        </w:rPr>
        <w:t xml:space="preserve">. </w:t>
      </w:r>
      <w:r w:rsidRPr="00E4548A">
        <w:rPr>
          <w:rFonts w:eastAsia="DengXian" w:cstheme="minorHAnsi"/>
          <w:lang w:eastAsia="zh-CN"/>
        </w:rPr>
        <w:t xml:space="preserve">Briefly, the study was a pragmatic, community-based, cluster </w:t>
      </w:r>
      <w:r w:rsidR="003B0E6C" w:rsidRPr="00E4548A">
        <w:rPr>
          <w:rFonts w:eastAsia="DengXian" w:cstheme="minorHAnsi"/>
          <w:lang w:eastAsia="zh-CN"/>
        </w:rPr>
        <w:t>randomized</w:t>
      </w:r>
      <w:r w:rsidRPr="00E4548A">
        <w:rPr>
          <w:rFonts w:eastAsia="DengXian" w:cstheme="minorHAnsi"/>
          <w:lang w:eastAsia="zh-CN"/>
        </w:rPr>
        <w:t xml:space="preserve"> controlled trial </w:t>
      </w:r>
      <w:r w:rsidR="004F6395" w:rsidRPr="00E4548A">
        <w:rPr>
          <w:rFonts w:eastAsia="DengXian" w:cstheme="minorHAnsi"/>
          <w:lang w:eastAsia="zh-CN"/>
        </w:rPr>
        <w:t xml:space="preserve">(RCT) </w:t>
      </w:r>
      <w:r w:rsidRPr="00E4548A">
        <w:rPr>
          <w:rFonts w:eastAsia="DengXian" w:cstheme="minorHAnsi"/>
          <w:lang w:eastAsia="zh-CN"/>
        </w:rPr>
        <w:t xml:space="preserve">with embedded health economic evaluation. The study compared </w:t>
      </w:r>
      <w:r w:rsidR="00DE0437">
        <w:rPr>
          <w:rFonts w:eastAsia="DengXian" w:cstheme="minorHAnsi"/>
          <w:lang w:eastAsia="zh-CN"/>
        </w:rPr>
        <w:t xml:space="preserve"> the</w:t>
      </w:r>
      <w:r w:rsidRPr="00E4548A">
        <w:rPr>
          <w:rFonts w:eastAsia="DengXian" w:cstheme="minorHAnsi"/>
          <w:lang w:eastAsia="zh-CN"/>
        </w:rPr>
        <w:t xml:space="preserve"> intervention </w:t>
      </w:r>
      <w:r w:rsidR="00DE0437" w:rsidRPr="00E4548A">
        <w:rPr>
          <w:rFonts w:eastAsia="DengXian" w:cstheme="minorHAnsi"/>
          <w:lang w:eastAsia="zh-CN"/>
        </w:rPr>
        <w:t>with a wait-list control group</w:t>
      </w:r>
      <w:r w:rsidR="00DE0437">
        <w:rPr>
          <w:rFonts w:eastAsia="DengXian" w:cstheme="minorHAnsi"/>
          <w:lang w:eastAsia="zh-CN"/>
        </w:rPr>
        <w:t xml:space="preserve"> </w:t>
      </w:r>
      <w:r w:rsidRPr="00E4548A">
        <w:rPr>
          <w:rFonts w:eastAsia="DengXian" w:cstheme="minorHAnsi"/>
          <w:lang w:eastAsia="zh-CN"/>
        </w:rPr>
        <w:t xml:space="preserve">for addressing loneliness and social isolation </w:t>
      </w:r>
      <w:r w:rsidR="00891F53">
        <w:rPr>
          <w:rFonts w:eastAsia="DengXian" w:cstheme="minorHAnsi"/>
          <w:lang w:eastAsia="zh-CN"/>
        </w:rPr>
        <w:fldChar w:fldCharType="begin"/>
      </w:r>
      <w:r w:rsidR="00FA296E">
        <w:rPr>
          <w:rFonts w:eastAsia="DengXian" w:cstheme="minorHAnsi"/>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891F53">
        <w:rPr>
          <w:rFonts w:eastAsia="DengXian" w:cstheme="minorHAnsi"/>
          <w:lang w:eastAsia="zh-CN"/>
        </w:rPr>
        <w:fldChar w:fldCharType="separate"/>
      </w:r>
      <w:r w:rsidR="00FA296E">
        <w:rPr>
          <w:rFonts w:eastAsia="DengXian" w:cstheme="minorHAnsi"/>
          <w:noProof/>
          <w:lang w:eastAsia="zh-CN"/>
        </w:rPr>
        <w:t>(50)</w:t>
      </w:r>
      <w:r w:rsidR="00891F53">
        <w:rPr>
          <w:rFonts w:eastAsia="DengXian" w:cstheme="minorHAnsi"/>
          <w:lang w:eastAsia="zh-CN"/>
        </w:rPr>
        <w:fldChar w:fldCharType="end"/>
      </w:r>
      <w:r w:rsidRPr="00E4548A">
        <w:rPr>
          <w:rFonts w:eastAsia="DengXian" w:cstheme="minorHAnsi"/>
          <w:lang w:eastAsia="zh-CN"/>
        </w:rPr>
        <w:t xml:space="preserve">. </w:t>
      </w:r>
    </w:p>
    <w:p w14:paraId="080901FF" w14:textId="3902CE65" w:rsidR="00BD2667" w:rsidRPr="00E4548A" w:rsidRDefault="00772545" w:rsidP="0068266B">
      <w:pPr>
        <w:spacing w:after="0" w:line="480" w:lineRule="auto"/>
        <w:rPr>
          <w:rFonts w:eastAsia="DengXian" w:cstheme="minorHAnsi"/>
          <w:b/>
          <w:bCs/>
          <w:lang w:eastAsia="zh-CN"/>
        </w:rPr>
      </w:pPr>
      <w:r w:rsidRPr="00E4548A">
        <w:rPr>
          <w:rFonts w:eastAsia="DengXian" w:cstheme="minorHAnsi"/>
          <w:b/>
          <w:bCs/>
          <w:lang w:eastAsia="zh-CN"/>
        </w:rPr>
        <w:t xml:space="preserve">2.1 </w:t>
      </w:r>
      <w:r w:rsidR="00EF6AF5" w:rsidRPr="00E4548A">
        <w:rPr>
          <w:rFonts w:eastAsia="DengXian" w:cstheme="minorHAnsi"/>
          <w:b/>
          <w:bCs/>
          <w:lang w:eastAsia="zh-CN"/>
        </w:rPr>
        <w:t xml:space="preserve">Population </w:t>
      </w:r>
    </w:p>
    <w:p w14:paraId="5C946559" w14:textId="15ABC428" w:rsidR="00EF6AF5" w:rsidRPr="00E4548A" w:rsidRDefault="00EF6AF5" w:rsidP="0068266B">
      <w:pPr>
        <w:spacing w:after="0" w:line="480" w:lineRule="auto"/>
        <w:rPr>
          <w:rFonts w:cstheme="minorHAnsi"/>
        </w:rPr>
      </w:pPr>
      <w:r w:rsidRPr="00E4548A">
        <w:rPr>
          <w:rFonts w:eastAsia="DengXian" w:cstheme="minorHAnsi"/>
          <w:lang w:eastAsia="zh-CN"/>
        </w:rPr>
        <w:t xml:space="preserve">Eligible participants were aged 18 or older who were identified by community-based partner </w:t>
      </w:r>
      <w:r w:rsidR="00200A97" w:rsidRPr="00E4548A">
        <w:rPr>
          <w:rFonts w:eastAsia="DengXian" w:cstheme="minorHAnsi"/>
          <w:lang w:eastAsia="zh-CN"/>
        </w:rPr>
        <w:t>organizations</w:t>
      </w:r>
      <w:r w:rsidRPr="00E4548A">
        <w:rPr>
          <w:rFonts w:eastAsia="DengXian" w:cstheme="minorHAnsi"/>
          <w:lang w:eastAsia="zh-CN"/>
        </w:rPr>
        <w:t xml:space="preserve"> as potentially being </w:t>
      </w:r>
      <w:r w:rsidRPr="00E4548A">
        <w:rPr>
          <w:rFonts w:cstheme="minorHAnsi"/>
        </w:rPr>
        <w:t xml:space="preserve">at risk of loneliness and/ or </w:t>
      </w:r>
      <w:r w:rsidR="004F6395" w:rsidRPr="00E4548A">
        <w:rPr>
          <w:rFonts w:cstheme="minorHAnsi"/>
        </w:rPr>
        <w:t xml:space="preserve">being </w:t>
      </w:r>
      <w:r w:rsidRPr="00E4548A">
        <w:rPr>
          <w:rFonts w:cstheme="minorHAnsi"/>
        </w:rPr>
        <w:t>social</w:t>
      </w:r>
      <w:r w:rsidR="00200A97">
        <w:rPr>
          <w:rFonts w:cstheme="minorHAnsi"/>
        </w:rPr>
        <w:t>ly</w:t>
      </w:r>
      <w:r w:rsidRPr="00E4548A">
        <w:rPr>
          <w:rFonts w:cstheme="minorHAnsi"/>
        </w:rPr>
        <w:t xml:space="preserve"> isolated. </w:t>
      </w:r>
    </w:p>
    <w:p w14:paraId="003F75FD" w14:textId="3E56938E" w:rsidR="00EF6AF5" w:rsidRPr="00E4548A" w:rsidRDefault="00EF6AF5" w:rsidP="00EF6AF5">
      <w:pPr>
        <w:spacing w:after="0" w:line="480" w:lineRule="auto"/>
        <w:rPr>
          <w:rFonts w:eastAsia="DengXian" w:cstheme="minorHAnsi"/>
          <w:lang w:eastAsia="zh-CN"/>
        </w:rPr>
      </w:pPr>
      <w:r w:rsidRPr="00E4548A">
        <w:rPr>
          <w:rFonts w:cstheme="minorHAnsi"/>
        </w:rPr>
        <w:lastRenderedPageBreak/>
        <w:t xml:space="preserve">Exclusions included participants who </w:t>
      </w:r>
      <w:r w:rsidRPr="00E4548A">
        <w:rPr>
          <w:rFonts w:eastAsia="DengXian" w:cstheme="minorHAnsi"/>
          <w:lang w:eastAsia="zh-CN"/>
        </w:rPr>
        <w:t>were not living in a community setting, having a terminal illness or other medical condition</w:t>
      </w:r>
      <w:r w:rsidR="00891F53">
        <w:rPr>
          <w:rFonts w:eastAsia="DengXian" w:cstheme="minorHAnsi"/>
          <w:lang w:eastAsia="zh-CN"/>
        </w:rPr>
        <w:t xml:space="preserve"> which affected participation including</w:t>
      </w:r>
      <w:r w:rsidRPr="00E4548A">
        <w:rPr>
          <w:rFonts w:eastAsia="DengXian" w:cstheme="minorHAnsi"/>
          <w:lang w:eastAsia="zh-CN"/>
        </w:rPr>
        <w:t xml:space="preserve"> </w:t>
      </w:r>
      <w:r w:rsidR="00891F53">
        <w:rPr>
          <w:rFonts w:eastAsia="DengXian" w:cstheme="minorHAnsi"/>
          <w:lang w:eastAsia="zh-CN"/>
        </w:rPr>
        <w:t>lacking</w:t>
      </w:r>
      <w:r w:rsidRPr="00E4548A">
        <w:rPr>
          <w:rFonts w:eastAsia="DengXian" w:cstheme="minorHAnsi"/>
          <w:lang w:eastAsia="zh-CN"/>
        </w:rPr>
        <w:t xml:space="preserve"> capacity to take </w:t>
      </w:r>
      <w:r w:rsidR="00CB1B74" w:rsidRPr="00E4548A">
        <w:rPr>
          <w:rFonts w:eastAsia="DengXian" w:cstheme="minorHAnsi"/>
          <w:lang w:eastAsia="zh-CN"/>
        </w:rPr>
        <w:t>part and</w:t>
      </w:r>
      <w:r w:rsidRPr="00E4548A">
        <w:rPr>
          <w:rFonts w:eastAsia="DengXian" w:cstheme="minorHAnsi"/>
          <w:lang w:eastAsia="zh-CN"/>
        </w:rPr>
        <w:t xml:space="preserve"> </w:t>
      </w:r>
      <w:r w:rsidR="00891F53">
        <w:rPr>
          <w:rFonts w:eastAsia="DengXian" w:cstheme="minorHAnsi"/>
          <w:lang w:eastAsia="zh-CN"/>
        </w:rPr>
        <w:t>anyone who had</w:t>
      </w:r>
      <w:r w:rsidRPr="00E4548A">
        <w:rPr>
          <w:rFonts w:eastAsia="DengXian" w:cstheme="minorHAnsi"/>
          <w:lang w:eastAsia="zh-CN"/>
        </w:rPr>
        <w:t xml:space="preserve"> used the intervention</w:t>
      </w:r>
      <w:r w:rsidR="00891F53">
        <w:rPr>
          <w:rFonts w:eastAsia="DengXian" w:cstheme="minorHAnsi"/>
          <w:lang w:eastAsia="zh-CN"/>
        </w:rPr>
        <w:t xml:space="preserve"> previously</w:t>
      </w:r>
      <w:r w:rsidRPr="00E4548A">
        <w:rPr>
          <w:rFonts w:eastAsia="DengXian" w:cstheme="minorHAnsi"/>
          <w:lang w:eastAsia="zh-CN"/>
        </w:rPr>
        <w:t>.</w:t>
      </w:r>
    </w:p>
    <w:p w14:paraId="75D6119F" w14:textId="06840C60" w:rsidR="000032FE" w:rsidRPr="00E4548A" w:rsidRDefault="00772545" w:rsidP="000032FE">
      <w:pPr>
        <w:spacing w:after="0" w:line="480" w:lineRule="auto"/>
        <w:rPr>
          <w:rFonts w:cstheme="minorHAnsi"/>
          <w:b/>
          <w:bCs/>
        </w:rPr>
      </w:pPr>
      <w:r w:rsidRPr="00E4548A">
        <w:rPr>
          <w:rFonts w:cstheme="minorHAnsi"/>
          <w:b/>
          <w:bCs/>
        </w:rPr>
        <w:t xml:space="preserve">2.2 </w:t>
      </w:r>
      <w:r w:rsidR="00200A97" w:rsidRPr="00E4548A">
        <w:rPr>
          <w:rFonts w:cstheme="minorHAnsi"/>
          <w:b/>
          <w:bCs/>
        </w:rPr>
        <w:t>Randomization</w:t>
      </w:r>
      <w:r w:rsidR="000032FE" w:rsidRPr="00E4548A">
        <w:rPr>
          <w:rFonts w:cstheme="minorHAnsi"/>
          <w:b/>
          <w:bCs/>
        </w:rPr>
        <w:t xml:space="preserve"> and blinding </w:t>
      </w:r>
    </w:p>
    <w:p w14:paraId="41617ED2" w14:textId="6EB14A50" w:rsidR="000032FE" w:rsidRPr="00E4548A" w:rsidRDefault="00102E0F" w:rsidP="00DE2FF7">
      <w:pPr>
        <w:spacing w:after="0" w:line="480" w:lineRule="auto"/>
        <w:rPr>
          <w:rFonts w:cstheme="minorHAnsi"/>
        </w:rPr>
      </w:pPr>
      <w:r>
        <w:rPr>
          <w:rFonts w:cstheme="minorHAnsi"/>
        </w:rPr>
        <w:t>It</w:t>
      </w:r>
      <w:r w:rsidR="000032FE" w:rsidRPr="00E4548A">
        <w:rPr>
          <w:rFonts w:cstheme="minorHAnsi"/>
        </w:rPr>
        <w:t xml:space="preserve"> was</w:t>
      </w:r>
      <w:r>
        <w:rPr>
          <w:rFonts w:cstheme="minorHAnsi"/>
        </w:rPr>
        <w:t xml:space="preserve"> originally</w:t>
      </w:r>
      <w:r w:rsidR="000032FE" w:rsidRPr="00E4548A">
        <w:rPr>
          <w:rFonts w:cstheme="minorHAnsi"/>
        </w:rPr>
        <w:t xml:space="preserve"> planned that each </w:t>
      </w:r>
      <w:r w:rsidR="00200A97" w:rsidRPr="00E4548A">
        <w:rPr>
          <w:rFonts w:cstheme="minorHAnsi"/>
        </w:rPr>
        <w:t>organization</w:t>
      </w:r>
      <w:r w:rsidR="000032FE" w:rsidRPr="00E4548A">
        <w:rPr>
          <w:rFonts w:cstheme="minorHAnsi"/>
        </w:rPr>
        <w:t xml:space="preserve"> </w:t>
      </w:r>
      <w:r>
        <w:rPr>
          <w:rFonts w:cstheme="minorHAnsi"/>
        </w:rPr>
        <w:t xml:space="preserve">would identify </w:t>
      </w:r>
      <w:r w:rsidR="000032FE" w:rsidRPr="00E4548A">
        <w:rPr>
          <w:rFonts w:cstheme="minorHAnsi"/>
        </w:rPr>
        <w:t xml:space="preserve">two members of the workforce </w:t>
      </w:r>
      <w:r>
        <w:rPr>
          <w:rFonts w:cstheme="minorHAnsi"/>
        </w:rPr>
        <w:t>for</w:t>
      </w:r>
      <w:r w:rsidR="000032FE" w:rsidRPr="00E4548A">
        <w:rPr>
          <w:rFonts w:cstheme="minorHAnsi"/>
        </w:rPr>
        <w:t xml:space="preserve"> the study, where one would be randomly assigned to become the trained intervention facilitator and the other a control facilitator (i.e.</w:t>
      </w:r>
      <w:r w:rsidR="00DE2FF7">
        <w:rPr>
          <w:rFonts w:cstheme="minorHAnsi"/>
        </w:rPr>
        <w:t xml:space="preserve"> facilitator-level</w:t>
      </w:r>
      <w:r w:rsidR="000032FE" w:rsidRPr="00E4548A">
        <w:rPr>
          <w:rFonts w:cstheme="minorHAnsi"/>
        </w:rPr>
        <w:t xml:space="preserve"> </w:t>
      </w:r>
      <w:r w:rsidR="00200A97" w:rsidRPr="00E4548A">
        <w:rPr>
          <w:rFonts w:cstheme="minorHAnsi"/>
        </w:rPr>
        <w:t>randomization</w:t>
      </w:r>
      <w:r w:rsidR="000032FE" w:rsidRPr="00E4548A">
        <w:rPr>
          <w:rFonts w:cstheme="minorHAnsi"/>
        </w:rPr>
        <w:t xml:space="preserve">, stratified by </w:t>
      </w:r>
      <w:r w:rsidR="00200A97" w:rsidRPr="00E4548A">
        <w:rPr>
          <w:rFonts w:cstheme="minorHAnsi"/>
        </w:rPr>
        <w:t>organization</w:t>
      </w:r>
      <w:r w:rsidR="000032FE" w:rsidRPr="00E4548A">
        <w:rPr>
          <w:rFonts w:cstheme="minorHAnsi"/>
        </w:rPr>
        <w:t xml:space="preserve">). </w:t>
      </w:r>
      <w:r>
        <w:rPr>
          <w:rFonts w:cstheme="minorHAnsi"/>
        </w:rPr>
        <w:t>However, i</w:t>
      </w:r>
      <w:r w:rsidR="000032FE" w:rsidRPr="00E4548A">
        <w:rPr>
          <w:rFonts w:cstheme="minorHAnsi"/>
        </w:rPr>
        <w:t xml:space="preserve">t became clear that </w:t>
      </w:r>
      <w:r w:rsidR="00200A97" w:rsidRPr="00E4548A">
        <w:rPr>
          <w:rFonts w:cstheme="minorHAnsi"/>
        </w:rPr>
        <w:t>randomization</w:t>
      </w:r>
      <w:r w:rsidR="000032FE" w:rsidRPr="00E4548A">
        <w:rPr>
          <w:rFonts w:cstheme="minorHAnsi"/>
        </w:rPr>
        <w:t xml:space="preserve"> needed to be more flexible than originally planned to work across different </w:t>
      </w:r>
      <w:r w:rsidR="00200A97" w:rsidRPr="00E4548A">
        <w:rPr>
          <w:rFonts w:cstheme="minorHAnsi"/>
        </w:rPr>
        <w:t>organizational</w:t>
      </w:r>
      <w:r w:rsidR="000032FE" w:rsidRPr="00E4548A">
        <w:rPr>
          <w:rFonts w:cstheme="minorHAnsi"/>
        </w:rPr>
        <w:t xml:space="preserve"> contexts</w:t>
      </w:r>
      <w:r>
        <w:rPr>
          <w:rFonts w:cstheme="minorHAnsi"/>
        </w:rPr>
        <w:t xml:space="preserve">. </w:t>
      </w:r>
      <w:r w:rsidR="000032FE" w:rsidRPr="00E4548A">
        <w:rPr>
          <w:rFonts w:cstheme="minorHAnsi"/>
        </w:rPr>
        <w:t xml:space="preserve"> </w:t>
      </w:r>
      <w:r>
        <w:rPr>
          <w:rFonts w:cstheme="minorHAnsi"/>
        </w:rPr>
        <w:t xml:space="preserve">The process of implementation highlighted </w:t>
      </w:r>
      <w:r w:rsidR="000032FE" w:rsidRPr="00E4548A">
        <w:rPr>
          <w:rFonts w:cstheme="minorHAnsi"/>
        </w:rPr>
        <w:t xml:space="preserve">that cluster </w:t>
      </w:r>
      <w:r w:rsidR="00200A97" w:rsidRPr="00E4548A">
        <w:rPr>
          <w:rFonts w:cstheme="minorHAnsi"/>
        </w:rPr>
        <w:t>randomization</w:t>
      </w:r>
      <w:r w:rsidR="000032FE" w:rsidRPr="00E4548A">
        <w:rPr>
          <w:rFonts w:cstheme="minorHAnsi"/>
        </w:rPr>
        <w:t xml:space="preserve"> was not required, and that individual</w:t>
      </w:r>
      <w:r w:rsidR="0045635E">
        <w:rPr>
          <w:rFonts w:cstheme="minorHAnsi"/>
        </w:rPr>
        <w:t xml:space="preserve"> participant</w:t>
      </w:r>
      <w:r w:rsidR="000032FE" w:rsidRPr="00E4548A">
        <w:rPr>
          <w:rFonts w:cstheme="minorHAnsi"/>
        </w:rPr>
        <w:t xml:space="preserve"> </w:t>
      </w:r>
      <w:r w:rsidR="00200A97" w:rsidRPr="00E4548A">
        <w:rPr>
          <w:rFonts w:cstheme="minorHAnsi"/>
        </w:rPr>
        <w:t>randomization</w:t>
      </w:r>
      <w:r w:rsidR="000032FE" w:rsidRPr="00E4548A">
        <w:rPr>
          <w:rFonts w:cstheme="minorHAnsi"/>
        </w:rPr>
        <w:t xml:space="preserve"> was achievable.</w:t>
      </w:r>
      <w:r w:rsidR="000032FE" w:rsidRPr="00E4548A">
        <w:rPr>
          <w:rFonts w:cstheme="minorHAnsi"/>
          <w:iCs/>
        </w:rPr>
        <w:t xml:space="preserve"> </w:t>
      </w:r>
      <w:r w:rsidR="000032FE" w:rsidRPr="00E4548A">
        <w:rPr>
          <w:rFonts w:cstheme="minorHAnsi"/>
        </w:rPr>
        <w:t xml:space="preserve">In cases </w:t>
      </w:r>
      <w:r w:rsidR="00742DB7">
        <w:rPr>
          <w:rFonts w:cstheme="minorHAnsi"/>
        </w:rPr>
        <w:t xml:space="preserve">where </w:t>
      </w:r>
      <w:r w:rsidR="000032FE" w:rsidRPr="00E4548A">
        <w:rPr>
          <w:rFonts w:cstheme="minorHAnsi"/>
        </w:rPr>
        <w:t xml:space="preserve">a facilitator had ongoing contact with potential participants, facilitators would be </w:t>
      </w:r>
      <w:r w:rsidR="00200A97" w:rsidRPr="00E4548A">
        <w:rPr>
          <w:rFonts w:cstheme="minorHAnsi"/>
        </w:rPr>
        <w:t>randomized</w:t>
      </w:r>
      <w:r w:rsidR="000032FE" w:rsidRPr="00E4548A">
        <w:rPr>
          <w:rFonts w:cstheme="minorHAnsi"/>
        </w:rPr>
        <w:t xml:space="preserve"> (but not participants), </w:t>
      </w:r>
      <w:r w:rsidR="00DE2FF7">
        <w:rPr>
          <w:rFonts w:cstheme="minorHAnsi"/>
        </w:rPr>
        <w:t>and training only provided to those assigned to the intervention arm.</w:t>
      </w:r>
      <w:r w:rsidR="00742DB7">
        <w:rPr>
          <w:rFonts w:cstheme="minorHAnsi"/>
        </w:rPr>
        <w:t xml:space="preserve"> </w:t>
      </w:r>
      <w:r w:rsidR="000032FE" w:rsidRPr="00E4548A">
        <w:rPr>
          <w:rFonts w:cstheme="minorHAnsi"/>
        </w:rPr>
        <w:t xml:space="preserve">In cases of no potential </w:t>
      </w:r>
      <w:r w:rsidR="008D7565" w:rsidRPr="00E4548A">
        <w:rPr>
          <w:rFonts w:cstheme="minorHAnsi"/>
        </w:rPr>
        <w:t xml:space="preserve">ongoing </w:t>
      </w:r>
      <w:r w:rsidR="000032FE" w:rsidRPr="00E4548A">
        <w:rPr>
          <w:rFonts w:cstheme="minorHAnsi"/>
        </w:rPr>
        <w:t xml:space="preserve">contact, and </w:t>
      </w:r>
      <w:r w:rsidR="00DE2FF7">
        <w:rPr>
          <w:rFonts w:cstheme="minorHAnsi"/>
        </w:rPr>
        <w:t>therefore no</w:t>
      </w:r>
      <w:r w:rsidR="000032FE" w:rsidRPr="00E4548A">
        <w:rPr>
          <w:rFonts w:cstheme="minorHAnsi"/>
        </w:rPr>
        <w:t xml:space="preserve"> risk of contamination, all facilitators </w:t>
      </w:r>
      <w:r w:rsidR="00DE2FF7">
        <w:rPr>
          <w:rFonts w:cstheme="minorHAnsi"/>
        </w:rPr>
        <w:t>were</w:t>
      </w:r>
      <w:r w:rsidR="000032FE" w:rsidRPr="00E4548A">
        <w:rPr>
          <w:rFonts w:cstheme="minorHAnsi"/>
        </w:rPr>
        <w:t xml:space="preserve"> trained and </w:t>
      </w:r>
      <w:r w:rsidR="00200A97" w:rsidRPr="00E4548A">
        <w:rPr>
          <w:rFonts w:cstheme="minorHAnsi"/>
        </w:rPr>
        <w:t>randomiz</w:t>
      </w:r>
      <w:r w:rsidR="00DE2FF7">
        <w:rPr>
          <w:rFonts w:cstheme="minorHAnsi"/>
        </w:rPr>
        <w:t>ation occurred at the participant level</w:t>
      </w:r>
      <w:r w:rsidR="000032FE" w:rsidRPr="00E4548A">
        <w:rPr>
          <w:rFonts w:cstheme="minorHAnsi"/>
        </w:rPr>
        <w:t xml:space="preserve">. </w:t>
      </w:r>
      <w:r w:rsidR="00DE2FF7">
        <w:rPr>
          <w:rFonts w:cstheme="minorHAnsi"/>
        </w:rPr>
        <w:t xml:space="preserve">A member of the research team randomized the participant following the </w:t>
      </w:r>
      <w:r w:rsidR="00DE2FF7" w:rsidRPr="00E4548A">
        <w:rPr>
          <w:rFonts w:cstheme="minorHAnsi"/>
        </w:rPr>
        <w:t>baseline data collection</w:t>
      </w:r>
      <w:r w:rsidR="00DE2FF7">
        <w:rPr>
          <w:rFonts w:cstheme="minorHAnsi"/>
        </w:rPr>
        <w:t xml:space="preserve"> completion. </w:t>
      </w:r>
      <w:r w:rsidR="000032FE" w:rsidRPr="00E4548A">
        <w:rPr>
          <w:rFonts w:cstheme="minorHAnsi"/>
        </w:rPr>
        <w:t xml:space="preserve">Participants and community partners were not blinded to </w:t>
      </w:r>
      <w:r w:rsidR="00742DB7">
        <w:rPr>
          <w:rFonts w:cstheme="minorHAnsi"/>
        </w:rPr>
        <w:t>participant allocation</w:t>
      </w:r>
      <w:r w:rsidR="000032FE" w:rsidRPr="00E4548A">
        <w:rPr>
          <w:rFonts w:cstheme="minorHAnsi"/>
        </w:rPr>
        <w:t xml:space="preserve">. </w:t>
      </w:r>
    </w:p>
    <w:p w14:paraId="1E648F1B" w14:textId="59DC435D" w:rsidR="00EF6AF5" w:rsidRPr="00E4548A" w:rsidRDefault="00772545" w:rsidP="0068266B">
      <w:pPr>
        <w:spacing w:after="0" w:line="480" w:lineRule="auto"/>
        <w:rPr>
          <w:rFonts w:eastAsia="DengXian" w:cstheme="minorHAnsi"/>
          <w:b/>
          <w:bCs/>
          <w:lang w:eastAsia="zh-CN"/>
        </w:rPr>
      </w:pPr>
      <w:r w:rsidRPr="00E4548A">
        <w:rPr>
          <w:rFonts w:eastAsia="DengXian" w:cstheme="minorHAnsi"/>
          <w:b/>
          <w:bCs/>
          <w:lang w:eastAsia="zh-CN"/>
        </w:rPr>
        <w:t xml:space="preserve">2.3 </w:t>
      </w:r>
      <w:r w:rsidR="00EF6AF5" w:rsidRPr="00E4548A">
        <w:rPr>
          <w:rFonts w:eastAsia="DengXian" w:cstheme="minorHAnsi"/>
          <w:b/>
          <w:bCs/>
          <w:lang w:eastAsia="zh-CN"/>
        </w:rPr>
        <w:t xml:space="preserve">Procedure </w:t>
      </w:r>
    </w:p>
    <w:p w14:paraId="25D9F39C" w14:textId="2A6B44F7" w:rsidR="000032FE" w:rsidRPr="00E4548A" w:rsidRDefault="00EF6AF5" w:rsidP="004063D0">
      <w:pPr>
        <w:spacing w:after="0" w:line="480" w:lineRule="auto"/>
        <w:rPr>
          <w:rFonts w:cstheme="minorHAnsi"/>
        </w:rPr>
      </w:pPr>
      <w:r w:rsidRPr="00E4548A">
        <w:rPr>
          <w:rFonts w:eastAsia="DengXian" w:cstheme="minorHAnsi"/>
          <w:lang w:eastAsia="zh-CN"/>
        </w:rPr>
        <w:t xml:space="preserve">All participants were referred to the study via one of 44 community-based partner </w:t>
      </w:r>
      <w:r w:rsidR="00200A97" w:rsidRPr="00E4548A">
        <w:rPr>
          <w:rFonts w:eastAsia="DengXian" w:cstheme="minorHAnsi"/>
          <w:lang w:eastAsia="zh-CN"/>
        </w:rPr>
        <w:t>organizations</w:t>
      </w:r>
      <w:r w:rsidRPr="00E4548A">
        <w:rPr>
          <w:rFonts w:eastAsia="DengXian" w:cstheme="minorHAnsi"/>
          <w:lang w:eastAsia="zh-CN"/>
        </w:rPr>
        <w:t xml:space="preserve"> </w:t>
      </w:r>
      <w:r w:rsidRPr="00E4548A">
        <w:rPr>
          <w:rFonts w:cstheme="minorHAnsi"/>
        </w:rPr>
        <w:t xml:space="preserve">located </w:t>
      </w:r>
      <w:r w:rsidR="004F6395" w:rsidRPr="00E4548A">
        <w:rPr>
          <w:rFonts w:cstheme="minorHAnsi"/>
        </w:rPr>
        <w:t xml:space="preserve">in the South and North-West regions of England. </w:t>
      </w:r>
      <w:r w:rsidR="00200A97" w:rsidRPr="00E4548A">
        <w:rPr>
          <w:rFonts w:cstheme="minorHAnsi"/>
        </w:rPr>
        <w:t>Organizations</w:t>
      </w:r>
      <w:r w:rsidRPr="00E4548A">
        <w:rPr>
          <w:rFonts w:cstheme="minorHAnsi"/>
        </w:rPr>
        <w:t xml:space="preserve"> were approached </w:t>
      </w:r>
      <w:r w:rsidR="00B80B3D" w:rsidRPr="00E4548A">
        <w:rPr>
          <w:rFonts w:cstheme="minorHAnsi"/>
        </w:rPr>
        <w:t xml:space="preserve">to collaborate </w:t>
      </w:r>
      <w:r w:rsidRPr="00E4548A">
        <w:rPr>
          <w:rFonts w:cstheme="minorHAnsi"/>
        </w:rPr>
        <w:t xml:space="preserve">if they </w:t>
      </w:r>
      <w:r w:rsidR="00B80B3D" w:rsidRPr="00E4548A">
        <w:rPr>
          <w:rFonts w:cstheme="minorHAnsi"/>
        </w:rPr>
        <w:t>were able</w:t>
      </w:r>
      <w:r w:rsidRPr="00E4548A">
        <w:rPr>
          <w:rFonts w:cstheme="minorHAnsi"/>
        </w:rPr>
        <w:t xml:space="preserve"> to identify potential participants, and </w:t>
      </w:r>
      <w:r w:rsidR="00200A97" w:rsidRPr="00E4548A">
        <w:rPr>
          <w:rFonts w:cstheme="minorHAnsi"/>
        </w:rPr>
        <w:t>organizational</w:t>
      </w:r>
      <w:r w:rsidR="00483C25" w:rsidRPr="00E4548A">
        <w:rPr>
          <w:rFonts w:cstheme="minorHAnsi"/>
        </w:rPr>
        <w:t xml:space="preserve"> </w:t>
      </w:r>
      <w:r w:rsidRPr="00E4548A">
        <w:rPr>
          <w:rFonts w:cstheme="minorHAnsi"/>
        </w:rPr>
        <w:t xml:space="preserve">involvement in the study was flexible for as long as was feasible or until they had exhausted all potential participants (see Ellis et al. </w:t>
      </w:r>
      <w:r w:rsidRPr="00E4548A">
        <w:rPr>
          <w:rFonts w:cstheme="minorHAnsi"/>
        </w:rPr>
        <w:fldChar w:fldCharType="begin"/>
      </w:r>
      <w:r w:rsidR="00FA296E">
        <w:rPr>
          <w:rFonts w:cstheme="minorHAnsi"/>
        </w:rPr>
        <w:instrText xml:space="preserve"> ADDIN EN.CITE &lt;EndNote&gt;&lt;Cite&gt;&lt;Author&gt;Ellis&lt;/Author&gt;&lt;Year&gt;2020&lt;/Year&gt;&lt;RecNum&gt;383&lt;/RecNum&gt;&lt;DisplayText&gt;(51)&lt;/DisplayText&gt;&lt;record&gt;&lt;rec-number&gt;383&lt;/rec-number&gt;&lt;foreign-keys&gt;&lt;key app="EN" db-id="p0waafvxjsdd08ew5rxp0psi9wrd05ert5vs" timestamp="1609858379"&gt;383&lt;/key&gt;&lt;/foreign-keys&gt;&lt;ref-type name="Journal Article"&gt;17&lt;/ref-type&gt;&lt;contributors&gt;&lt;authors&gt;&lt;author&gt;Ellis, J.&lt;/author&gt;&lt;author&gt;Band, R.&lt;/author&gt;&lt;author&gt;Kinsella, K.&lt;/author&gt;&lt;author&gt;Cheetham-Blake, T.&lt;/author&gt;&lt;author&gt;James, E.&lt;/author&gt;&lt;author&gt;Ewings, S.&lt;/author&gt;&lt;author&gt;Rogers, A.&lt;/author&gt;&lt;/authors&gt;&lt;/contributors&gt;&lt;titles&gt;&lt;title&gt;Optimising and profiling pre-implementation contexts to create and implement a public health network intervention for tackling loneliness&lt;/title&gt;&lt;secondary-title&gt;Implementation Science&lt;/secondary-title&gt;&lt;/titles&gt;&lt;periodical&gt;&lt;full-title&gt;Implementation Science&lt;/full-title&gt;&lt;/periodical&gt;&lt;pages&gt;35&lt;/pages&gt;&lt;volume&gt;15&lt;/volume&gt;&lt;number&gt;1&lt;/number&gt;&lt;dates&gt;&lt;year&gt;2020&lt;/year&gt;&lt;pub-dates&gt;&lt;date&gt;2020/05/19&lt;/date&gt;&lt;/pub-dates&gt;&lt;/dates&gt;&lt;isbn&gt;1748-5908&lt;/isbn&gt;&lt;urls&gt;&lt;related-urls&gt;&lt;url&gt;https://doi.org/10.1186/s13012-020-00997-x&lt;/url&gt;&lt;/related-urls&gt;&lt;/urls&gt;&lt;electronic-resource-num&gt;10.1186/s13012-020-00997-x&lt;/electronic-resource-num&gt;&lt;/record&gt;&lt;/Cite&gt;&lt;/EndNote&gt;</w:instrText>
      </w:r>
      <w:r w:rsidRPr="00E4548A">
        <w:rPr>
          <w:rFonts w:cstheme="minorHAnsi"/>
        </w:rPr>
        <w:fldChar w:fldCharType="separate"/>
      </w:r>
      <w:r w:rsidR="00FA296E">
        <w:rPr>
          <w:rFonts w:cstheme="minorHAnsi"/>
          <w:noProof/>
        </w:rPr>
        <w:t>(51)</w:t>
      </w:r>
      <w:r w:rsidRPr="00E4548A">
        <w:rPr>
          <w:rFonts w:cstheme="minorHAnsi"/>
        </w:rPr>
        <w:fldChar w:fldCharType="end"/>
      </w:r>
      <w:r w:rsidRPr="00E4548A">
        <w:rPr>
          <w:rFonts w:cstheme="minorHAnsi"/>
        </w:rPr>
        <w:t xml:space="preserve"> for further information regarding the partner </w:t>
      </w:r>
      <w:r w:rsidR="00200A97" w:rsidRPr="00E4548A">
        <w:rPr>
          <w:rFonts w:cstheme="minorHAnsi"/>
        </w:rPr>
        <w:t>organizations</w:t>
      </w:r>
      <w:r w:rsidR="00294668" w:rsidRPr="00E4548A">
        <w:rPr>
          <w:rFonts w:cstheme="minorHAnsi"/>
        </w:rPr>
        <w:t xml:space="preserve"> and the process of developing specific implementation plans to accommodate specific </w:t>
      </w:r>
      <w:r w:rsidR="00200A97" w:rsidRPr="00E4548A">
        <w:rPr>
          <w:rFonts w:cstheme="minorHAnsi"/>
        </w:rPr>
        <w:t>organizational</w:t>
      </w:r>
      <w:r w:rsidR="00294668" w:rsidRPr="00E4548A">
        <w:rPr>
          <w:rFonts w:cstheme="minorHAnsi"/>
        </w:rPr>
        <w:t xml:space="preserve"> needs). </w:t>
      </w:r>
      <w:r w:rsidR="00DE2FF7">
        <w:rPr>
          <w:rFonts w:cstheme="minorHAnsi"/>
        </w:rPr>
        <w:t xml:space="preserve">All participants were provided with written study documents and able to ask questions to the research team before providing </w:t>
      </w:r>
      <w:r w:rsidR="00DE2FF7" w:rsidRPr="00E4548A">
        <w:rPr>
          <w:rFonts w:cstheme="minorHAnsi"/>
        </w:rPr>
        <w:t>informed, written consent</w:t>
      </w:r>
      <w:r w:rsidR="00DE2FF7">
        <w:rPr>
          <w:rFonts w:cstheme="minorHAnsi"/>
        </w:rPr>
        <w:t>.</w:t>
      </w:r>
      <w:r w:rsidR="004063D0" w:rsidRPr="00E4548A">
        <w:rPr>
          <w:rFonts w:cstheme="minorHAnsi"/>
        </w:rPr>
        <w:t xml:space="preserve"> Data collection took place at baseline (0 months), 3-months and 6-months </w:t>
      </w:r>
      <w:r w:rsidR="00200A97" w:rsidRPr="00E4548A">
        <w:rPr>
          <w:rFonts w:cstheme="minorHAnsi"/>
        </w:rPr>
        <w:t>follow-up</w:t>
      </w:r>
      <w:r w:rsidR="00DE2FF7">
        <w:rPr>
          <w:rFonts w:cstheme="minorHAnsi"/>
        </w:rPr>
        <w:t xml:space="preserve">s; participants were able to complete </w:t>
      </w:r>
      <w:r w:rsidR="00DD26C5">
        <w:rPr>
          <w:rFonts w:cstheme="minorHAnsi"/>
        </w:rPr>
        <w:t>this on paper</w:t>
      </w:r>
      <w:r w:rsidR="00DE2FF7">
        <w:rPr>
          <w:rFonts w:cstheme="minorHAnsi"/>
        </w:rPr>
        <w:t xml:space="preserve"> or </w:t>
      </w:r>
      <w:r w:rsidR="00DE2FF7">
        <w:rPr>
          <w:rFonts w:cstheme="minorHAnsi"/>
        </w:rPr>
        <w:lastRenderedPageBreak/>
        <w:t>electronically (with most completed on paper) and with in-person or telephone assistance from the research team where required.</w:t>
      </w:r>
      <w:r w:rsidR="00883B2C">
        <w:rPr>
          <w:rFonts w:cstheme="minorHAnsi"/>
        </w:rPr>
        <w:t xml:space="preserve"> </w:t>
      </w:r>
      <w:r w:rsidR="00DE2FF7">
        <w:rPr>
          <w:rFonts w:cstheme="minorHAnsi"/>
        </w:rPr>
        <w:t xml:space="preserve">Intervention group facilitators contacted participants to arrange the intervention delivery </w:t>
      </w:r>
      <w:r w:rsidR="00D97EED" w:rsidRPr="00E4548A">
        <w:rPr>
          <w:rFonts w:cstheme="minorHAnsi"/>
        </w:rPr>
        <w:t xml:space="preserve">this was in person prior to the COVID-19 outbreak and delivered remotely subsequently). </w:t>
      </w:r>
      <w:r w:rsidR="00D97EED">
        <w:rPr>
          <w:rFonts w:cstheme="minorHAnsi"/>
        </w:rPr>
        <w:t>F</w:t>
      </w:r>
      <w:r w:rsidR="00D97EED" w:rsidRPr="00E4548A">
        <w:rPr>
          <w:rFonts w:cstheme="minorHAnsi"/>
        </w:rPr>
        <w:t>ollow-up assessments were sent by post</w:t>
      </w:r>
      <w:r w:rsidR="00D97EED">
        <w:rPr>
          <w:rFonts w:cstheme="minorHAnsi"/>
        </w:rPr>
        <w:t xml:space="preserve"> at 3- and 6-months after enrollment</w:t>
      </w:r>
      <w:r w:rsidR="00D97EED" w:rsidRPr="00E4548A">
        <w:rPr>
          <w:rFonts w:cstheme="minorHAnsi"/>
        </w:rPr>
        <w:t>.</w:t>
      </w:r>
    </w:p>
    <w:p w14:paraId="37638C5F" w14:textId="2B8E0574" w:rsidR="00294668" w:rsidRPr="00E4548A" w:rsidRDefault="000D2091" w:rsidP="0068266B">
      <w:pPr>
        <w:spacing w:after="0" w:line="480" w:lineRule="auto"/>
        <w:rPr>
          <w:rFonts w:cstheme="minorHAnsi"/>
        </w:rPr>
      </w:pPr>
      <w:r w:rsidRPr="00E4548A">
        <w:rPr>
          <w:rFonts w:cstheme="minorHAnsi"/>
        </w:rPr>
        <w:t xml:space="preserve"> (</w:t>
      </w:r>
      <w:r w:rsidR="004063D0" w:rsidRPr="00E4548A">
        <w:rPr>
          <w:rFonts w:cstheme="minorHAnsi"/>
        </w:rPr>
        <w:t>Participants were able to complete these independently or with assistance from the research team (</w:t>
      </w:r>
      <w:r w:rsidR="00BA5EB9">
        <w:rPr>
          <w:rFonts w:cstheme="minorHAnsi"/>
        </w:rPr>
        <w:t>with telephone assistance</w:t>
      </w:r>
      <w:r w:rsidR="004063D0" w:rsidRPr="00E4548A">
        <w:rPr>
          <w:rFonts w:cstheme="minorHAnsi"/>
        </w:rPr>
        <w:t xml:space="preserve">) if required. </w:t>
      </w:r>
      <w:r w:rsidR="007C6605">
        <w:rPr>
          <w:rFonts w:cstheme="minorHAnsi"/>
        </w:rPr>
        <w:t>F</w:t>
      </w:r>
      <w:r w:rsidR="004063D0" w:rsidRPr="00E4548A">
        <w:rPr>
          <w:rFonts w:cstheme="minorHAnsi"/>
        </w:rPr>
        <w:t xml:space="preserve">ollow-up assessments were </w:t>
      </w:r>
      <w:r w:rsidR="00057728">
        <w:rPr>
          <w:rFonts w:cstheme="minorHAnsi"/>
        </w:rPr>
        <w:t>eligible</w:t>
      </w:r>
      <w:r w:rsidR="007C6605">
        <w:rPr>
          <w:rFonts w:cstheme="minorHAnsi"/>
        </w:rPr>
        <w:t xml:space="preserve"> to be completed in a window</w:t>
      </w:r>
      <w:r w:rsidR="00057728">
        <w:rPr>
          <w:rFonts w:cstheme="minorHAnsi"/>
        </w:rPr>
        <w:t xml:space="preserve"> of</w:t>
      </w:r>
      <w:r w:rsidR="004063D0" w:rsidRPr="00E4548A">
        <w:rPr>
          <w:rFonts w:cstheme="minorHAnsi"/>
        </w:rPr>
        <w:t xml:space="preserve"> two weeks before </w:t>
      </w:r>
      <w:r w:rsidR="00057728">
        <w:rPr>
          <w:rFonts w:cstheme="minorHAnsi"/>
        </w:rPr>
        <w:t xml:space="preserve">and </w:t>
      </w:r>
      <w:r w:rsidR="004063D0" w:rsidRPr="00E4548A">
        <w:rPr>
          <w:rFonts w:cstheme="minorHAnsi"/>
        </w:rPr>
        <w:t xml:space="preserve">six weeks </w:t>
      </w:r>
      <w:r w:rsidR="00057728">
        <w:rPr>
          <w:rFonts w:cstheme="minorHAnsi"/>
        </w:rPr>
        <w:t>following</w:t>
      </w:r>
      <w:r w:rsidR="004063D0" w:rsidRPr="00E4548A">
        <w:rPr>
          <w:rFonts w:cstheme="minorHAnsi"/>
        </w:rPr>
        <w:t xml:space="preserve"> the follow-up date.</w:t>
      </w:r>
    </w:p>
    <w:p w14:paraId="1C30C796" w14:textId="04889462" w:rsidR="00CD3E72" w:rsidRPr="00E4548A" w:rsidRDefault="00772545" w:rsidP="0068266B">
      <w:pPr>
        <w:pStyle w:val="Heading2"/>
        <w:spacing w:line="480" w:lineRule="auto"/>
        <w:rPr>
          <w:rFonts w:asciiTheme="minorHAnsi" w:eastAsia="DengXian" w:hAnsiTheme="minorHAnsi" w:cstheme="minorHAnsi"/>
          <w:b/>
          <w:bCs/>
          <w:color w:val="auto"/>
          <w:sz w:val="22"/>
          <w:szCs w:val="22"/>
          <w:lang w:eastAsia="zh-CN"/>
        </w:rPr>
      </w:pPr>
      <w:r w:rsidRPr="00E4548A">
        <w:rPr>
          <w:rFonts w:asciiTheme="minorHAnsi" w:eastAsia="DengXian" w:hAnsiTheme="minorHAnsi" w:cstheme="minorHAnsi"/>
          <w:b/>
          <w:bCs/>
          <w:color w:val="auto"/>
          <w:sz w:val="22"/>
          <w:szCs w:val="22"/>
          <w:lang w:eastAsia="zh-CN"/>
        </w:rPr>
        <w:t xml:space="preserve">2.4 </w:t>
      </w:r>
      <w:r w:rsidR="007950A4" w:rsidRPr="00E4548A">
        <w:rPr>
          <w:rFonts w:asciiTheme="minorHAnsi" w:eastAsia="DengXian" w:hAnsiTheme="minorHAnsi" w:cstheme="minorHAnsi"/>
          <w:b/>
          <w:bCs/>
          <w:color w:val="auto"/>
          <w:sz w:val="22"/>
          <w:szCs w:val="22"/>
          <w:lang w:eastAsia="zh-CN"/>
        </w:rPr>
        <w:t>Interventio</w:t>
      </w:r>
      <w:r w:rsidR="00CD3E72" w:rsidRPr="00E4548A">
        <w:rPr>
          <w:rFonts w:asciiTheme="minorHAnsi" w:eastAsia="DengXian" w:hAnsiTheme="minorHAnsi" w:cstheme="minorHAnsi"/>
          <w:b/>
          <w:bCs/>
          <w:color w:val="auto"/>
          <w:sz w:val="22"/>
          <w:szCs w:val="22"/>
          <w:lang w:eastAsia="zh-CN"/>
        </w:rPr>
        <w:t xml:space="preserve">n </w:t>
      </w:r>
    </w:p>
    <w:p w14:paraId="0FD087E3" w14:textId="5B5DAD91" w:rsidR="007C790B" w:rsidRPr="00E4548A" w:rsidRDefault="00CD3E72" w:rsidP="0068266B">
      <w:pPr>
        <w:spacing w:after="0" w:line="480" w:lineRule="auto"/>
      </w:pPr>
      <w:r w:rsidRPr="00E4548A">
        <w:rPr>
          <w:rFonts w:eastAsia="DengXian" w:cstheme="minorHAnsi"/>
          <w:lang w:eastAsia="zh-CN"/>
        </w:rPr>
        <w:t xml:space="preserve">The PALS </w:t>
      </w:r>
      <w:r w:rsidR="000234DD" w:rsidRPr="00E4548A">
        <w:rPr>
          <w:rFonts w:eastAsia="DengXian" w:cstheme="minorHAnsi"/>
          <w:lang w:eastAsia="zh-CN"/>
        </w:rPr>
        <w:t>i</w:t>
      </w:r>
      <w:r w:rsidRPr="00E4548A">
        <w:rPr>
          <w:rFonts w:eastAsia="DengXian" w:cstheme="minorHAnsi"/>
          <w:lang w:eastAsia="zh-CN"/>
        </w:rPr>
        <w:t xml:space="preserve">ntervention </w:t>
      </w:r>
      <w:r w:rsidR="000234DD" w:rsidRPr="00E4548A">
        <w:rPr>
          <w:rFonts w:eastAsia="DengXian" w:cstheme="minorHAnsi"/>
          <w:lang w:eastAsia="zh-CN"/>
        </w:rPr>
        <w:t xml:space="preserve">for loneliness consisted of an adapted version of the GENIE intervention </w:t>
      </w:r>
      <w:r w:rsidR="00F55B79" w:rsidRPr="00E4548A">
        <w:rPr>
          <w:rFonts w:eastAsia="DengXian" w:cstheme="minorHAnsi"/>
          <w:lang w:eastAsia="zh-CN"/>
        </w:rPr>
        <w:fldChar w:fldCharType="begin"/>
      </w:r>
      <w:r w:rsidR="00FA296E">
        <w:rPr>
          <w:rFonts w:eastAsia="DengXian" w:cstheme="minorHAnsi"/>
          <w:lang w:eastAsia="zh-CN"/>
        </w:rPr>
        <w:instrText xml:space="preserve"> ADDIN EN.CITE &lt;EndNote&gt;&lt;Cite&gt;&lt;Author&gt;Kennedy&lt;/Author&gt;&lt;Year&gt;2016&lt;/Year&gt;&lt;RecNum&gt;142&lt;/RecNum&gt;&lt;DisplayText&gt;(48)&lt;/DisplayText&gt;&lt;record&gt;&lt;rec-number&gt;142&lt;/rec-number&gt;&lt;foreign-keys&gt;&lt;key app="EN" db-id="p0waafvxjsdd08ew5rxp0psi9wrd05ert5vs" timestamp="0"&gt;142&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dates&gt;&lt;isbn&gt;1748-5908&lt;/isbn&gt;&lt;label&gt;Kennedy2016&lt;/label&gt;&lt;work-type&gt;journal article&lt;/work-type&gt;&lt;urls&gt;&lt;related-urls&gt;&lt;url&gt;http://dx.doi.org/10.1186/s13012-016-0384-8&lt;/url&gt;&lt;/related-urls&gt;&lt;/urls&gt;&lt;electronic-resource-num&gt;10.1186/s13012-016-0384-8&lt;/electronic-resource-num&gt;&lt;/record&gt;&lt;/Cite&gt;&lt;/EndNote&gt;</w:instrText>
      </w:r>
      <w:r w:rsidR="00F55B79" w:rsidRPr="00E4548A">
        <w:rPr>
          <w:rFonts w:eastAsia="DengXian" w:cstheme="minorHAnsi"/>
          <w:lang w:eastAsia="zh-CN"/>
        </w:rPr>
        <w:fldChar w:fldCharType="separate"/>
      </w:r>
      <w:r w:rsidR="00FA296E">
        <w:rPr>
          <w:rFonts w:eastAsia="DengXian" w:cstheme="minorHAnsi"/>
          <w:noProof/>
          <w:lang w:eastAsia="zh-CN"/>
        </w:rPr>
        <w:t>(48)</w:t>
      </w:r>
      <w:r w:rsidR="00F55B79" w:rsidRPr="00E4548A">
        <w:rPr>
          <w:rFonts w:eastAsia="DengXian" w:cstheme="minorHAnsi"/>
          <w:lang w:eastAsia="zh-CN"/>
        </w:rPr>
        <w:fldChar w:fldCharType="end"/>
      </w:r>
      <w:r w:rsidR="000234DD" w:rsidRPr="00E4548A">
        <w:rPr>
          <w:rFonts w:eastAsia="DengXian" w:cstheme="minorHAnsi"/>
          <w:lang w:eastAsia="zh-CN"/>
        </w:rPr>
        <w:t xml:space="preserve">. </w:t>
      </w:r>
      <w:r w:rsidR="00102815" w:rsidRPr="00E4548A">
        <w:rPr>
          <w:rFonts w:eastAsia="DengXian" w:cstheme="minorHAnsi"/>
          <w:lang w:eastAsia="zh-CN"/>
        </w:rPr>
        <w:t xml:space="preserve">GENIE was developed in the context of self-management support for long-term conditions, </w:t>
      </w:r>
      <w:r w:rsidR="004F261F" w:rsidRPr="00E4548A">
        <w:rPr>
          <w:rFonts w:eastAsia="DengXian" w:cstheme="minorHAnsi"/>
          <w:lang w:eastAsia="zh-CN"/>
        </w:rPr>
        <w:t>underpinned by evidence for</w:t>
      </w:r>
      <w:r w:rsidR="00102815" w:rsidRPr="00E4548A">
        <w:rPr>
          <w:rFonts w:eastAsia="DengXian" w:cstheme="minorHAnsi"/>
          <w:lang w:eastAsia="zh-CN"/>
        </w:rPr>
        <w:t xml:space="preserve"> the beneficial properties and mechanisms of social network support for health outcomes </w:t>
      </w:r>
      <w:r w:rsidR="00102815" w:rsidRPr="00E4548A">
        <w:fldChar w:fldCharType="begin">
          <w:fldData xml:space="preserve">PEVuZE5vdGU+PENpdGU+PEF1dGhvcj5CbGlja2VtPC9BdXRob3I+PFllYXI+MjAxNDwvWWVhcj48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</w:fldData>
        </w:fldChar>
      </w:r>
      <w:r w:rsidR="00FA296E">
        <w:instrText xml:space="preserve"> ADDIN EN.CITE </w:instrText>
      </w:r>
      <w:r w:rsidR="00FA296E">
        <w:fldChar w:fldCharType="begin">
          <w:fldData xml:space="preserve">PEVuZE5vdGU+PENpdGU+PEF1dGhvcj5CbGlja2VtPC9BdXRob3I+PFllYXI+MjAxNDwvWWVhcj48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</w:fldData>
        </w:fldChar>
      </w:r>
      <w:r w:rsidR="00FA296E">
        <w:instrText xml:space="preserve"> ADDIN EN.CITE.DATA </w:instrText>
      </w:r>
      <w:r w:rsidR="00FA296E">
        <w:fldChar w:fldCharType="end"/>
      </w:r>
      <w:r w:rsidR="00102815" w:rsidRPr="00E4548A">
        <w:fldChar w:fldCharType="separate"/>
      </w:r>
      <w:r w:rsidR="00FA296E">
        <w:rPr>
          <w:noProof/>
        </w:rPr>
        <w:t>(48, 52, 53)</w:t>
      </w:r>
      <w:r w:rsidR="00102815" w:rsidRPr="00E4548A">
        <w:fldChar w:fldCharType="end"/>
      </w:r>
      <w:r w:rsidR="00102815" w:rsidRPr="00E4548A">
        <w:t>.</w:t>
      </w:r>
      <w:r w:rsidR="00FA1DA4" w:rsidRPr="00E4548A">
        <w:rPr>
          <w:rFonts w:eastAsia="DengXian" w:cstheme="minorHAnsi"/>
          <w:lang w:eastAsia="zh-CN"/>
        </w:rPr>
        <w:t xml:space="preserve"> However, GENIE was designed to be </w:t>
      </w:r>
      <w:r w:rsidR="00057728">
        <w:rPr>
          <w:rFonts w:eastAsia="DengXian" w:cstheme="minorHAnsi"/>
          <w:lang w:eastAsia="zh-CN"/>
        </w:rPr>
        <w:t xml:space="preserve">a </w:t>
      </w:r>
      <w:r w:rsidR="00FA1DA4" w:rsidRPr="00E4548A">
        <w:rPr>
          <w:rFonts w:eastAsia="DengXian" w:cstheme="minorHAnsi"/>
          <w:lang w:eastAsia="zh-CN"/>
        </w:rPr>
        <w:t>generic</w:t>
      </w:r>
      <w:r w:rsidR="00057728">
        <w:rPr>
          <w:rFonts w:eastAsia="DengXian" w:cstheme="minorHAnsi"/>
          <w:lang w:eastAsia="zh-CN"/>
        </w:rPr>
        <w:t xml:space="preserve"> tool for use beyond supporting</w:t>
      </w:r>
      <w:r w:rsidR="00FA1DA4" w:rsidRPr="00E4548A">
        <w:rPr>
          <w:rFonts w:eastAsia="DengXian" w:cstheme="minorHAnsi"/>
          <w:lang w:eastAsia="zh-CN"/>
        </w:rPr>
        <w:t xml:space="preserve"> long-term physical and mental health </w:t>
      </w:r>
      <w:r w:rsidR="00057728">
        <w:rPr>
          <w:rFonts w:eastAsia="DengXian" w:cstheme="minorHAnsi"/>
          <w:lang w:eastAsia="zh-CN"/>
        </w:rPr>
        <w:t>conditions</w:t>
      </w:r>
      <w:r w:rsidR="00FA1DA4" w:rsidRPr="00E4548A">
        <w:rPr>
          <w:rFonts w:eastAsia="DengXian" w:cstheme="minorHAnsi"/>
          <w:lang w:eastAsia="zh-CN"/>
        </w:rPr>
        <w:t xml:space="preserve">. </w:t>
      </w:r>
      <w:r w:rsidR="00FA1DA4" w:rsidRPr="00E4548A">
        <w:t>A trained facilitator guides the recipient through the</w:t>
      </w:r>
      <w:r w:rsidR="007C790B" w:rsidRPr="00E4548A">
        <w:t xml:space="preserve"> </w:t>
      </w:r>
      <w:r w:rsidR="007C790B" w:rsidRPr="00E4548A">
        <w:rPr>
          <w:rFonts w:eastAsia="DengXian" w:cstheme="minorHAnsi"/>
          <w:iCs/>
          <w:lang w:eastAsia="zh-CN"/>
        </w:rPr>
        <w:t>web-based tool consisting of two stages:</w:t>
      </w:r>
    </w:p>
    <w:p w14:paraId="72F8C823" w14:textId="5D6F99B7" w:rsidR="00FA1DA4" w:rsidRPr="00E4548A" w:rsidRDefault="00FA1DA4" w:rsidP="00FA1DA4">
      <w:pPr>
        <w:pStyle w:val="ListParagraph"/>
        <w:numPr>
          <w:ilvl w:val="0"/>
          <w:numId w:val="4"/>
        </w:numPr>
        <w:spacing w:after="0"/>
        <w:rPr>
          <w:i/>
          <w:iCs w:val="0"/>
        </w:rPr>
      </w:pPr>
      <w:r w:rsidRPr="00E4548A">
        <w:rPr>
          <w:i/>
          <w:iCs w:val="0"/>
        </w:rPr>
        <w:t>Network mapping</w:t>
      </w:r>
    </w:p>
    <w:p w14:paraId="4FBE6FBA" w14:textId="419F3CBB" w:rsidR="004F261F" w:rsidRPr="00E4548A" w:rsidRDefault="00167A75" w:rsidP="00A83266">
      <w:pPr>
        <w:tabs>
          <w:tab w:val="left" w:pos="6465"/>
        </w:tabs>
        <w:spacing w:after="0" w:line="480" w:lineRule="auto"/>
      </w:pPr>
      <w:r>
        <w:t>T</w:t>
      </w:r>
      <w:r w:rsidR="004F6395" w:rsidRPr="00E4548A">
        <w:t xml:space="preserve">he </w:t>
      </w:r>
      <w:r w:rsidR="0079578A" w:rsidRPr="00E4548A">
        <w:t>participant</w:t>
      </w:r>
      <w:r w:rsidR="0079578A">
        <w:t>s were</w:t>
      </w:r>
      <w:r w:rsidR="004F6395" w:rsidRPr="00E4548A">
        <w:t xml:space="preserve"> guided to build the</w:t>
      </w:r>
      <w:r w:rsidR="00A83266" w:rsidRPr="00E4548A">
        <w:t>ir</w:t>
      </w:r>
      <w:r w:rsidR="004F6395" w:rsidRPr="00E4548A">
        <w:t xml:space="preserve"> network map</w:t>
      </w:r>
      <w:r w:rsidR="00C65267">
        <w:t>, which includes</w:t>
      </w:r>
      <w:r w:rsidR="004F6395" w:rsidRPr="00E4548A">
        <w:t xml:space="preserve"> the </w:t>
      </w:r>
      <w:r w:rsidR="00DA471D" w:rsidRPr="00E4548A">
        <w:t xml:space="preserve">people, places </w:t>
      </w:r>
      <w:r w:rsidR="00C65267">
        <w:t>or</w:t>
      </w:r>
      <w:r w:rsidR="00C65267" w:rsidRPr="00E4548A">
        <w:t xml:space="preserve"> </w:t>
      </w:r>
      <w:r w:rsidR="00DA471D" w:rsidRPr="00E4548A">
        <w:t xml:space="preserve">things important to them in their </w:t>
      </w:r>
      <w:r w:rsidR="00C65267">
        <w:t>daily</w:t>
      </w:r>
      <w:r w:rsidR="00C65267" w:rsidRPr="00E4548A">
        <w:t xml:space="preserve"> </w:t>
      </w:r>
      <w:r w:rsidR="00DA471D" w:rsidRPr="00E4548A">
        <w:t>life</w:t>
      </w:r>
      <w:r>
        <w:t>. This uses the concentric circle technique, where</w:t>
      </w:r>
      <w:r w:rsidR="00A83266" w:rsidRPr="00E4548A">
        <w:t xml:space="preserve"> the most important</w:t>
      </w:r>
      <w:r>
        <w:t xml:space="preserve"> network members are</w:t>
      </w:r>
      <w:r w:rsidR="00A83266" w:rsidRPr="00E4548A">
        <w:t xml:space="preserve"> placed neare</w:t>
      </w:r>
      <w:r w:rsidR="0079578A">
        <w:t>st to the center, and each subsequent concentric circle represents a lower degree of importance to the participant.</w:t>
      </w:r>
      <w:r w:rsidR="00A83266" w:rsidRPr="00E4548A">
        <w:t xml:space="preserve"> </w:t>
      </w:r>
      <w:r w:rsidR="004F261F" w:rsidRPr="00E4548A">
        <w:t>Each final map was checked with the participant to ensure its accuracy.</w:t>
      </w:r>
    </w:p>
    <w:p w14:paraId="0915527C" w14:textId="48344100" w:rsidR="004F261F" w:rsidRPr="00E4548A" w:rsidRDefault="004F261F" w:rsidP="004F261F">
      <w:pPr>
        <w:pStyle w:val="ListParagraph"/>
        <w:numPr>
          <w:ilvl w:val="0"/>
          <w:numId w:val="4"/>
        </w:numPr>
        <w:spacing w:after="0"/>
        <w:rPr>
          <w:i/>
          <w:iCs w:val="0"/>
        </w:rPr>
      </w:pPr>
      <w:r w:rsidRPr="00E4548A">
        <w:rPr>
          <w:i/>
          <w:iCs w:val="0"/>
        </w:rPr>
        <w:t xml:space="preserve">Linking participants to valued activities and support </w:t>
      </w:r>
    </w:p>
    <w:p w14:paraId="1F1196C5" w14:textId="659EE181" w:rsidR="004A1BCB" w:rsidRPr="00E4548A" w:rsidRDefault="004F261F" w:rsidP="00FA1DA4">
      <w:pPr>
        <w:spacing w:after="0" w:line="480" w:lineRule="auto"/>
      </w:pPr>
      <w:r w:rsidRPr="00E4548A">
        <w:t xml:space="preserve">The second part </w:t>
      </w:r>
      <w:r w:rsidR="0079578A" w:rsidRPr="00E4548A">
        <w:t>e</w:t>
      </w:r>
      <w:r w:rsidR="0079578A">
        <w:t xml:space="preserve">xplores </w:t>
      </w:r>
      <w:r w:rsidR="00D37C47" w:rsidRPr="00E4548A">
        <w:t>activities or resources</w:t>
      </w:r>
      <w:r w:rsidR="00C65267">
        <w:t xml:space="preserve"> in categories prioritized by the participant</w:t>
      </w:r>
      <w:r w:rsidR="00DD26C5">
        <w:t>,</w:t>
      </w:r>
      <w:r w:rsidR="00D37C47" w:rsidRPr="00E4548A">
        <w:t xml:space="preserve"> </w:t>
      </w:r>
      <w:r w:rsidR="0079578A" w:rsidRPr="00E4548A">
        <w:t xml:space="preserve">linked to their postcode </w:t>
      </w:r>
      <w:r w:rsidR="00D37C47" w:rsidRPr="00E4548A">
        <w:t>[41]</w:t>
      </w:r>
      <w:r w:rsidR="00DD26C5">
        <w:t xml:space="preserve">. This part of the intervention </w:t>
      </w:r>
      <w:r w:rsidR="004A1BCB" w:rsidRPr="00E4548A">
        <w:t>identif</w:t>
      </w:r>
      <w:r w:rsidR="00DD26C5">
        <w:t>ies</w:t>
      </w:r>
      <w:r w:rsidR="004A1BCB" w:rsidRPr="00E4548A">
        <w:t xml:space="preserve"> local resources</w:t>
      </w:r>
      <w:r w:rsidR="0079578A">
        <w:t>, sources of support</w:t>
      </w:r>
      <w:r w:rsidR="004A1BCB" w:rsidRPr="00E4548A">
        <w:t xml:space="preserve"> and relevant </w:t>
      </w:r>
      <w:r w:rsidR="0079578A">
        <w:t xml:space="preserve">community-based groups and </w:t>
      </w:r>
      <w:r w:rsidR="00DD26C5" w:rsidRPr="00E4548A">
        <w:t>activities presented</w:t>
      </w:r>
      <w:r w:rsidR="004A1BCB" w:rsidRPr="00E4548A">
        <w:t xml:space="preserve"> on a Google-generated map.</w:t>
      </w:r>
    </w:p>
    <w:p w14:paraId="66147C62" w14:textId="09C58555" w:rsidR="00E84AE7" w:rsidRPr="00E4548A" w:rsidRDefault="004A1BCB" w:rsidP="0068266B">
      <w:pPr>
        <w:spacing w:after="0" w:line="480" w:lineRule="auto"/>
      </w:pPr>
      <w:r w:rsidRPr="00E4548A">
        <w:t xml:space="preserve">Participants were </w:t>
      </w:r>
      <w:r w:rsidR="00DD26C5">
        <w:t>given a</w:t>
      </w:r>
      <w:r w:rsidRPr="00E4548A">
        <w:t xml:space="preserve"> copy of their social network map and </w:t>
      </w:r>
      <w:r w:rsidR="00DD26C5">
        <w:t>the</w:t>
      </w:r>
      <w:r w:rsidRPr="00E4548A">
        <w:t xml:space="preserve"> </w:t>
      </w:r>
      <w:r w:rsidR="005458A5">
        <w:t xml:space="preserve">details of the </w:t>
      </w:r>
      <w:r w:rsidR="00DD26C5">
        <w:t>preferred</w:t>
      </w:r>
      <w:r w:rsidR="005458A5">
        <w:t xml:space="preserve"> </w:t>
      </w:r>
      <w:r w:rsidRPr="00E4548A">
        <w:t xml:space="preserve">local activities. Where delivery was remote, this was posted to participants. </w:t>
      </w:r>
      <w:r w:rsidR="00D3433F" w:rsidRPr="00E4548A">
        <w:rPr>
          <w:rFonts w:eastAsia="DengXian" w:cstheme="minorHAnsi"/>
          <w:lang w:eastAsia="zh-CN"/>
        </w:rPr>
        <w:t xml:space="preserve">The intervention group </w:t>
      </w:r>
      <w:r w:rsidR="00D3433F" w:rsidRPr="00E4548A">
        <w:rPr>
          <w:rFonts w:eastAsia="DengXian" w:cstheme="minorHAnsi"/>
          <w:lang w:eastAsia="zh-CN"/>
        </w:rPr>
        <w:lastRenderedPageBreak/>
        <w:t xml:space="preserve">received the intervention at baseline and </w:t>
      </w:r>
      <w:r w:rsidR="0079578A">
        <w:rPr>
          <w:rFonts w:eastAsia="DengXian" w:cstheme="minorHAnsi"/>
          <w:lang w:eastAsia="zh-CN"/>
        </w:rPr>
        <w:t xml:space="preserve">were offered the opportunity to repeat </w:t>
      </w:r>
      <w:r w:rsidR="00D3433F" w:rsidRPr="00E4548A">
        <w:rPr>
          <w:rFonts w:eastAsia="DengXian" w:cstheme="minorHAnsi"/>
          <w:lang w:eastAsia="zh-CN"/>
        </w:rPr>
        <w:t>at 3-month follow up</w:t>
      </w:r>
      <w:r w:rsidR="0079578A">
        <w:rPr>
          <w:rFonts w:eastAsia="DengXian" w:cstheme="minorHAnsi"/>
          <w:lang w:eastAsia="zh-CN"/>
        </w:rPr>
        <w:t xml:space="preserve"> (</w:t>
      </w:r>
      <w:r w:rsidR="005458A5">
        <w:rPr>
          <w:rFonts w:eastAsia="DengXian" w:cstheme="minorHAnsi"/>
          <w:lang w:eastAsia="zh-CN"/>
        </w:rPr>
        <w:t>updating network</w:t>
      </w:r>
      <w:r w:rsidR="00D3433F" w:rsidRPr="00E4548A">
        <w:rPr>
          <w:rFonts w:eastAsia="DengXian" w:cstheme="minorHAnsi"/>
          <w:lang w:eastAsia="zh-CN"/>
        </w:rPr>
        <w:t xml:space="preserve"> map</w:t>
      </w:r>
      <w:r w:rsidR="005458A5">
        <w:rPr>
          <w:rFonts w:eastAsia="DengXian" w:cstheme="minorHAnsi"/>
          <w:lang w:eastAsia="zh-CN"/>
        </w:rPr>
        <w:t>s,</w:t>
      </w:r>
      <w:r w:rsidR="00D3433F" w:rsidRPr="00E4548A">
        <w:rPr>
          <w:rFonts w:eastAsia="DengXian" w:cstheme="minorHAnsi"/>
          <w:lang w:eastAsia="zh-CN"/>
        </w:rPr>
        <w:t xml:space="preserve"> reflect</w:t>
      </w:r>
      <w:r w:rsidR="005458A5">
        <w:rPr>
          <w:rFonts w:eastAsia="DengXian" w:cstheme="minorHAnsi"/>
          <w:lang w:eastAsia="zh-CN"/>
        </w:rPr>
        <w:t>ing</w:t>
      </w:r>
      <w:r w:rsidR="00D3433F" w:rsidRPr="00E4548A">
        <w:rPr>
          <w:rFonts w:eastAsia="DengXian" w:cstheme="minorHAnsi"/>
          <w:lang w:eastAsia="zh-CN"/>
        </w:rPr>
        <w:t xml:space="preserve"> on changes</w:t>
      </w:r>
      <w:r w:rsidR="005458A5">
        <w:rPr>
          <w:rFonts w:eastAsia="DengXian" w:cstheme="minorHAnsi"/>
          <w:lang w:eastAsia="zh-CN"/>
        </w:rPr>
        <w:t xml:space="preserve"> and</w:t>
      </w:r>
      <w:r w:rsidR="00D3433F" w:rsidRPr="00E4548A">
        <w:rPr>
          <w:rFonts w:eastAsia="DengXian" w:cstheme="minorHAnsi"/>
          <w:lang w:eastAsia="zh-CN"/>
        </w:rPr>
        <w:t xml:space="preserve"> </w:t>
      </w:r>
      <w:r w:rsidR="005458A5">
        <w:rPr>
          <w:rFonts w:eastAsia="DengXian" w:cstheme="minorHAnsi"/>
          <w:lang w:eastAsia="zh-CN"/>
        </w:rPr>
        <w:t xml:space="preserve">exploring additional </w:t>
      </w:r>
      <w:r w:rsidR="00D3433F" w:rsidRPr="00E4548A">
        <w:rPr>
          <w:rFonts w:eastAsia="DengXian" w:cstheme="minorHAnsi"/>
          <w:lang w:eastAsia="zh-CN"/>
        </w:rPr>
        <w:t>community groups or activities</w:t>
      </w:r>
      <w:r w:rsidR="0079578A">
        <w:rPr>
          <w:rFonts w:eastAsia="DengXian" w:cstheme="minorHAnsi"/>
          <w:lang w:eastAsia="zh-CN"/>
        </w:rPr>
        <w:t>, if relevant)</w:t>
      </w:r>
      <w:r w:rsidR="00D3433F" w:rsidRPr="00E4548A">
        <w:rPr>
          <w:rFonts w:eastAsia="DengXian" w:cstheme="minorHAnsi"/>
          <w:lang w:eastAsia="zh-CN"/>
        </w:rPr>
        <w:t xml:space="preserve">. </w:t>
      </w:r>
    </w:p>
    <w:p w14:paraId="5E499621" w14:textId="4B9F4D67" w:rsidR="005C68F6" w:rsidRPr="00E4548A" w:rsidRDefault="00772545" w:rsidP="0068266B">
      <w:pPr>
        <w:spacing w:after="0" w:line="480" w:lineRule="auto"/>
        <w:rPr>
          <w:rFonts w:eastAsia="DengXian" w:cstheme="minorHAnsi"/>
          <w:b/>
          <w:bCs/>
          <w:lang w:eastAsia="zh-CN"/>
        </w:rPr>
      </w:pPr>
      <w:r w:rsidRPr="00E4548A">
        <w:rPr>
          <w:rFonts w:eastAsia="DengXian" w:cstheme="minorHAnsi"/>
          <w:b/>
          <w:bCs/>
          <w:lang w:eastAsia="zh-CN"/>
        </w:rPr>
        <w:t xml:space="preserve">2.5 </w:t>
      </w:r>
      <w:r w:rsidR="005C68F6" w:rsidRPr="00E4548A">
        <w:rPr>
          <w:rFonts w:eastAsia="DengXian" w:cstheme="minorHAnsi"/>
          <w:b/>
          <w:bCs/>
          <w:lang w:eastAsia="zh-CN"/>
        </w:rPr>
        <w:t>Control group</w:t>
      </w:r>
    </w:p>
    <w:p w14:paraId="2FEF0BA7" w14:textId="769FF64F" w:rsidR="00E84AE7" w:rsidRPr="00E4548A" w:rsidRDefault="00883B2C" w:rsidP="005C68F6">
      <w:pPr>
        <w:spacing w:after="0" w:line="480" w:lineRule="auto"/>
        <w:rPr>
          <w:rFonts w:cstheme="minorHAnsi"/>
        </w:rPr>
      </w:pPr>
      <w:r>
        <w:rPr>
          <w:rFonts w:cstheme="minorHAnsi"/>
        </w:rPr>
        <w:t>The</w:t>
      </w:r>
      <w:r w:rsidR="005C68F6" w:rsidRPr="00E4548A">
        <w:rPr>
          <w:rFonts w:cstheme="minorHAnsi"/>
        </w:rPr>
        <w:t xml:space="preserve"> control group receive</w:t>
      </w:r>
      <w:r>
        <w:rPr>
          <w:rFonts w:cstheme="minorHAnsi"/>
        </w:rPr>
        <w:t>d</w:t>
      </w:r>
      <w:r w:rsidR="005C68F6" w:rsidRPr="00E4548A">
        <w:rPr>
          <w:rFonts w:cstheme="minorHAnsi"/>
        </w:rPr>
        <w:t xml:space="preserve"> “usual care” provision from the partner </w:t>
      </w:r>
      <w:r>
        <w:rPr>
          <w:rFonts w:cstheme="minorHAnsi"/>
        </w:rPr>
        <w:t xml:space="preserve">they were linked to and as such, </w:t>
      </w:r>
      <w:r w:rsidR="005C68F6" w:rsidRPr="00E4548A">
        <w:rPr>
          <w:rFonts w:cstheme="minorHAnsi"/>
        </w:rPr>
        <w:t xml:space="preserve">‘usual care’ </w:t>
      </w:r>
      <w:r w:rsidR="00880C96">
        <w:rPr>
          <w:rFonts w:cstheme="minorHAnsi"/>
        </w:rPr>
        <w:t xml:space="preserve">received </w:t>
      </w:r>
      <w:r w:rsidR="005C68F6" w:rsidRPr="00E4548A">
        <w:rPr>
          <w:rFonts w:cstheme="minorHAnsi"/>
        </w:rPr>
        <w:t>within the study</w:t>
      </w:r>
      <w:r w:rsidR="00880C96">
        <w:rPr>
          <w:rFonts w:cstheme="minorHAnsi"/>
        </w:rPr>
        <w:t xml:space="preserve"> depended on the organization the participant was recruited through</w:t>
      </w:r>
      <w:r w:rsidR="005C68F6" w:rsidRPr="00E4548A">
        <w:rPr>
          <w:rFonts w:cstheme="minorHAnsi"/>
        </w:rPr>
        <w:t xml:space="preserve">. All control group </w:t>
      </w:r>
      <w:r w:rsidR="00880C96">
        <w:rPr>
          <w:rFonts w:cstheme="minorHAnsi"/>
        </w:rPr>
        <w:t xml:space="preserve">participants </w:t>
      </w:r>
      <w:r w:rsidR="005C68F6" w:rsidRPr="00E4548A">
        <w:rPr>
          <w:rFonts w:cstheme="minorHAnsi"/>
        </w:rPr>
        <w:t xml:space="preserve">were </w:t>
      </w:r>
      <w:r w:rsidR="00880C96">
        <w:rPr>
          <w:rFonts w:cstheme="minorHAnsi"/>
        </w:rPr>
        <w:t xml:space="preserve">able to access </w:t>
      </w:r>
      <w:r w:rsidR="005C68F6" w:rsidRPr="00E4548A">
        <w:rPr>
          <w:rFonts w:cstheme="minorHAnsi"/>
        </w:rPr>
        <w:t xml:space="preserve">the intervention after their </w:t>
      </w:r>
      <w:r w:rsidR="00880C96">
        <w:rPr>
          <w:rFonts w:cstheme="minorHAnsi"/>
        </w:rPr>
        <w:t>6-month follow-up had been completed</w:t>
      </w:r>
      <w:r w:rsidR="005C68F6" w:rsidRPr="00E4548A">
        <w:rPr>
          <w:rFonts w:cstheme="minorHAnsi"/>
        </w:rPr>
        <w:t xml:space="preserve">.  </w:t>
      </w:r>
    </w:p>
    <w:p w14:paraId="44A88B7A" w14:textId="2E44524E" w:rsidR="009D2B63" w:rsidRPr="00E4548A" w:rsidRDefault="00772545" w:rsidP="0068266B">
      <w:pPr>
        <w:spacing w:after="0" w:line="480" w:lineRule="auto"/>
        <w:rPr>
          <w:rFonts w:eastAsia="DengXian" w:cstheme="minorHAnsi"/>
          <w:b/>
          <w:bCs/>
          <w:lang w:eastAsia="zh-CN"/>
        </w:rPr>
      </w:pPr>
      <w:r w:rsidRPr="00E4548A">
        <w:rPr>
          <w:rFonts w:eastAsia="DengXian" w:cstheme="minorHAnsi"/>
          <w:b/>
          <w:bCs/>
          <w:lang w:eastAsia="zh-CN"/>
        </w:rPr>
        <w:t xml:space="preserve">2.6 </w:t>
      </w:r>
      <w:r w:rsidR="005C68F6" w:rsidRPr="00E4548A">
        <w:rPr>
          <w:rFonts w:eastAsia="DengXian" w:cstheme="minorHAnsi"/>
          <w:b/>
          <w:bCs/>
          <w:lang w:eastAsia="zh-CN"/>
        </w:rPr>
        <w:t xml:space="preserve">Outcomes </w:t>
      </w:r>
    </w:p>
    <w:p w14:paraId="27A7FBD6" w14:textId="26ACE542" w:rsidR="00BE71B6" w:rsidRPr="00E4548A" w:rsidRDefault="002F7119" w:rsidP="0068266B">
      <w:pPr>
        <w:spacing w:after="0" w:line="480" w:lineRule="auto"/>
        <w:rPr>
          <w:rStyle w:val="eop"/>
        </w:rPr>
      </w:pPr>
      <w:r w:rsidRPr="00E4548A">
        <w:rPr>
          <w:rFonts w:eastAsia="DengXian"/>
          <w:lang w:eastAsia="zh-CN"/>
        </w:rPr>
        <w:t>The</w:t>
      </w:r>
      <w:r w:rsidR="00D3433F" w:rsidRPr="00E4548A">
        <w:rPr>
          <w:rFonts w:eastAsia="DengXian"/>
          <w:lang w:eastAsia="zh-CN"/>
        </w:rPr>
        <w:t xml:space="preserve"> primary outcome </w:t>
      </w:r>
      <w:r w:rsidRPr="00E4548A">
        <w:rPr>
          <w:rFonts w:eastAsia="DengXian"/>
          <w:lang w:eastAsia="zh-CN"/>
        </w:rPr>
        <w:t xml:space="preserve">of the trial </w:t>
      </w:r>
      <w:r w:rsidR="00D3433F" w:rsidRPr="00E4548A">
        <w:rPr>
          <w:rFonts w:eastAsia="DengXian"/>
          <w:lang w:eastAsia="zh-CN"/>
        </w:rPr>
        <w:t xml:space="preserve">was mental wellness at 6-month follow up as measured by the SF-12 </w:t>
      </w:r>
      <w:r w:rsidR="00440936" w:rsidRPr="00E4548A">
        <w:rPr>
          <w:rFonts w:eastAsia="DengXian"/>
          <w:lang w:eastAsia="zh-CN"/>
        </w:rPr>
        <w:t>m</w:t>
      </w:r>
      <w:r w:rsidR="00D3433F" w:rsidRPr="00E4548A">
        <w:rPr>
          <w:rFonts w:eastAsia="DengXian"/>
          <w:lang w:eastAsia="zh-CN"/>
        </w:rPr>
        <w:t xml:space="preserve">ental </w:t>
      </w:r>
      <w:r w:rsidR="00440936" w:rsidRPr="00E4548A">
        <w:rPr>
          <w:rFonts w:eastAsia="DengXian"/>
          <w:lang w:eastAsia="zh-CN"/>
        </w:rPr>
        <w:t>h</w:t>
      </w:r>
      <w:r w:rsidR="00D3433F" w:rsidRPr="00E4548A">
        <w:rPr>
          <w:rFonts w:eastAsia="DengXian"/>
          <w:lang w:eastAsia="zh-CN"/>
        </w:rPr>
        <w:t xml:space="preserve">ealth </w:t>
      </w:r>
      <w:r w:rsidR="00440936" w:rsidRPr="00E4548A">
        <w:rPr>
          <w:rFonts w:eastAsia="DengXian"/>
          <w:lang w:eastAsia="zh-CN"/>
        </w:rPr>
        <w:t>c</w:t>
      </w:r>
      <w:r w:rsidR="00D3433F" w:rsidRPr="00E4548A">
        <w:rPr>
          <w:rFonts w:eastAsia="DengXian"/>
          <w:lang w:eastAsia="zh-CN"/>
        </w:rPr>
        <w:t xml:space="preserve">omposite </w:t>
      </w:r>
      <w:r w:rsidR="00440936" w:rsidRPr="00E4548A">
        <w:rPr>
          <w:rFonts w:eastAsia="DengXian"/>
          <w:lang w:eastAsia="zh-CN"/>
        </w:rPr>
        <w:t>scale s</w:t>
      </w:r>
      <w:r w:rsidR="00D3433F" w:rsidRPr="00E4548A">
        <w:rPr>
          <w:rFonts w:eastAsia="DengXian"/>
          <w:lang w:eastAsia="zh-CN"/>
        </w:rPr>
        <w:t>cor</w:t>
      </w:r>
      <w:r w:rsidR="001B0B4E" w:rsidRPr="00E4548A">
        <w:rPr>
          <w:rFonts w:eastAsia="DengXian"/>
          <w:lang w:eastAsia="zh-CN"/>
        </w:rPr>
        <w:t>e (</w:t>
      </w:r>
      <w:r w:rsidR="00A85AC9" w:rsidRPr="00E4548A">
        <w:rPr>
          <w:rFonts w:eastAsia="DengXian"/>
          <w:lang w:eastAsia="zh-CN"/>
        </w:rPr>
        <w:t>MCS)</w:t>
      </w:r>
      <w:r w:rsidRPr="00E4548A">
        <w:t xml:space="preserve"> </w:t>
      </w:r>
      <w:r w:rsidRPr="00E4548A">
        <w:fldChar w:fldCharType="begin"/>
      </w:r>
      <w:r w:rsidR="00FA296E">
        <w:instrText xml:space="preserve"> ADDIN EN.CITE &lt;EndNote&gt;&lt;Cite&gt;&lt;Author&gt;Ware&lt;/Author&gt;&lt;Year&gt;1996&lt;/Year&gt;&lt;RecNum&gt;145&lt;/RecNum&gt;&lt;DisplayText&gt;(54)&lt;/DisplayText&gt;&lt;record&gt;&lt;rec-number&gt;145&lt;/rec-number&gt;&lt;foreign-keys&gt;&lt;key app="EN" db-id="p0waafvxjsdd08ew5rxp0psi9wrd05ert5vs" timestamp="0"&gt;145&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alt-title&gt;Medical care&lt;/alt-title&gt;&lt;/titles&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remote-database-provider&gt;NLM&lt;/remote-database-provider&gt;&lt;language&gt;Eng&lt;/language&gt;&lt;/record&gt;&lt;/Cite&gt;&lt;/EndNote&gt;</w:instrText>
      </w:r>
      <w:r w:rsidRPr="00E4548A">
        <w:fldChar w:fldCharType="separate"/>
      </w:r>
      <w:r w:rsidR="00FA296E">
        <w:rPr>
          <w:noProof/>
        </w:rPr>
        <w:t>(54)</w:t>
      </w:r>
      <w:r w:rsidRPr="00E4548A">
        <w:fldChar w:fldCharType="end"/>
      </w:r>
      <w:r w:rsidR="00D3433F" w:rsidRPr="00E4548A">
        <w:rPr>
          <w:rFonts w:eastAsia="DengXian"/>
          <w:lang w:eastAsia="zh-CN"/>
        </w:rPr>
        <w:t xml:space="preserve">. </w:t>
      </w:r>
      <w:r w:rsidR="00880C96">
        <w:rPr>
          <w:rFonts w:eastAsia="DengXian"/>
          <w:lang w:eastAsia="zh-CN"/>
        </w:rPr>
        <w:t>At the time of study development, n</w:t>
      </w:r>
      <w:r w:rsidR="00D3433F" w:rsidRPr="00E4548A">
        <w:rPr>
          <w:rFonts w:eastAsia="DengXian"/>
          <w:lang w:eastAsia="zh-CN"/>
        </w:rPr>
        <w:t xml:space="preserve">o previous research had examined social isolation and </w:t>
      </w:r>
      <w:r w:rsidR="00DA23BA" w:rsidRPr="00E4548A">
        <w:rPr>
          <w:rFonts w:eastAsia="DengXian"/>
          <w:lang w:eastAsia="zh-CN"/>
        </w:rPr>
        <w:t>loneliness</w:t>
      </w:r>
      <w:r w:rsidR="00DA23BA">
        <w:rPr>
          <w:rFonts w:eastAsia="DengXian"/>
          <w:lang w:eastAsia="zh-CN"/>
        </w:rPr>
        <w:t xml:space="preserve"> </w:t>
      </w:r>
      <w:r w:rsidR="00DA23BA" w:rsidRPr="00E4548A">
        <w:rPr>
          <w:rFonts w:eastAsia="DengXian"/>
          <w:lang w:eastAsia="zh-CN"/>
        </w:rPr>
        <w:t>outcomes</w:t>
      </w:r>
      <w:r w:rsidR="00D3433F" w:rsidRPr="00E4548A">
        <w:rPr>
          <w:rFonts w:eastAsia="DengXian"/>
          <w:lang w:eastAsia="zh-CN"/>
        </w:rPr>
        <w:t xml:space="preserve"> </w:t>
      </w:r>
      <w:r w:rsidR="00880C96">
        <w:rPr>
          <w:rFonts w:eastAsia="DengXian"/>
          <w:lang w:eastAsia="zh-CN"/>
        </w:rPr>
        <w:t>within a RCT</w:t>
      </w:r>
      <w:r w:rsidR="00FF7337">
        <w:rPr>
          <w:rFonts w:eastAsia="DengXian"/>
          <w:lang w:eastAsia="zh-CN"/>
        </w:rPr>
        <w:t>. The</w:t>
      </w:r>
      <w:r w:rsidR="00880C96">
        <w:rPr>
          <w:rFonts w:eastAsia="DengXian"/>
          <w:lang w:eastAsia="zh-CN"/>
        </w:rPr>
        <w:t xml:space="preserve"> </w:t>
      </w:r>
      <w:r w:rsidR="00D3433F" w:rsidRPr="00E4548A">
        <w:rPr>
          <w:rFonts w:eastAsia="DengXian"/>
          <w:lang w:eastAsia="zh-CN"/>
        </w:rPr>
        <w:t>M</w:t>
      </w:r>
      <w:r w:rsidR="009F7307" w:rsidRPr="00E4548A">
        <w:rPr>
          <w:rFonts w:eastAsia="DengXian"/>
          <w:lang w:eastAsia="zh-CN"/>
        </w:rPr>
        <w:t>CS</w:t>
      </w:r>
      <w:r w:rsidRPr="00E4548A">
        <w:rPr>
          <w:rFonts w:eastAsia="DengXian"/>
          <w:lang w:eastAsia="zh-CN"/>
        </w:rPr>
        <w:t xml:space="preserve"> was selected </w:t>
      </w:r>
      <w:r w:rsidR="00D3433F" w:rsidRPr="00E4548A">
        <w:rPr>
          <w:rFonts w:eastAsia="DengXian"/>
          <w:lang w:eastAsia="zh-CN"/>
        </w:rPr>
        <w:t xml:space="preserve">as </w:t>
      </w:r>
      <w:r w:rsidR="00880C96">
        <w:rPr>
          <w:rFonts w:eastAsia="DengXian"/>
          <w:lang w:eastAsia="zh-CN"/>
        </w:rPr>
        <w:t>the</w:t>
      </w:r>
      <w:r w:rsidR="00D3433F" w:rsidRPr="00E4548A">
        <w:rPr>
          <w:rFonts w:eastAsia="DengXian"/>
          <w:lang w:eastAsia="zh-CN"/>
        </w:rPr>
        <w:t xml:space="preserve"> </w:t>
      </w:r>
      <w:r w:rsidR="007950A4" w:rsidRPr="00E4548A">
        <w:rPr>
          <w:rFonts w:eastAsia="DengXian"/>
          <w:lang w:eastAsia="zh-CN"/>
        </w:rPr>
        <w:t>primary outcome</w:t>
      </w:r>
      <w:r w:rsidR="00880C96">
        <w:rPr>
          <w:rFonts w:eastAsia="DengXian"/>
          <w:lang w:eastAsia="zh-CN"/>
        </w:rPr>
        <w:t xml:space="preserve"> due to use</w:t>
      </w:r>
      <w:r w:rsidR="007950A4" w:rsidRPr="00E4548A">
        <w:rPr>
          <w:rFonts w:eastAsia="DengXian"/>
          <w:lang w:eastAsia="zh-CN"/>
        </w:rPr>
        <w:t xml:space="preserve"> in </w:t>
      </w:r>
      <w:r w:rsidR="00DD5F6A">
        <w:rPr>
          <w:rFonts w:eastAsia="DengXian"/>
          <w:lang w:eastAsia="zh-CN"/>
        </w:rPr>
        <w:t xml:space="preserve">studies exploring </w:t>
      </w:r>
      <w:r w:rsidRPr="00E4548A">
        <w:rPr>
          <w:rFonts w:eastAsia="DengXian"/>
          <w:lang w:eastAsia="zh-CN"/>
        </w:rPr>
        <w:t>community-based</w:t>
      </w:r>
      <w:r w:rsidR="007950A4" w:rsidRPr="00E4548A">
        <w:rPr>
          <w:rFonts w:eastAsia="DengXian"/>
          <w:lang w:eastAsia="zh-CN"/>
        </w:rPr>
        <w:t xml:space="preserve"> interventions with </w:t>
      </w:r>
      <w:r w:rsidR="00DD5F6A">
        <w:rPr>
          <w:rFonts w:eastAsia="DengXian"/>
          <w:lang w:eastAsia="zh-CN"/>
        </w:rPr>
        <w:t xml:space="preserve">similar </w:t>
      </w:r>
      <w:r w:rsidR="007950A4" w:rsidRPr="00E4548A">
        <w:rPr>
          <w:rFonts w:eastAsia="DengXian"/>
          <w:lang w:eastAsia="zh-CN"/>
        </w:rPr>
        <w:t>populations</w:t>
      </w:r>
      <w:r w:rsidRPr="00E4548A">
        <w:rPr>
          <w:rFonts w:eastAsia="DengXian"/>
          <w:lang w:eastAsia="zh-CN"/>
        </w:rPr>
        <w:t>. S</w:t>
      </w:r>
      <w:r w:rsidR="001B0B4E" w:rsidRPr="00E4548A">
        <w:rPr>
          <w:rStyle w:val="normaltextrun"/>
        </w:rPr>
        <w:t xml:space="preserve">econdary outcomes </w:t>
      </w:r>
      <w:r w:rsidR="1F7094D5" w:rsidRPr="00E4548A">
        <w:rPr>
          <w:rStyle w:val="normaltextrun"/>
        </w:rPr>
        <w:t>included</w:t>
      </w:r>
      <w:r w:rsidR="001B0B4E" w:rsidRPr="00E4548A">
        <w:rPr>
          <w:rStyle w:val="normaltextrun"/>
        </w:rPr>
        <w:t xml:space="preserve"> </w:t>
      </w:r>
      <w:r w:rsidRPr="00E4548A">
        <w:rPr>
          <w:rStyle w:val="normaltextrun"/>
        </w:rPr>
        <w:t>physical</w:t>
      </w:r>
      <w:r w:rsidR="001B0B4E" w:rsidRPr="00E4548A">
        <w:rPr>
          <w:rStyle w:val="normaltextrun"/>
        </w:rPr>
        <w:t xml:space="preserve"> </w:t>
      </w:r>
      <w:r w:rsidR="003B4992">
        <w:rPr>
          <w:rStyle w:val="normaltextrun"/>
        </w:rPr>
        <w:t>h</w:t>
      </w:r>
      <w:r w:rsidR="001B0B4E" w:rsidRPr="00E4548A">
        <w:rPr>
          <w:rStyle w:val="normaltextrun"/>
        </w:rPr>
        <w:t xml:space="preserve">ealth </w:t>
      </w:r>
      <w:r w:rsidRPr="00E4548A">
        <w:rPr>
          <w:rStyle w:val="normaltextrun"/>
        </w:rPr>
        <w:t>(</w:t>
      </w:r>
      <w:r w:rsidR="001B0B4E" w:rsidRPr="00E4548A">
        <w:rPr>
          <w:rStyle w:val="normaltextrun"/>
        </w:rPr>
        <w:t xml:space="preserve">measured </w:t>
      </w:r>
      <w:r w:rsidRPr="00E4548A">
        <w:rPr>
          <w:rStyle w:val="normaltextrun"/>
        </w:rPr>
        <w:t>by</w:t>
      </w:r>
      <w:r w:rsidR="001B0B4E" w:rsidRPr="00E4548A">
        <w:rPr>
          <w:rStyle w:val="normaltextrun"/>
        </w:rPr>
        <w:t xml:space="preserve"> the SF-12 physical health composite scale score</w:t>
      </w:r>
      <w:r w:rsidRPr="00E4548A">
        <w:rPr>
          <w:rStyle w:val="normaltextrun"/>
        </w:rPr>
        <w:t xml:space="preserve">; </w:t>
      </w:r>
      <w:r w:rsidR="00440936" w:rsidRPr="00E4548A">
        <w:rPr>
          <w:rStyle w:val="normaltextrun"/>
        </w:rPr>
        <w:t>PCS)</w:t>
      </w:r>
      <w:r w:rsidR="001B0B4E" w:rsidRPr="00E4548A">
        <w:rPr>
          <w:rStyle w:val="normaltextrun"/>
        </w:rPr>
        <w:t xml:space="preserve"> </w:t>
      </w:r>
      <w:r w:rsidRPr="00E4548A">
        <w:fldChar w:fldCharType="begin"/>
      </w:r>
      <w:r w:rsidR="00FA296E">
        <w:instrText xml:space="preserve"> ADDIN EN.CITE &lt;EndNote&gt;&lt;Cite&gt;&lt;Author&gt;Ware&lt;/Author&gt;&lt;Year&gt;1996&lt;/Year&gt;&lt;RecNum&gt;145&lt;/RecNum&gt;&lt;DisplayText&gt;(54)&lt;/DisplayText&gt;&lt;record&gt;&lt;rec-number&gt;145&lt;/rec-number&gt;&lt;foreign-keys&gt;&lt;key app="EN" db-id="p0waafvxjsdd08ew5rxp0psi9wrd05ert5vs" timestamp="0"&gt;145&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alt-title&gt;Medical care&lt;/alt-title&gt;&lt;/titles&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remote-database-provider&gt;NLM&lt;/remote-database-provider&gt;&lt;language&gt;Eng&lt;/language&gt;&lt;/record&gt;&lt;/Cite&gt;&lt;/EndNote&gt;</w:instrText>
      </w:r>
      <w:r w:rsidRPr="00E4548A">
        <w:fldChar w:fldCharType="separate"/>
      </w:r>
      <w:r w:rsidR="00FA296E">
        <w:rPr>
          <w:noProof/>
        </w:rPr>
        <w:t>(54)</w:t>
      </w:r>
      <w:r w:rsidRPr="00E4548A">
        <w:fldChar w:fldCharType="end"/>
      </w:r>
      <w:r w:rsidRPr="00E4548A">
        <w:t>,</w:t>
      </w:r>
      <w:r w:rsidR="001B0B4E" w:rsidRPr="00E4548A">
        <w:rPr>
          <w:rStyle w:val="eop"/>
        </w:rPr>
        <w:t xml:space="preserve"> </w:t>
      </w:r>
      <w:r w:rsidRPr="00E4548A">
        <w:rPr>
          <w:rStyle w:val="normaltextrun"/>
        </w:rPr>
        <w:t>loneliness</w:t>
      </w:r>
      <w:r w:rsidR="001B0B4E" w:rsidRPr="00E4548A">
        <w:rPr>
          <w:rStyle w:val="normaltextrun"/>
        </w:rPr>
        <w:t xml:space="preserve"> </w:t>
      </w:r>
      <w:r w:rsidRPr="00E4548A">
        <w:rPr>
          <w:rStyle w:val="normaltextrun"/>
        </w:rPr>
        <w:t>(</w:t>
      </w:r>
      <w:r w:rsidR="001B0B4E" w:rsidRPr="00E4548A">
        <w:rPr>
          <w:rStyle w:val="normaltextrun"/>
        </w:rPr>
        <w:t xml:space="preserve">measured </w:t>
      </w:r>
      <w:r w:rsidRPr="00E4548A">
        <w:rPr>
          <w:rStyle w:val="normaltextrun"/>
        </w:rPr>
        <w:t>by</w:t>
      </w:r>
      <w:r w:rsidR="001B0B4E" w:rsidRPr="00E4548A">
        <w:rPr>
          <w:rStyle w:val="normaltextrun"/>
        </w:rPr>
        <w:t xml:space="preserve"> the De Jong Loneliness Scale </w:t>
      </w:r>
      <w:r w:rsidRPr="00E4548A">
        <w:fldChar w:fldCharType="begin"/>
      </w:r>
      <w:r w:rsidR="00FA296E">
        <w:instrText xml:space="preserve"> ADDIN EN.CITE &lt;EndNote&gt;&lt;Cite&gt;&lt;Author&gt;Gierveld&lt;/Author&gt;&lt;Year&gt;2006&lt;/Year&gt;&lt;RecNum&gt;146&lt;/RecNum&gt;&lt;DisplayText&gt;(55)&lt;/DisplayText&gt;&lt;record&gt;&lt;rec-number&gt;146&lt;/rec-number&gt;&lt;foreign-keys&gt;&lt;key app="EN" db-id="p0waafvxjsdd08ew5rxp0psi9wrd05ert5vs" timestamp="0"&gt;146&lt;/key&gt;&lt;/foreign-keys&gt;&lt;ref-type name="Journal Article"&gt;17&lt;/ref-type&gt;&lt;contributors&gt;&lt;authors&gt;&lt;author&gt;Gierveld, Jenny De Jong&lt;/author&gt;&lt;author&gt;Tilburg, Theo Van&lt;/author&gt;&lt;/authors&gt;&lt;/contributors&gt;&lt;titles&gt;&lt;title&gt;A 6-Item Scale for Overall, Emotional, and Social Loneliness: Confirmatory Tests on Survey Data&lt;/title&gt;&lt;secondary-title&gt;Research on Aging&lt;/secondary-title&gt;&lt;/titles&gt;&lt;pages&gt;582-598&lt;/pages&gt;&lt;volume&gt;28&lt;/volume&gt;&lt;number&gt;5&lt;/number&gt;&lt;dates&gt;&lt;year&gt;2006&lt;/year&gt;&lt;pub-dates&gt;&lt;date&gt;September 1, 2006&lt;/date&gt;&lt;/pub-dates&gt;&lt;/dates&gt;&lt;urls&gt;&lt;related-urls&gt;&lt;url&gt;http://roa.sagepub.com/content/28/5/582.abstract&lt;/url&gt;&lt;/related-urls&gt;&lt;/urls&gt;&lt;electronic-resource-num&gt;10.1177/0164027506289723&lt;/electronic-resource-num&gt;&lt;/record&gt;&lt;/Cite&gt;&lt;/EndNote&gt;</w:instrText>
      </w:r>
      <w:r w:rsidRPr="00E4548A">
        <w:fldChar w:fldCharType="separate"/>
      </w:r>
      <w:r w:rsidR="00FA296E">
        <w:rPr>
          <w:noProof/>
        </w:rPr>
        <w:t>(55)</w:t>
      </w:r>
      <w:r w:rsidRPr="00E4548A">
        <w:fldChar w:fldCharType="end"/>
      </w:r>
      <w:r w:rsidRPr="00E4548A">
        <w:t xml:space="preserve"> </w:t>
      </w:r>
      <w:r w:rsidR="001B0B4E" w:rsidRPr="00E4548A">
        <w:rPr>
          <w:rStyle w:val="normaltextrun"/>
        </w:rPr>
        <w:t>and the Campaign against loneliness measure</w:t>
      </w:r>
      <w:r w:rsidRPr="00E4548A">
        <w:rPr>
          <w:rStyle w:val="normaltextrun"/>
        </w:rPr>
        <w:t xml:space="preserve"> </w:t>
      </w:r>
      <w:r w:rsidRPr="00E4548A">
        <w:fldChar w:fldCharType="begin"/>
      </w:r>
      <w:r w:rsidR="00FA296E">
        <w:instrText xml:space="preserve"> ADDIN EN.CITE &lt;EndNote&gt;&lt;Cite&gt;&lt;Author&gt;loneliness&lt;/Author&gt;&lt;Year&gt;2015&lt;/Year&gt;&lt;RecNum&gt;427&lt;/RecNum&gt;&lt;DisplayText&gt;(56)&lt;/DisplayText&gt;&lt;record&gt;&lt;rec-number&gt;427&lt;/rec-number&gt;&lt;foreign-keys&gt;&lt;key app="EN" db-id="9wveswd0bdfrz1edax8xa098tdfxw0ad2eaz" timestamp="1675190762"&gt;427&lt;/key&gt;&lt;/foreign-keys&gt;&lt;ref-type name="Electronic Article"&gt;43&lt;/ref-type&gt;&lt;contributors&gt;&lt;authors&gt;&lt;author&gt;Campaign to end loneliness &lt;/author&gt;&lt;/authors&gt;&lt;/contributors&gt;&lt;titles&gt;&lt;title&gt;MEASURING YOUR IMPACT ON LONELINESS IN LATER LIFE&lt;/title&gt;&lt;/titles&gt;&lt;dates&gt;&lt;year&gt;2015&lt;/year&gt;&lt;/dates&gt;&lt;urls&gt;&lt;/urls&gt;&lt;/record&gt;&lt;/Cite&gt;&lt;/EndNote&gt;</w:instrText>
      </w:r>
      <w:r w:rsidRPr="00E4548A">
        <w:fldChar w:fldCharType="separate"/>
      </w:r>
      <w:r w:rsidR="00FA296E">
        <w:rPr>
          <w:noProof/>
        </w:rPr>
        <w:t>(56)</w:t>
      </w:r>
      <w:r w:rsidRPr="00E4548A">
        <w:fldChar w:fldCharType="end"/>
      </w:r>
      <w:r w:rsidR="000500D9" w:rsidRPr="00E4548A">
        <w:t>)</w:t>
      </w:r>
      <w:r w:rsidRPr="00E4548A">
        <w:rPr>
          <w:rStyle w:val="eop"/>
        </w:rPr>
        <w:t xml:space="preserve">, </w:t>
      </w:r>
      <w:r w:rsidRPr="00E4548A">
        <w:rPr>
          <w:rStyle w:val="normaltextrun"/>
        </w:rPr>
        <w:t>social</w:t>
      </w:r>
      <w:r w:rsidR="001B0B4E" w:rsidRPr="00E4548A">
        <w:rPr>
          <w:rStyle w:val="normaltextrun"/>
        </w:rPr>
        <w:t xml:space="preserve"> isolation </w:t>
      </w:r>
      <w:r w:rsidRPr="00E4548A">
        <w:rPr>
          <w:rStyle w:val="normaltextrun"/>
        </w:rPr>
        <w:t>(</w:t>
      </w:r>
      <w:r w:rsidR="001B0B4E" w:rsidRPr="00E4548A">
        <w:rPr>
          <w:rStyle w:val="normaltextrun"/>
        </w:rPr>
        <w:t xml:space="preserve">measured </w:t>
      </w:r>
      <w:r w:rsidRPr="00E4548A">
        <w:rPr>
          <w:rStyle w:val="normaltextrun"/>
        </w:rPr>
        <w:t>by the</w:t>
      </w:r>
      <w:r w:rsidR="001B0B4E" w:rsidRPr="00E4548A">
        <w:rPr>
          <w:rStyle w:val="normaltextrun"/>
        </w:rPr>
        <w:t xml:space="preserve"> Duke Social Support index </w:t>
      </w:r>
      <w:r w:rsidRPr="00E4548A">
        <w:fldChar w:fldCharType="begin"/>
      </w:r>
      <w:r w:rsidR="00FA296E">
        <w:instrText xml:space="preserve"> ADDIN EN.CITE &lt;EndNote&gt;&lt;Cite&gt;&lt;Author&gt;Koenig&lt;/Author&gt;&lt;Year&gt;1993&lt;/Year&gt;&lt;RecNum&gt;148&lt;/RecNum&gt;&lt;DisplayText&gt;(57)&lt;/DisplayText&gt;&lt;record&gt;&lt;rec-number&gt;148&lt;/rec-number&gt;&lt;foreign-keys&gt;&lt;key app="EN" db-id="p0waafvxjsdd08ew5rxp0psi9wrd05ert5vs" timestamp="0"&gt;148&lt;/key&gt;&lt;/foreign-keys&gt;&lt;ref-type name="Journal Article"&gt;17&lt;/ref-type&gt;&lt;contributors&gt;&lt;authors&gt;&lt;author&gt;Koenig, H. G.&lt;/author&gt;&lt;author&gt;Westlund, R. E.&lt;/author&gt;&lt;author&gt;George, L. K.&lt;/author&gt;&lt;author&gt;Hughes, D. C.&lt;/author&gt;&lt;author&gt;Blazer, D. G.&lt;/author&gt;&lt;author&gt;Hybels, C.&lt;/author&gt;&lt;/authors&gt;&lt;/contributors&gt;&lt;auth-address&gt;Department of Psychiatry, Duke University Medical Center, Durham, NC.&lt;/auth-address&gt;&lt;titles&gt;&lt;title&gt;Abbreviating the Duke Social Support Index for use in chronically ill elderly individuals&lt;/title&gt;&lt;secondary-title&gt;Psychosomatics&lt;/secondary-title&gt;&lt;alt-title&gt;Psychosomatics&lt;/alt-title&gt;&lt;/titles&gt;&lt;pages&gt;61-9&lt;/pages&gt;&lt;volume&gt;34&lt;/volume&gt;&lt;number&gt;1&lt;/number&gt;&lt;edition&gt;1993/01/01&lt;/edition&gt;&lt;keywords&gt;&lt;keyword&gt;Adaptation, Psychological&lt;/keyword&gt;&lt;keyword&gt;*Aged&lt;/keyword&gt;&lt;keyword&gt;Chronic Disease/*epidemiology&lt;/keyword&gt;&lt;keyword&gt;Cross-Sectional Studies&lt;/keyword&gt;&lt;keyword&gt;Female&lt;/keyword&gt;&lt;keyword&gt;Humans&lt;/keyword&gt;&lt;keyword&gt;Male&lt;/keyword&gt;&lt;keyword&gt;Mental Disorders/psychology&lt;/keyword&gt;&lt;keyword&gt;Middle Aged&lt;/keyword&gt;&lt;keyword&gt;*Social Support&lt;/keyword&gt;&lt;keyword&gt;United States/epidemiology&lt;/keyword&gt;&lt;/keywords&gt;&lt;dates&gt;&lt;year&gt;1993&lt;/year&gt;&lt;pub-dates&gt;&lt;date&gt;Jan-Feb&lt;/date&gt;&lt;/pub-dates&gt;&lt;/dates&gt;&lt;isbn&gt;0033-3182 (Print)&amp;#xD;0033-3182&lt;/isbn&gt;&lt;accession-num&gt;8426892&lt;/accession-num&gt;&lt;urls&gt;&lt;/urls&gt;&lt;electronic-resource-num&gt;10.1016/s0033-3182(93)71928-3&lt;/electronic-resource-num&gt;&lt;remote-database-provider&gt;NLM&lt;/remote-database-provider&gt;&lt;language&gt;Eng&lt;/language&gt;&lt;/record&gt;&lt;/Cite&gt;&lt;/EndNote&gt;</w:instrText>
      </w:r>
      <w:r w:rsidRPr="00E4548A">
        <w:fldChar w:fldCharType="separate"/>
      </w:r>
      <w:r w:rsidR="00FA296E">
        <w:rPr>
          <w:noProof/>
        </w:rPr>
        <w:t>(57)</w:t>
      </w:r>
      <w:r w:rsidRPr="00E4548A">
        <w:fldChar w:fldCharType="end"/>
      </w:r>
      <w:r w:rsidRPr="00E4548A">
        <w:t>), w</w:t>
      </w:r>
      <w:r w:rsidR="001B0B4E" w:rsidRPr="00E4548A">
        <w:rPr>
          <w:rStyle w:val="eop"/>
        </w:rPr>
        <w:t xml:space="preserve">ellbeing </w:t>
      </w:r>
      <w:r w:rsidRPr="00E4548A">
        <w:rPr>
          <w:rStyle w:val="eop"/>
        </w:rPr>
        <w:t>(</w:t>
      </w:r>
      <w:r w:rsidR="001B0B4E" w:rsidRPr="00E4548A">
        <w:rPr>
          <w:rStyle w:val="eop"/>
        </w:rPr>
        <w:t xml:space="preserve">measured </w:t>
      </w:r>
      <w:r w:rsidRPr="00E4548A">
        <w:rPr>
          <w:rStyle w:val="eop"/>
        </w:rPr>
        <w:t>by the</w:t>
      </w:r>
      <w:r w:rsidR="001B0B4E" w:rsidRPr="00E4548A">
        <w:rPr>
          <w:rStyle w:val="eop"/>
        </w:rPr>
        <w:t xml:space="preserve"> </w:t>
      </w:r>
      <w:r w:rsidR="001B0B4E" w:rsidRPr="00E4548A">
        <w:rPr>
          <w:rStyle w:val="normaltextrun"/>
        </w:rPr>
        <w:t>Warwick Edinburgh Mental Well-being scale</w:t>
      </w:r>
      <w:r w:rsidRPr="00E4548A">
        <w:rPr>
          <w:rStyle w:val="normaltextrun"/>
        </w:rPr>
        <w:t xml:space="preserve">; </w:t>
      </w:r>
      <w:r w:rsidR="001B0B4E" w:rsidRPr="00E4548A">
        <w:rPr>
          <w:rStyle w:val="normaltextrun"/>
        </w:rPr>
        <w:t>SWEMWBS</w:t>
      </w:r>
      <w:r w:rsidRPr="00E4548A">
        <w:rPr>
          <w:rStyle w:val="normaltextrun"/>
        </w:rPr>
        <w:t xml:space="preserve"> </w:t>
      </w:r>
      <w:r w:rsidRPr="00E4548A">
        <w:fldChar w:fldCharType="begin"/>
      </w:r>
      <w:r w:rsidR="00FA296E">
        <w:instrText xml:space="preserve"> ADDIN EN.CITE &lt;EndNote&gt;&lt;Cite&gt;&lt;Author&gt;NHS Health Scotland&lt;/Author&gt;&lt;Year&gt;2008&lt;/Year&gt;&lt;RecNum&gt;334&lt;/RecNum&gt;&lt;DisplayText&gt;(58)&lt;/DisplayText&gt;&lt;record&gt;&lt;rec-number&gt;334&lt;/rec-number&gt;&lt;foreign-keys&gt;&lt;key app="EN" db-id="p0waafvxjsdd08ew5rxp0psi9wrd05ert5vs" timestamp="0"&gt;334&lt;/key&gt;&lt;/foreign-keys&gt;&lt;ref-type name="Journal Article"&gt;17&lt;/ref-type&gt;&lt;contributors&gt;&lt;authors&gt;&lt;author&gt;NHS Health Scotland, University of Warwick and University of Edinburgh&lt;/author&gt;&lt;/authors&gt;&lt;/contributors&gt;&lt;titles&gt;&lt;title&gt;Short Warwick Edinburgh Mental Well-Being Scale (SWEMWBS)&lt;/title&gt;&lt;/titles&gt;&lt;dates&gt;&lt;year&gt;2008&lt;/year&gt;&lt;/dates&gt;&lt;urls&gt;&lt;/urls&gt;&lt;/record&gt;&lt;/Cite&gt;&lt;/EndNote&gt;</w:instrText>
      </w:r>
      <w:r w:rsidRPr="00E4548A">
        <w:fldChar w:fldCharType="separate"/>
      </w:r>
      <w:r w:rsidR="00FA296E">
        <w:rPr>
          <w:noProof/>
        </w:rPr>
        <w:t>(58)</w:t>
      </w:r>
      <w:r w:rsidRPr="00E4548A">
        <w:fldChar w:fldCharType="end"/>
      </w:r>
      <w:r w:rsidR="001B0B4E" w:rsidRPr="00E4548A">
        <w:rPr>
          <w:rStyle w:val="normaltextrun"/>
        </w:rPr>
        <w:t>)</w:t>
      </w:r>
      <w:r w:rsidR="000500D9" w:rsidRPr="00E4548A">
        <w:rPr>
          <w:rStyle w:val="normaltextrun"/>
        </w:rPr>
        <w:t>,</w:t>
      </w:r>
      <w:r w:rsidRPr="00E4548A">
        <w:rPr>
          <w:rStyle w:val="normaltextrun"/>
        </w:rPr>
        <w:t xml:space="preserve"> </w:t>
      </w:r>
      <w:r w:rsidR="009D2B63" w:rsidRPr="00E4548A">
        <w:rPr>
          <w:rStyle w:val="eop"/>
        </w:rPr>
        <w:t>collective</w:t>
      </w:r>
      <w:r w:rsidR="001B0B4E" w:rsidRPr="00E4548A">
        <w:rPr>
          <w:rStyle w:val="eop"/>
        </w:rPr>
        <w:t xml:space="preserve"> efficacy </w:t>
      </w:r>
      <w:r w:rsidRPr="00E4548A">
        <w:rPr>
          <w:rStyle w:val="eop"/>
        </w:rPr>
        <w:t>(</w:t>
      </w:r>
      <w:r w:rsidR="001B0B4E" w:rsidRPr="00E4548A">
        <w:rPr>
          <w:rStyle w:val="eop"/>
        </w:rPr>
        <w:t>measured</w:t>
      </w:r>
      <w:r w:rsidRPr="00E4548A">
        <w:rPr>
          <w:rStyle w:val="eop"/>
        </w:rPr>
        <w:t xml:space="preserve"> by</w:t>
      </w:r>
      <w:r w:rsidR="001B0B4E" w:rsidRPr="00E4548A">
        <w:rPr>
          <w:rStyle w:val="eop"/>
        </w:rPr>
        <w:t xml:space="preserve"> </w:t>
      </w:r>
      <w:r w:rsidR="00440936" w:rsidRPr="00E4548A">
        <w:rPr>
          <w:rStyle w:val="eop"/>
        </w:rPr>
        <w:t>the Collective Efficacy Network Scale</w:t>
      </w:r>
      <w:r w:rsidRPr="00E4548A">
        <w:rPr>
          <w:rStyle w:val="eop"/>
        </w:rPr>
        <w:t xml:space="preserve">; </w:t>
      </w:r>
      <w:r w:rsidR="001B0B4E" w:rsidRPr="00E4548A">
        <w:rPr>
          <w:rStyle w:val="eop"/>
        </w:rPr>
        <w:t>CENS</w:t>
      </w:r>
      <w:r w:rsidRPr="00E4548A">
        <w:fldChar w:fldCharType="begin"/>
      </w:r>
      <w:r w:rsidR="00FA296E">
        <w:instrText xml:space="preserve"> ADDIN EN.CITE &lt;EndNote&gt;&lt;Cite&gt;&lt;Author&gt;Band&lt;/Author&gt;&lt;Year&gt;2019&lt;/Year&gt;&lt;RecNum&gt;327&lt;/RecNum&gt;&lt;DisplayText&gt;(59)&lt;/DisplayText&gt;&lt;record&gt;&lt;rec-number&gt;327&lt;/rec-number&gt;&lt;foreign-keys&gt;&lt;key app="EN" db-id="p0waafvxjsdd08ew5rxp0psi9wrd05ert5vs" timestamp="0"&gt;327&lt;/key&gt;&lt;/foreign-keys&gt;&lt;ref-type name="Journal Article"&gt;17&lt;/ref-type&gt;&lt;contributors&gt;&lt;authors&gt;&lt;author&gt;Band, Rebecca, &lt;/author&gt;&lt;author&gt;James, Elizabeth, &lt;/author&gt;&lt;author&gt;Culliford, David,  &lt;/author&gt;&lt;author&gt;Dimitrov, Borislav,&lt;/author&gt;&lt;author&gt;Kennedy, Anne, &lt;/author&gt;&lt;author&gt;Rogers, Anne, &lt;/author&gt;&lt;author&gt;Vassilev, Ivaylo, &lt;/author&gt;&lt;/authors&gt;&lt;/contributors&gt;&lt;titles&gt;&lt;title&gt;Development of a measure of Collective Efficacy within personal networks: a complement to self-efficacy in self-management support? &lt;/title&gt;&lt;secondary-title&gt;Patient Educ Couns&lt;/secondary-title&gt;&lt;/titles&gt;&lt;dates&gt;&lt;year&gt;2019&lt;/year&gt;&lt;/dates&gt;&lt;urls&gt;&lt;/urls&gt;&lt;/record&gt;&lt;/Cite&gt;&lt;/EndNote&gt;</w:instrText>
      </w:r>
      <w:r w:rsidRPr="00E4548A">
        <w:fldChar w:fldCharType="separate"/>
      </w:r>
      <w:r w:rsidR="00FA296E">
        <w:rPr>
          <w:noProof/>
        </w:rPr>
        <w:t>(59)</w:t>
      </w:r>
      <w:r w:rsidRPr="00E4548A">
        <w:fldChar w:fldCharType="end"/>
      </w:r>
      <w:r w:rsidR="001B0B4E" w:rsidRPr="00E4548A">
        <w:rPr>
          <w:rStyle w:val="eop"/>
        </w:rPr>
        <w:t xml:space="preserve">) </w:t>
      </w:r>
      <w:r w:rsidRPr="00E4548A">
        <w:rPr>
          <w:rStyle w:val="eop"/>
        </w:rPr>
        <w:t xml:space="preserve">and </w:t>
      </w:r>
      <w:r w:rsidR="001B0B4E" w:rsidRPr="00E4548A">
        <w:rPr>
          <w:rStyle w:val="eop"/>
        </w:rPr>
        <w:t xml:space="preserve">social support measured via </w:t>
      </w:r>
      <w:r w:rsidR="001B0B4E" w:rsidRPr="00E4548A">
        <w:rPr>
          <w:rStyle w:val="normaltextrun"/>
        </w:rPr>
        <w:t>SPA</w:t>
      </w:r>
      <w:r w:rsidRPr="00E4548A">
        <w:rPr>
          <w:rStyle w:val="normaltextrun"/>
        </w:rPr>
        <w:t xml:space="preserve"> </w:t>
      </w:r>
      <w:r w:rsidRPr="00E4548A">
        <w:fldChar w:fldCharType="begin"/>
      </w:r>
      <w:r w:rsidR="00FA296E">
        <w:instrText xml:space="preserve"> ADDIN EN.CITE &lt;EndNote&gt;&lt;Cite&gt;&lt;Author&gt;Cutrona&lt;/Author&gt;&lt;Year&gt;1987&lt;/Year&gt;&lt;RecNum&gt;81&lt;/RecNum&gt;&lt;DisplayText&gt;(60)&lt;/DisplayText&gt;&lt;record&gt;&lt;rec-number&gt;81&lt;/rec-number&gt;&lt;foreign-keys&gt;&lt;key app="EN" db-id="z2p005a9za2x25e5sfvp9evrtvwpt2s5fvvp" timestamp="1664278727"&gt;81&lt;/key&gt;&lt;/foreign-keys&gt;&lt;ref-type name="Journal Article"&gt;17&lt;/ref-type&gt;&lt;contributors&gt;&lt;authors&gt;&lt;author&gt;Cutrona, Carolyn E&lt;/author&gt;&lt;author&gt;Russell, Daniel W&lt;/author&gt;&lt;/authors&gt;&lt;/contributors&gt;&lt;titles&gt;&lt;title&gt;The provisions of social relationships and adaptation to stress&lt;/title&gt;&lt;secondary-title&gt;Advances in personal relationships&lt;/secondary-title&gt;&lt;/titles&gt;&lt;periodical&gt;&lt;full-title&gt;Advances in personal relationships&lt;/full-title&gt;&lt;/periodical&gt;&lt;pages&gt;37-67&lt;/pages&gt;&lt;volume&gt;1&lt;/volume&gt;&lt;number&gt;1&lt;/number&gt;&lt;dates&gt;&lt;year&gt;1987&lt;/year&gt;&lt;/dates&gt;&lt;urls&gt;&lt;/urls&gt;&lt;/record&gt;&lt;/Cite&gt;&lt;/EndNote&gt;</w:instrText>
      </w:r>
      <w:r w:rsidRPr="00E4548A">
        <w:fldChar w:fldCharType="separate"/>
      </w:r>
      <w:r w:rsidR="00FA296E">
        <w:rPr>
          <w:noProof/>
        </w:rPr>
        <w:t>(60)</w:t>
      </w:r>
      <w:r w:rsidRPr="00E4548A">
        <w:fldChar w:fldCharType="end"/>
      </w:r>
      <w:r w:rsidR="00440936" w:rsidRPr="00E4548A">
        <w:rPr>
          <w:rStyle w:val="eop"/>
        </w:rPr>
        <w:t xml:space="preserve">. </w:t>
      </w:r>
    </w:p>
    <w:p w14:paraId="0BC2E26C" w14:textId="031C967D" w:rsidR="009D2B63" w:rsidRPr="00E4548A" w:rsidRDefault="00772545" w:rsidP="009D2B63">
      <w:pPr>
        <w:keepNext/>
        <w:keepLines/>
        <w:spacing w:before="40" w:after="0" w:line="480" w:lineRule="auto"/>
        <w:ind w:left="360" w:hanging="360"/>
        <w:outlineLvl w:val="1"/>
        <w:rPr>
          <w:rFonts w:ascii="Calibri" w:eastAsiaTheme="majorEastAsia" w:hAnsi="Calibri" w:cstheme="majorBidi"/>
          <w:b/>
          <w:iCs/>
          <w:color w:val="000000" w:themeColor="text1"/>
          <w:szCs w:val="24"/>
          <w:lang w:eastAsia="zh-CN"/>
        </w:rPr>
      </w:pPr>
      <w:bookmarkStart w:id="1" w:name="_Toc144472534"/>
      <w:r w:rsidRPr="00E4548A">
        <w:rPr>
          <w:rFonts w:ascii="Calibri" w:eastAsiaTheme="majorEastAsia" w:hAnsi="Calibri" w:cstheme="majorBidi"/>
          <w:b/>
          <w:iCs/>
          <w:color w:val="000000" w:themeColor="text1"/>
          <w:szCs w:val="24"/>
          <w:lang w:eastAsia="zh-CN"/>
        </w:rPr>
        <w:t xml:space="preserve">2.7 </w:t>
      </w:r>
      <w:r w:rsidR="009D2B63" w:rsidRPr="00E4548A">
        <w:rPr>
          <w:rFonts w:ascii="Calibri" w:eastAsiaTheme="majorEastAsia" w:hAnsi="Calibri" w:cstheme="majorBidi"/>
          <w:b/>
          <w:iCs/>
          <w:color w:val="000000" w:themeColor="text1"/>
          <w:szCs w:val="24"/>
          <w:lang w:eastAsia="zh-CN"/>
        </w:rPr>
        <w:t xml:space="preserve">Unplanned </w:t>
      </w:r>
      <w:r w:rsidR="00154E47" w:rsidRPr="00E4548A">
        <w:rPr>
          <w:rFonts w:ascii="Calibri" w:eastAsiaTheme="majorEastAsia" w:hAnsi="Calibri" w:cstheme="majorBidi"/>
          <w:b/>
          <w:iCs/>
          <w:color w:val="000000" w:themeColor="text1"/>
          <w:szCs w:val="24"/>
          <w:lang w:eastAsia="zh-CN"/>
        </w:rPr>
        <w:t>adaptations</w:t>
      </w:r>
      <w:r w:rsidR="009D2B63" w:rsidRPr="00E4548A">
        <w:rPr>
          <w:rFonts w:ascii="Calibri" w:eastAsiaTheme="majorEastAsia" w:hAnsi="Calibri" w:cstheme="majorBidi"/>
          <w:b/>
          <w:iCs/>
          <w:color w:val="000000" w:themeColor="text1"/>
          <w:szCs w:val="24"/>
          <w:lang w:eastAsia="zh-CN"/>
        </w:rPr>
        <w:t xml:space="preserve"> to PALS delivery </w:t>
      </w:r>
      <w:bookmarkEnd w:id="1"/>
      <w:r w:rsidR="00154E47" w:rsidRPr="00E4548A">
        <w:rPr>
          <w:rFonts w:ascii="Calibri" w:eastAsiaTheme="majorEastAsia" w:hAnsi="Calibri" w:cstheme="majorBidi"/>
          <w:b/>
          <w:iCs/>
          <w:color w:val="000000" w:themeColor="text1"/>
          <w:szCs w:val="24"/>
          <w:lang w:eastAsia="zh-CN"/>
        </w:rPr>
        <w:t>during COVID</w:t>
      </w:r>
      <w:r w:rsidR="00BE71B6" w:rsidRPr="00E4548A">
        <w:rPr>
          <w:rFonts w:ascii="Calibri" w:eastAsiaTheme="majorEastAsia" w:hAnsi="Calibri" w:cstheme="majorBidi"/>
          <w:b/>
          <w:iCs/>
          <w:color w:val="000000" w:themeColor="text1"/>
          <w:szCs w:val="24"/>
          <w:lang w:eastAsia="zh-CN"/>
        </w:rPr>
        <w:t xml:space="preserve">-19 </w:t>
      </w:r>
    </w:p>
    <w:p w14:paraId="76A8E9B6" w14:textId="413B0BB9" w:rsidR="000032FE" w:rsidRPr="00E4548A" w:rsidRDefault="00DD5F6A" w:rsidP="00DD5F6A">
      <w:pPr>
        <w:spacing w:after="0" w:line="480" w:lineRule="auto"/>
      </w:pPr>
      <w:r>
        <w:t>The study recruitment</w:t>
      </w:r>
      <w:r w:rsidR="009D2B63" w:rsidRPr="00E4548A">
        <w:t xml:space="preserve"> pause </w:t>
      </w:r>
      <w:r w:rsidR="00154E47">
        <w:t>lasted approximately</w:t>
      </w:r>
      <w:r w:rsidRPr="00E4548A">
        <w:t xml:space="preserve"> 8 months</w:t>
      </w:r>
      <w:r>
        <w:t xml:space="preserve"> due to COVD-19, </w:t>
      </w:r>
      <w:r w:rsidR="003E6BAB" w:rsidRPr="00E4548A">
        <w:t xml:space="preserve">from March 2020 </w:t>
      </w:r>
      <w:r>
        <w:t xml:space="preserve">restarting in </w:t>
      </w:r>
      <w:r w:rsidRPr="00E4548A">
        <w:t>November 2020.</w:t>
      </w:r>
      <w:r>
        <w:t xml:space="preserve"> Due to the ongoing and ever-changing restrictions in place during that time, </w:t>
      </w:r>
      <w:r w:rsidRPr="00E4548A">
        <w:t>all facilitator training (for community-based partners) was adapted and delivered through an online platform (Microsoft Teams or Zoom). In addition, facilitators</w:t>
      </w:r>
      <w:r>
        <w:t xml:space="preserve"> subsequently</w:t>
      </w:r>
      <w:r w:rsidRPr="00E4548A">
        <w:t xml:space="preserve"> deliver</w:t>
      </w:r>
      <w:r>
        <w:t>ed</w:t>
      </w:r>
      <w:r w:rsidRPr="00E4548A">
        <w:t xml:space="preserve"> the intervention remotely</w:t>
      </w:r>
      <w:r>
        <w:t xml:space="preserve"> (prior to the pause all intervention delivery had been in-person). </w:t>
      </w:r>
    </w:p>
    <w:p w14:paraId="311CA915" w14:textId="20405859" w:rsidR="009D2B63" w:rsidRPr="00E4548A" w:rsidRDefault="00441CFB" w:rsidP="0068266B">
      <w:pPr>
        <w:spacing w:after="0" w:line="480" w:lineRule="auto"/>
        <w:rPr>
          <w:rStyle w:val="eop"/>
        </w:rPr>
      </w:pPr>
      <w:r>
        <w:rPr>
          <w:rStyle w:val="eop"/>
          <w:b/>
          <w:bCs/>
        </w:rPr>
        <w:t xml:space="preserve">2.8 </w:t>
      </w:r>
      <w:r w:rsidR="00BB4116" w:rsidRPr="00E4548A">
        <w:rPr>
          <w:rStyle w:val="eop"/>
          <w:b/>
          <w:bCs/>
        </w:rPr>
        <w:t xml:space="preserve">Sample size </w:t>
      </w:r>
    </w:p>
    <w:p w14:paraId="16361377" w14:textId="37D06543" w:rsidR="00D32AC0" w:rsidRDefault="009D2B63" w:rsidP="0068266B">
      <w:pPr>
        <w:spacing w:after="0" w:line="480" w:lineRule="auto"/>
      </w:pPr>
      <w:r w:rsidRPr="00E4548A">
        <w:lastRenderedPageBreak/>
        <w:t xml:space="preserve">The sample size calculation was based on the primary analysis of the comparison of intervention and usual care on SF-12 MCS at six months </w:t>
      </w:r>
      <w:r w:rsidRPr="00E4548A">
        <w:fldChar w:fldCharType="begin"/>
      </w:r>
      <w:r w:rsidR="00FA296E">
        <w:instrText xml:space="preserve"> ADDIN EN.CITE &lt;EndNote&gt;&lt;Cite&gt;&lt;Author&gt;Ware&lt;/Author&gt;&lt;Year&gt;1996&lt;/Year&gt;&lt;RecNum&gt;186&lt;/RecNum&gt;&lt;DisplayText&gt;(61)&lt;/DisplayText&gt;&lt;record&gt;&lt;rec-number&gt;186&lt;/rec-number&gt;&lt;foreign-keys&gt;&lt;key app="EN" db-id="p0waafvxjsdd08ew5rxp0psi9wrd05ert5vs" timestamp="0"&gt;186&lt;/key&gt;&lt;/foreign-keys&gt;&lt;ref-type name="Journal Article"&gt;17&lt;/ref-type&gt;&lt;contributors&gt;&lt;authors&gt;&lt;author&gt;Ware, J.&lt;/author&gt;&lt;author&gt;Kosinski, M.&lt;/author&gt;&lt;author&gt;Keller, S. D.&lt;/author&gt;&lt;/authors&gt;&lt;/contributors&gt;&lt;titles&gt;&lt;title&gt;A 12-item short-form health survey: construction of scales and preliminary tests of reliability and validity&lt;/title&gt;&lt;secondary-title&gt;Med Care&lt;/secondary-title&gt;&lt;/titles&gt;&lt;volume&gt;34&lt;/volume&gt;&lt;dates&gt;&lt;year&gt;1996&lt;/year&gt;&lt;/dates&gt;&lt;label&gt;Ware1996&lt;/label&gt;&lt;urls&gt;&lt;related-urls&gt;&lt;url&gt;http://dx.doi.org/10.1097/00005650-199603000-00003&lt;/url&gt;&lt;/related-urls&gt;&lt;/urls&gt;&lt;electronic-resource-num&gt;10.1097/00005650-199603000-00003&lt;/electronic-resource-num&gt;&lt;/record&gt;&lt;/Cite&gt;&lt;/EndNote&gt;</w:instrText>
      </w:r>
      <w:r w:rsidRPr="00E4548A">
        <w:fldChar w:fldCharType="separate"/>
      </w:r>
      <w:r w:rsidR="00FA296E">
        <w:rPr>
          <w:noProof/>
        </w:rPr>
        <w:t>(61)</w:t>
      </w:r>
      <w:r w:rsidRPr="00E4548A">
        <w:fldChar w:fldCharType="end"/>
      </w:r>
      <w:r w:rsidRPr="00E4548A">
        <w:t>. Previous studies (albeit in different populations)</w:t>
      </w:r>
      <w:r w:rsidR="000024C5" w:rsidRPr="00E4548A">
        <w:t xml:space="preserve"> </w:t>
      </w:r>
      <w:r w:rsidRPr="00E4548A">
        <w:t xml:space="preserve">suggested differences of 3 </w:t>
      </w:r>
      <w:r w:rsidR="000024C5" w:rsidRPr="00E4548A">
        <w:t>to</w:t>
      </w:r>
      <w:r w:rsidRPr="00E4548A">
        <w:t xml:space="preserve"> 4.7 points on the SF-12 would be clinically meaningful </w:t>
      </w:r>
      <w:r w:rsidRPr="00E4548A">
        <w:fldChar w:fldCharType="begin">
          <w:fldData xml:space="preserve">PEVuZE5vdGU+PENpdGU+PEF1dGhvcj5WYXNzaWxldjwvQXV0aG9yPjxZZWFyPjIwMTM8L1llYXI+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==
</w:fldData>
        </w:fldChar>
      </w:r>
      <w:r w:rsidR="00FA296E">
        <w:instrText xml:space="preserve"> ADDIN EN.CITE </w:instrText>
      </w:r>
      <w:r w:rsidR="00FA296E">
        <w:fldChar w:fldCharType="begin">
          <w:fldData xml:space="preserve">PEVuZE5vdGU+PENpdGU+PEF1dGhvcj5WYXNzaWxldjwvQXV0aG9yPjxZZWFyPjIwMTM8L1llYXI+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==
</w:fldData>
        </w:fldChar>
      </w:r>
      <w:r w:rsidR="00FA296E">
        <w:instrText xml:space="preserve"> ADDIN EN.CITE.DATA </w:instrText>
      </w:r>
      <w:r w:rsidR="00FA296E">
        <w:fldChar w:fldCharType="end"/>
      </w:r>
      <w:r w:rsidRPr="00E4548A">
        <w:fldChar w:fldCharType="separate"/>
      </w:r>
      <w:r w:rsidR="00FA296E">
        <w:rPr>
          <w:noProof/>
        </w:rPr>
        <w:t>(62, 63)</w:t>
      </w:r>
      <w:r w:rsidRPr="00E4548A">
        <w:fldChar w:fldCharType="end"/>
      </w:r>
      <w:r w:rsidR="00B63438" w:rsidRPr="00E4548A">
        <w:t>. T</w:t>
      </w:r>
      <w:r w:rsidR="00523CEC" w:rsidRPr="00E4548A">
        <w:t>he</w:t>
      </w:r>
      <w:r w:rsidRPr="00E4548A">
        <w:t xml:space="preserve"> sample size</w:t>
      </w:r>
      <w:r w:rsidR="00523CEC" w:rsidRPr="00E4548A">
        <w:t xml:space="preserve"> </w:t>
      </w:r>
      <w:r w:rsidR="00876568" w:rsidRPr="00E4548A">
        <w:t>for this study was</w:t>
      </w:r>
      <w:r w:rsidR="00523CEC" w:rsidRPr="00E4548A">
        <w:t xml:space="preserve"> based</w:t>
      </w:r>
      <w:r w:rsidRPr="00E4548A">
        <w:t xml:space="preserve"> a difference of 4 points</w:t>
      </w:r>
      <w:r w:rsidR="00B63438" w:rsidRPr="00E4548A">
        <w:t xml:space="preserve">, </w:t>
      </w:r>
      <w:r w:rsidR="00523CEC" w:rsidRPr="00E4548A">
        <w:t>a standard deviation of</w:t>
      </w:r>
      <w:r w:rsidR="00963429" w:rsidRPr="00E4548A">
        <w:t xml:space="preserve"> </w:t>
      </w:r>
      <w:r w:rsidR="00523CEC" w:rsidRPr="00E4548A">
        <w:t xml:space="preserve">10.4 (based on a previous study in socially isolated older people </w:t>
      </w:r>
      <w:r w:rsidR="00523CEC" w:rsidRPr="00E4548A">
        <w:rPr>
          <w:rFonts w:eastAsia="SimSun"/>
        </w:rPr>
        <w:fldChar w:fldCharType="begin"/>
      </w:r>
      <w:r w:rsidR="00FA296E">
        <w:rPr>
          <w:rFonts w:eastAsia="SimSun"/>
        </w:rPr>
        <w:instrText xml:space="preserve"> ADDIN EN.CITE &lt;EndNote&gt;&lt;Cite&gt;&lt;Author&gt;Dickens&lt;/Author&gt;&lt;Year&gt;2011&lt;/Year&gt;&lt;RecNum&gt;54&lt;/RecNum&gt;&lt;DisplayText&gt;(64)&lt;/DisplayText&gt;&lt;record&gt;&lt;rec-number&gt;54&lt;/rec-number&gt;&lt;foreign-keys&gt;&lt;key app="EN" db-id="9wveswd0bdfrz1edax8xa098tdfxw0ad2eaz" timestamp="1480411049"&gt;54&lt;/key&gt;&lt;/foreign-keys&gt;&lt;ref-type name="Journal Article"&gt;17&lt;/ref-type&gt;&lt;contributors&gt;&lt;authors&gt;&lt;author&gt;Dickens, Andy P.&lt;/author&gt;&lt;author&gt;Richards, Suzanne H.&lt;/author&gt;&lt;author&gt;Hawton, Annie&lt;/author&gt;&lt;author&gt;Taylor, Rod S.&lt;/author&gt;&lt;author&gt;Greaves, Colin J.&lt;/author&gt;&lt;author&gt;Green, Colin&lt;/author&gt;&lt;author&gt;Edwards, Rachel&lt;/author&gt;&lt;author&gt;Campbell, John L.&lt;/author&gt;&lt;/authors&gt;&lt;/contributors&gt;&lt;titles&gt;&lt;title&gt;An evaluation of the effectiveness of a community mentoring service for socially isolated older people: a controlled trial&lt;/title&gt;&lt;secondary-title&gt;BMC Public Health&lt;/secondary-title&gt;&lt;/titles&gt;&lt;periodical&gt;&lt;full-title&gt;BMC Public Health&lt;/full-title&gt;&lt;/periodical&gt;&lt;pages&gt;218&lt;/pages&gt;&lt;volume&gt;11&lt;/volume&gt;&lt;number&gt;1&lt;/number&gt;&lt;dates&gt;&lt;year&gt;2011&lt;/year&gt;&lt;/dates&gt;&lt;isbn&gt;1471-2458&lt;/isbn&gt;&lt;label&gt;Dickens2011&lt;/label&gt;&lt;work-type&gt;journal article&lt;/work-type&gt;&lt;urls&gt;&lt;related-urls&gt;&lt;url&gt;http://dx.doi.org/10.1186/1471-2458-11-218&lt;/url&gt;&lt;/related-urls&gt;&lt;/urls&gt;&lt;electronic-resource-num&gt;10.1186/1471-2458-11-218&lt;/electronic-resource-num&gt;&lt;/record&gt;&lt;/Cite&gt;&lt;/EndNote&gt;</w:instrText>
      </w:r>
      <w:r w:rsidR="00523CEC" w:rsidRPr="00E4548A">
        <w:rPr>
          <w:rFonts w:eastAsia="SimSun"/>
        </w:rPr>
        <w:fldChar w:fldCharType="separate"/>
      </w:r>
      <w:r w:rsidR="00FA296E">
        <w:rPr>
          <w:rFonts w:eastAsia="SimSun"/>
          <w:noProof/>
        </w:rPr>
        <w:t>(64)</w:t>
      </w:r>
      <w:r w:rsidR="00523CEC" w:rsidRPr="00E4548A">
        <w:rPr>
          <w:rFonts w:eastAsia="SimSun"/>
        </w:rPr>
        <w:fldChar w:fldCharType="end"/>
      </w:r>
      <w:r w:rsidR="00523CEC" w:rsidRPr="00E4548A">
        <w:rPr>
          <w:rFonts w:eastAsia="SimSun"/>
        </w:rPr>
        <w:t>)</w:t>
      </w:r>
      <w:r w:rsidR="00B63438" w:rsidRPr="00E4548A">
        <w:rPr>
          <w:rFonts w:eastAsia="SimSun"/>
        </w:rPr>
        <w:t>,</w:t>
      </w:r>
      <w:r w:rsidR="00523CEC" w:rsidRPr="00E4548A">
        <w:rPr>
          <w:rFonts w:eastAsia="SimSun"/>
        </w:rPr>
        <w:t xml:space="preserve"> </w:t>
      </w:r>
      <w:r w:rsidRPr="00E4548A">
        <w:t>80% power</w:t>
      </w:r>
      <w:r w:rsidR="0012160E" w:rsidRPr="00E4548A">
        <w:t>,</w:t>
      </w:r>
      <w:r w:rsidRPr="00E4548A">
        <w:t xml:space="preserve"> and a type I error rate of 5%, </w:t>
      </w:r>
      <w:r w:rsidR="0045635E">
        <w:t xml:space="preserve">resulting in </w:t>
      </w:r>
      <w:r w:rsidRPr="00E4548A">
        <w:t xml:space="preserve"> 216 people (108 per arm). As the study </w:t>
      </w:r>
      <w:r w:rsidR="00523CEC" w:rsidRPr="00E4548A">
        <w:t>was set up to be</w:t>
      </w:r>
      <w:r w:rsidRPr="00E4548A">
        <w:t xml:space="preserve"> cluster </w:t>
      </w:r>
      <w:r w:rsidR="00200A97" w:rsidRPr="00E4548A">
        <w:t>randomized</w:t>
      </w:r>
      <w:r w:rsidRPr="00E4548A">
        <w:t xml:space="preserve">, the sample size </w:t>
      </w:r>
      <w:r w:rsidR="00DF1E7D" w:rsidRPr="00E4548A">
        <w:t xml:space="preserve">calculation </w:t>
      </w:r>
      <w:r w:rsidRPr="00E4548A">
        <w:t>account</w:t>
      </w:r>
      <w:r w:rsidR="00523CEC" w:rsidRPr="00E4548A">
        <w:t>ed</w:t>
      </w:r>
      <w:r w:rsidRPr="00E4548A">
        <w:t xml:space="preserve"> for possible intra-cluster correlation (ICC)</w:t>
      </w:r>
      <w:r w:rsidR="00A15B10" w:rsidRPr="00E4548A">
        <w:t xml:space="preserve">; </w:t>
      </w:r>
      <w:r w:rsidR="00DF1E7D" w:rsidRPr="00E4548A">
        <w:t xml:space="preserve">the calculation </w:t>
      </w:r>
      <w:r w:rsidR="00A15B10" w:rsidRPr="00E4548A">
        <w:t xml:space="preserve">also accounted for the model of two facilitators per </w:t>
      </w:r>
      <w:r w:rsidR="00200A97" w:rsidRPr="00E4548A">
        <w:t>organization</w:t>
      </w:r>
      <w:r w:rsidR="00A15B10" w:rsidRPr="00E4548A">
        <w:t xml:space="preserve"> with 12 participants per facilitator. </w:t>
      </w:r>
      <w:r w:rsidRPr="00E4548A">
        <w:t xml:space="preserve">No estimates for the ICC were found in the literature that were directly relevant to the current study population; however, previous studies have generally shown low ICCs for mental health scores from SF-12 and SF-36 (0.032 and below) across GP practices </w:t>
      </w:r>
      <w:r w:rsidR="00523CEC" w:rsidRPr="00E4548A">
        <w:fldChar w:fldCharType="begin">
          <w:fldData xml:space="preserve">PEVuZE5vdGU+PENpdGU+PEF1dGhvcj5Sb2dlcnM8L0F1dGhvcj48WWVhcj4yMDExPC9ZZWFyPjxS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==
</w:fldData>
        </w:fldChar>
      </w:r>
      <w:r w:rsidR="00FA296E">
        <w:instrText xml:space="preserve"> ADDIN EN.CITE </w:instrText>
      </w:r>
      <w:r w:rsidR="00FA296E">
        <w:fldChar w:fldCharType="begin">
          <w:fldData xml:space="preserve">PEVuZE5vdGU+PENpdGU+PEF1dGhvcj5Sb2dlcnM8L0F1dGhvcj48WWVhcj4yMDExPC9ZZWFyPjxS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==
</w:fldData>
        </w:fldChar>
      </w:r>
      <w:r w:rsidR="00FA296E">
        <w:instrText xml:space="preserve"> ADDIN EN.CITE.DATA </w:instrText>
      </w:r>
      <w:r w:rsidR="00FA296E">
        <w:fldChar w:fldCharType="end"/>
      </w:r>
      <w:r w:rsidR="00523CEC" w:rsidRPr="00E4548A">
        <w:fldChar w:fldCharType="separate"/>
      </w:r>
      <w:r w:rsidR="00FA296E">
        <w:rPr>
          <w:noProof/>
        </w:rPr>
        <w:t>(65, 66)</w:t>
      </w:r>
      <w:r w:rsidR="00523CEC" w:rsidRPr="00E4548A">
        <w:fldChar w:fldCharType="end"/>
      </w:r>
      <w:r w:rsidR="00523CEC" w:rsidRPr="00E4548A">
        <w:t>;</w:t>
      </w:r>
      <w:r w:rsidRPr="00E4548A">
        <w:t xml:space="preserve"> a value of 0.05 </w:t>
      </w:r>
      <w:r w:rsidR="000032FE" w:rsidRPr="00E4548A">
        <w:t xml:space="preserve">was set </w:t>
      </w:r>
      <w:r w:rsidRPr="00E4548A">
        <w:t xml:space="preserve">for the ICC </w:t>
      </w:r>
      <w:r w:rsidR="00FA64C9" w:rsidRPr="00E4548A">
        <w:t xml:space="preserve">to </w:t>
      </w:r>
      <w:r w:rsidR="002219C7" w:rsidRPr="00E4548A">
        <w:t>prioritize</w:t>
      </w:r>
      <w:r w:rsidR="00FA64C9" w:rsidRPr="00E4548A">
        <w:t xml:space="preserve"> avoiding an under-powered study </w:t>
      </w:r>
      <w:r w:rsidRPr="00E4548A">
        <w:t>with the view that this was likely to be more conservative. Th</w:t>
      </w:r>
      <w:r w:rsidR="00BF516A">
        <w:t>e</w:t>
      </w:r>
      <w:r w:rsidRPr="00E4548A">
        <w:t xml:space="preserve"> adjusted sample size </w:t>
      </w:r>
      <w:r w:rsidR="00BF516A">
        <w:t xml:space="preserve">was n=335, which once accounting for a potential drop-out of 15% </w:t>
      </w:r>
      <w:r w:rsidR="00BF516A" w:rsidRPr="00E4548A">
        <w:t>[40],</w:t>
      </w:r>
      <w:r w:rsidR="00BF516A">
        <w:t xml:space="preserve"> resulted in a total sample size of 394 participants (197 per group). </w:t>
      </w:r>
      <w:r w:rsidR="00BF516A" w:rsidRPr="00E4548A">
        <w:t>Following the recruitment pause,</w:t>
      </w:r>
      <w:r w:rsidR="00BF516A">
        <w:t xml:space="preserve"> further adjustments were agreed to the sample size to account for the unplanned changes due to COVID-19 (i.e. the high loss to follow-up across 2020). The original complete case sample size remained at 335, with the total sample size adjusted to n=453, assuming a 15% drop-out rate </w:t>
      </w:r>
      <w:r w:rsidR="000D7F13">
        <w:t xml:space="preserve">during the post-pandemic restart. </w:t>
      </w:r>
    </w:p>
    <w:p w14:paraId="01280E3C" w14:textId="06105BA3" w:rsidR="00D32AC0" w:rsidRPr="00E4548A" w:rsidRDefault="00D32AC0" w:rsidP="00D32AC0">
      <w:pPr>
        <w:rPr>
          <w:b/>
          <w:bCs/>
          <w:lang w:eastAsia="zh-CN"/>
        </w:rPr>
      </w:pPr>
      <w:r w:rsidRPr="00E4548A">
        <w:rPr>
          <w:b/>
          <w:bCs/>
          <w:lang w:eastAsia="zh-CN"/>
        </w:rPr>
        <w:t>2.</w:t>
      </w:r>
      <w:r>
        <w:rPr>
          <w:b/>
          <w:bCs/>
          <w:lang w:eastAsia="zh-CN"/>
        </w:rPr>
        <w:t>9</w:t>
      </w:r>
      <w:r w:rsidRPr="00E4548A">
        <w:rPr>
          <w:b/>
          <w:bCs/>
          <w:lang w:eastAsia="zh-CN"/>
        </w:rPr>
        <w:t xml:space="preserve"> Patient and Public Involvement (PPI)</w:t>
      </w:r>
    </w:p>
    <w:p w14:paraId="6071D3AB" w14:textId="36E01A29" w:rsidR="00E84AE7" w:rsidRPr="00E4548A" w:rsidRDefault="00D32AC0" w:rsidP="000D7F13">
      <w:pPr>
        <w:spacing w:after="0" w:line="480" w:lineRule="auto"/>
        <w:rPr>
          <w:rStyle w:val="eop"/>
        </w:rPr>
      </w:pPr>
      <w:r w:rsidRPr="00E4548A">
        <w:rPr>
          <w:rStyle w:val="normaltextrun"/>
          <w:rFonts w:cstheme="minorHAnsi"/>
        </w:rPr>
        <w:t xml:space="preserve">Community-based partner organizations were involved </w:t>
      </w:r>
      <w:r>
        <w:rPr>
          <w:rStyle w:val="normaltextrun"/>
          <w:rFonts w:cstheme="minorHAnsi"/>
        </w:rPr>
        <w:t xml:space="preserve">in the development of the study and throughout. </w:t>
      </w:r>
      <w:r w:rsidRPr="00E4548A">
        <w:rPr>
          <w:rStyle w:val="eop"/>
          <w:rFonts w:cstheme="minorHAnsi"/>
        </w:rPr>
        <w:t>During the study</w:t>
      </w:r>
      <w:r>
        <w:rPr>
          <w:rStyle w:val="eop"/>
          <w:rFonts w:cstheme="minorHAnsi"/>
        </w:rPr>
        <w:t>,</w:t>
      </w:r>
      <w:r w:rsidRPr="00E4548A">
        <w:rPr>
          <w:rStyle w:val="eop"/>
          <w:rFonts w:cstheme="minorHAnsi"/>
        </w:rPr>
        <w:t xml:space="preserve"> partner organizations were involved in agreeing </w:t>
      </w:r>
      <w:r>
        <w:rPr>
          <w:rStyle w:val="eop"/>
          <w:rFonts w:cstheme="minorHAnsi"/>
        </w:rPr>
        <w:t>participant identification</w:t>
      </w:r>
      <w:r w:rsidRPr="00E4548A">
        <w:rPr>
          <w:rStyle w:val="eop"/>
          <w:rFonts w:cstheme="minorHAnsi"/>
        </w:rPr>
        <w:t xml:space="preserve">, </w:t>
      </w:r>
      <w:r>
        <w:rPr>
          <w:rStyle w:val="eop"/>
          <w:rFonts w:cstheme="minorHAnsi"/>
        </w:rPr>
        <w:t>methods of recruitment</w:t>
      </w:r>
      <w:r w:rsidRPr="00E4548A">
        <w:rPr>
          <w:rStyle w:val="eop"/>
          <w:rFonts w:cstheme="minorHAnsi"/>
        </w:rPr>
        <w:t>, intervention de</w:t>
      </w:r>
      <w:r>
        <w:rPr>
          <w:rStyle w:val="eop"/>
          <w:rFonts w:cstheme="minorHAnsi"/>
        </w:rPr>
        <w:t>livery</w:t>
      </w:r>
      <w:r w:rsidRPr="00E4548A">
        <w:rPr>
          <w:rStyle w:val="eop"/>
          <w:rFonts w:cstheme="minorHAnsi"/>
        </w:rPr>
        <w:t xml:space="preserve"> and </w:t>
      </w:r>
      <w:r>
        <w:rPr>
          <w:rStyle w:val="eop"/>
          <w:rFonts w:cstheme="minorHAnsi"/>
        </w:rPr>
        <w:t>resolving</w:t>
      </w:r>
      <w:r w:rsidRPr="00E4548A">
        <w:rPr>
          <w:rStyle w:val="eop"/>
          <w:rFonts w:cstheme="minorHAnsi"/>
        </w:rPr>
        <w:t xml:space="preserve"> implementation issues. PPI representatives were </w:t>
      </w:r>
      <w:r>
        <w:rPr>
          <w:rStyle w:val="eop"/>
          <w:rFonts w:cstheme="minorHAnsi"/>
        </w:rPr>
        <w:t>involved in</w:t>
      </w:r>
      <w:r w:rsidRPr="00E4548A">
        <w:rPr>
          <w:rStyle w:val="eop"/>
          <w:rFonts w:cstheme="minorHAnsi"/>
        </w:rPr>
        <w:t xml:space="preserve"> quarterly </w:t>
      </w:r>
      <w:r>
        <w:rPr>
          <w:rStyle w:val="eop"/>
          <w:rFonts w:cstheme="minorHAnsi"/>
        </w:rPr>
        <w:t xml:space="preserve">study </w:t>
      </w:r>
      <w:r w:rsidRPr="00E4548A">
        <w:rPr>
          <w:rStyle w:val="eop"/>
          <w:rFonts w:cstheme="minorHAnsi"/>
        </w:rPr>
        <w:t>management group meeting</w:t>
      </w:r>
      <w:r>
        <w:rPr>
          <w:rStyle w:val="eop"/>
          <w:rFonts w:cstheme="minorHAnsi"/>
        </w:rPr>
        <w:t>s</w:t>
      </w:r>
      <w:r w:rsidRPr="00E4548A">
        <w:rPr>
          <w:rStyle w:val="eop"/>
          <w:rFonts w:cstheme="minorHAnsi"/>
        </w:rPr>
        <w:t>.</w:t>
      </w:r>
    </w:p>
    <w:p w14:paraId="32372BFF" w14:textId="320C2C6B" w:rsidR="00BB4116" w:rsidRPr="00E4548A" w:rsidRDefault="00772545" w:rsidP="0068266B">
      <w:pPr>
        <w:spacing w:after="0" w:line="480" w:lineRule="auto"/>
        <w:rPr>
          <w:rStyle w:val="eop"/>
          <w:b/>
          <w:bCs/>
        </w:rPr>
      </w:pPr>
      <w:r w:rsidRPr="00E4548A">
        <w:rPr>
          <w:rStyle w:val="eop"/>
          <w:b/>
          <w:bCs/>
        </w:rPr>
        <w:t>2.</w:t>
      </w:r>
      <w:r w:rsidR="00D32AC0">
        <w:rPr>
          <w:rStyle w:val="eop"/>
          <w:b/>
          <w:bCs/>
        </w:rPr>
        <w:t>10</w:t>
      </w:r>
      <w:r w:rsidR="00D32AC0" w:rsidRPr="00E4548A">
        <w:rPr>
          <w:rStyle w:val="eop"/>
          <w:b/>
          <w:bCs/>
        </w:rPr>
        <w:t xml:space="preserve"> </w:t>
      </w:r>
      <w:r w:rsidR="00BB4116" w:rsidRPr="00E4548A">
        <w:rPr>
          <w:rStyle w:val="eop"/>
          <w:b/>
          <w:bCs/>
        </w:rPr>
        <w:t>Statistical analysis</w:t>
      </w:r>
    </w:p>
    <w:p w14:paraId="2A0718FB" w14:textId="5A85455F" w:rsidR="00D54BDC" w:rsidRDefault="00550903" w:rsidP="000561C9">
      <w:pPr>
        <w:spacing w:after="0" w:line="480" w:lineRule="auto"/>
        <w:rPr>
          <w:rFonts w:eastAsia="DengXian" w:cstheme="minorHAnsi"/>
          <w:iCs/>
          <w:szCs w:val="24"/>
          <w:lang w:eastAsia="zh-CN"/>
        </w:rPr>
      </w:pPr>
      <w:r>
        <w:rPr>
          <w:rStyle w:val="eop"/>
        </w:rPr>
        <w:t xml:space="preserve">The </w:t>
      </w:r>
      <w:r w:rsidR="00BB4116" w:rsidRPr="00E4548A">
        <w:rPr>
          <w:rStyle w:val="eop"/>
        </w:rPr>
        <w:t xml:space="preserve">statistical analysis plan was </w:t>
      </w:r>
      <w:r w:rsidR="007B1E92">
        <w:rPr>
          <w:rStyle w:val="eop"/>
        </w:rPr>
        <w:t xml:space="preserve">developed before the </w:t>
      </w:r>
      <w:r w:rsidR="00BB4116" w:rsidRPr="00E4548A">
        <w:rPr>
          <w:rStyle w:val="eop"/>
        </w:rPr>
        <w:t xml:space="preserve"> final analysis</w:t>
      </w:r>
      <w:r w:rsidR="00300062">
        <w:rPr>
          <w:rStyle w:val="eop"/>
        </w:rPr>
        <w:t xml:space="preserve"> (see </w:t>
      </w:r>
      <w:r w:rsidR="00300062">
        <w:rPr>
          <w:rStyle w:val="eop"/>
        </w:rPr>
        <w:fldChar w:fldCharType="begin"/>
      </w:r>
      <w:r w:rsidR="00FA296E">
        <w:rPr>
          <w:rStyle w:val="eop"/>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300062">
        <w:rPr>
          <w:rStyle w:val="eop"/>
        </w:rPr>
        <w:fldChar w:fldCharType="separate"/>
      </w:r>
      <w:r w:rsidR="00FA296E">
        <w:rPr>
          <w:rStyle w:val="eop"/>
          <w:noProof/>
        </w:rPr>
        <w:t>(50)</w:t>
      </w:r>
      <w:r w:rsidR="00300062">
        <w:rPr>
          <w:rStyle w:val="eop"/>
        </w:rPr>
        <w:fldChar w:fldCharType="end"/>
      </w:r>
      <w:r w:rsidR="00300062">
        <w:rPr>
          <w:rStyle w:val="eop"/>
        </w:rPr>
        <w:t xml:space="preserve"> for further details)</w:t>
      </w:r>
      <w:r w:rsidR="00BB4116" w:rsidRPr="00E4548A">
        <w:rPr>
          <w:rStyle w:val="eop"/>
        </w:rPr>
        <w:t xml:space="preserve">. </w:t>
      </w:r>
      <w:r w:rsidR="00E65AB9" w:rsidRPr="00E4548A">
        <w:t xml:space="preserve">Intercurrent events (defined per the ICH E9 (R1) addendum) </w:t>
      </w:r>
      <w:r w:rsidR="002A68CE" w:rsidRPr="00E4548A">
        <w:t xml:space="preserve">are listed in </w:t>
      </w:r>
      <w:r w:rsidR="00504D6A" w:rsidRPr="00E4548A">
        <w:rPr>
          <w:rFonts w:eastAsia="DengXian" w:cstheme="minorHAnsi"/>
          <w:iCs/>
          <w:szCs w:val="24"/>
          <w:lang w:eastAsia="zh-CN"/>
        </w:rPr>
        <w:fldChar w:fldCharType="begin"/>
      </w:r>
      <w:r w:rsidR="00504D6A" w:rsidRPr="00E4548A">
        <w:rPr>
          <w:rFonts w:eastAsia="DengXian" w:cstheme="minorHAnsi"/>
          <w:iCs/>
          <w:szCs w:val="24"/>
          <w:lang w:eastAsia="zh-CN"/>
        </w:rPr>
        <w:instrText xml:space="preserve"> REF _Ref124933987 \h  \* MERGEFORMAT </w:instrText>
      </w:r>
      <w:r w:rsidR="00504D6A" w:rsidRPr="00E4548A">
        <w:rPr>
          <w:rFonts w:eastAsia="DengXian" w:cstheme="minorHAnsi"/>
          <w:iCs/>
          <w:szCs w:val="24"/>
          <w:lang w:eastAsia="zh-CN"/>
        </w:rPr>
      </w:r>
      <w:r w:rsidR="00504D6A" w:rsidRPr="00E4548A">
        <w:rPr>
          <w:rFonts w:eastAsia="DengXian" w:cstheme="minorHAnsi"/>
          <w:iCs/>
          <w:szCs w:val="24"/>
          <w:lang w:eastAsia="zh-CN"/>
        </w:rPr>
        <w:fldChar w:fldCharType="separate"/>
      </w:r>
      <w:r w:rsidR="00504D6A" w:rsidRPr="00E4548A">
        <w:rPr>
          <w:rFonts w:eastAsia="DengXian" w:cstheme="minorHAnsi"/>
          <w:iCs/>
          <w:szCs w:val="24"/>
          <w:lang w:eastAsia="zh-CN"/>
        </w:rPr>
        <w:t>Table 1</w:t>
      </w:r>
      <w:r w:rsidR="00504D6A" w:rsidRPr="00E4548A">
        <w:rPr>
          <w:rFonts w:eastAsia="DengXian" w:cstheme="minorHAnsi"/>
          <w:iCs/>
          <w:szCs w:val="24"/>
          <w:lang w:eastAsia="zh-CN"/>
        </w:rPr>
        <w:fldChar w:fldCharType="end"/>
      </w:r>
      <w:r w:rsidR="00504D6A" w:rsidRPr="00E4548A">
        <w:t xml:space="preserve"> alongside the </w:t>
      </w:r>
      <w:r w:rsidR="00504D6A" w:rsidRPr="00E4548A">
        <w:lastRenderedPageBreak/>
        <w:t>strategy and reason</w:t>
      </w:r>
      <w:r w:rsidR="000561C9" w:rsidRPr="00E4548A">
        <w:t xml:space="preserve"> </w:t>
      </w:r>
      <w:r w:rsidR="00C36187" w:rsidRPr="00E4548A">
        <w:fldChar w:fldCharType="begin"/>
      </w:r>
      <w:r w:rsidR="00FA296E">
        <w:instrText xml:space="preserve"> ADDIN EN.CITE &lt;EndNote&gt;&lt;Cite&gt;&lt;Author&gt;Agency&lt;/Author&gt;&lt;Year&gt;2020&lt;/Year&gt;&lt;RecNum&gt;10&lt;/RecNum&gt;&lt;DisplayText&gt;(67)&lt;/DisplayText&gt;&lt;record&gt;&lt;rec-number&gt;10&lt;/rec-number&gt;&lt;foreign-keys&gt;&lt;key app="EN" db-id="zs5fwfpsw0zsaserxd3vverg9w0p25pwaf0x" timestamp="1724752725"&gt;10&lt;/key&gt;&lt;/foreign-keys&gt;&lt;ref-type name="Report"&gt;27&lt;/ref-type&gt;&lt;contributors&gt;&lt;authors&gt;&lt;author&gt;European Medicines Agency &lt;/author&gt;&lt;/authors&gt;&lt;secondary-authors&gt;&lt;author&gt;Committee for Medicinal Products for Human Use&lt;/author&gt;&lt;/secondary-authors&gt;&lt;/contributors&gt;&lt;titles&gt;&lt;title&gt;ICH E9 (R1) addendum on estimands and sensitivity analysis in clinical trials to the guideline on statistical principles for clinical trials&lt;/title&gt;&lt;/titles&gt;&lt;volume&gt;EMA/CHMP/ICH/436221/2017 &lt;/volume&gt;&lt;number&gt;R1&lt;/number&gt;&lt;dates&gt;&lt;year&gt;2020&lt;/year&gt;&lt;/dates&gt;&lt;urls&gt;&lt;/urls&gt;&lt;/record&gt;&lt;/Cite&gt;&lt;/EndNote&gt;</w:instrText>
      </w:r>
      <w:r w:rsidR="00C36187" w:rsidRPr="00E4548A">
        <w:fldChar w:fldCharType="separate"/>
      </w:r>
      <w:r w:rsidR="00FA296E">
        <w:rPr>
          <w:noProof/>
        </w:rPr>
        <w:t>(67)</w:t>
      </w:r>
      <w:r w:rsidR="00C36187" w:rsidRPr="00E4548A">
        <w:fldChar w:fldCharType="end"/>
      </w:r>
      <w:r w:rsidR="00504D6A" w:rsidRPr="00E4548A">
        <w:t>.</w:t>
      </w:r>
      <w:r w:rsidR="00F1732F" w:rsidRPr="00E4548A">
        <w:rPr>
          <w:rFonts w:eastAsia="DengXian" w:cstheme="minorHAnsi"/>
          <w:iCs/>
          <w:szCs w:val="24"/>
          <w:lang w:eastAsia="zh-CN"/>
        </w:rPr>
        <w:t xml:space="preserve"> </w:t>
      </w:r>
      <w:r w:rsidR="000222B6">
        <w:rPr>
          <w:rFonts w:eastAsia="DengXian" w:cstheme="minorHAnsi"/>
          <w:iCs/>
          <w:szCs w:val="24"/>
          <w:lang w:eastAsia="zh-CN"/>
        </w:rPr>
        <w:t>The</w:t>
      </w:r>
      <w:r w:rsidR="00D54BDC">
        <w:rPr>
          <w:rFonts w:eastAsia="DengXian" w:cstheme="minorHAnsi"/>
          <w:iCs/>
          <w:szCs w:val="24"/>
          <w:lang w:eastAsia="zh-CN"/>
        </w:rPr>
        <w:t xml:space="preserve"> pragmatic</w:t>
      </w:r>
      <w:r w:rsidR="000222B6">
        <w:rPr>
          <w:rFonts w:eastAsia="DengXian" w:cstheme="minorHAnsi"/>
          <w:iCs/>
          <w:szCs w:val="24"/>
          <w:lang w:eastAsia="zh-CN"/>
        </w:rPr>
        <w:t xml:space="preserve"> design of the</w:t>
      </w:r>
      <w:r w:rsidR="00D54BDC">
        <w:rPr>
          <w:rFonts w:eastAsia="DengXian" w:cstheme="minorHAnsi"/>
          <w:iCs/>
          <w:szCs w:val="24"/>
          <w:lang w:eastAsia="zh-CN"/>
        </w:rPr>
        <w:t xml:space="preserve"> study, </w:t>
      </w:r>
      <w:r w:rsidR="000222B6">
        <w:rPr>
          <w:rFonts w:eastAsia="DengXian" w:cstheme="minorHAnsi"/>
          <w:iCs/>
          <w:szCs w:val="24"/>
          <w:lang w:eastAsia="zh-CN"/>
        </w:rPr>
        <w:t>selected</w:t>
      </w:r>
      <w:r w:rsidR="00D54BDC">
        <w:rPr>
          <w:rFonts w:eastAsia="DengXian" w:cstheme="minorHAnsi"/>
          <w:iCs/>
          <w:szCs w:val="24"/>
          <w:lang w:eastAsia="zh-CN"/>
        </w:rPr>
        <w:t xml:space="preserve"> to inform intervention delivery and scalability in real-world settings, </w:t>
      </w:r>
      <w:r w:rsidR="000222B6">
        <w:rPr>
          <w:rFonts w:eastAsia="DengXian" w:cstheme="minorHAnsi"/>
          <w:iCs/>
          <w:szCs w:val="24"/>
          <w:lang w:eastAsia="zh-CN"/>
        </w:rPr>
        <w:t xml:space="preserve">informed the statistical analysis strategies. </w:t>
      </w:r>
    </w:p>
    <w:p w14:paraId="189A341E" w14:textId="35536CA9" w:rsidR="00F1732F" w:rsidRPr="00E4548A" w:rsidRDefault="00D54BDC" w:rsidP="000561C9">
      <w:pPr>
        <w:spacing w:after="0" w:line="480" w:lineRule="auto"/>
        <w:rPr>
          <w:rFonts w:eastAsia="DengXian" w:cstheme="minorHAnsi"/>
          <w:iCs/>
          <w:szCs w:val="24"/>
          <w:lang w:eastAsia="zh-CN"/>
        </w:rPr>
      </w:pPr>
      <w:r w:rsidRPr="00D54BDC">
        <w:rPr>
          <w:rFonts w:eastAsia="DengXian" w:cstheme="minorHAnsi"/>
          <w:iCs/>
          <w:szCs w:val="24"/>
          <w:lang w:eastAsia="zh-CN"/>
        </w:rPr>
        <w:t>Analyses were carried out in Stata v16.0.</w:t>
      </w:r>
    </w:p>
    <w:p w14:paraId="6ECE1FBD" w14:textId="527A85CA" w:rsidR="00F1732F" w:rsidRPr="00E4548A" w:rsidRDefault="00F1732F" w:rsidP="00F1732F">
      <w:pPr>
        <w:keepNext/>
        <w:keepLines/>
        <w:spacing w:before="40" w:after="0" w:line="480" w:lineRule="auto"/>
        <w:outlineLvl w:val="4"/>
        <w:rPr>
          <w:rFonts w:eastAsia="DengXian" w:cstheme="majorBidi"/>
          <w:b/>
          <w:iCs/>
          <w:color w:val="000000" w:themeColor="text1"/>
          <w:szCs w:val="24"/>
          <w:lang w:eastAsia="zh-CN"/>
        </w:rPr>
      </w:pPr>
      <w:bookmarkStart w:id="2" w:name="_Ref124933987"/>
      <w:bookmarkStart w:id="3" w:name="_Ref124933979"/>
      <w:r w:rsidRPr="00E4548A">
        <w:rPr>
          <w:rFonts w:eastAsia="DengXian" w:cstheme="majorBidi"/>
          <w:b/>
          <w:iCs/>
          <w:color w:val="000000" w:themeColor="text1"/>
          <w:szCs w:val="24"/>
          <w:lang w:eastAsia="zh-CN"/>
        </w:rPr>
        <w:t xml:space="preserve">Table </w:t>
      </w:r>
      <w:bookmarkEnd w:id="2"/>
      <w:r w:rsidRPr="00E4548A">
        <w:rPr>
          <w:rFonts w:eastAsia="DengXian" w:cstheme="majorBidi"/>
          <w:b/>
          <w:iCs/>
          <w:color w:val="000000" w:themeColor="text1"/>
          <w:szCs w:val="24"/>
          <w:lang w:eastAsia="zh-CN"/>
        </w:rPr>
        <w:t>1: Intercurrent events and strategies for the primary estimand</w:t>
      </w:r>
      <w:bookmarkEnd w:id="3"/>
      <w:r w:rsidR="000222B6">
        <w:rPr>
          <w:rFonts w:eastAsia="DengXian" w:cstheme="majorBidi"/>
          <w:b/>
          <w:iCs/>
          <w:color w:val="000000" w:themeColor="text1"/>
          <w:szCs w:val="24"/>
          <w:lang w:eastAsia="zh-CN"/>
        </w:rPr>
        <w:t xml:space="preserve"> (taken from </w:t>
      </w:r>
      <w:r w:rsidR="000222B6">
        <w:rPr>
          <w:rFonts w:eastAsia="DengXian" w:cstheme="majorBidi"/>
          <w:b/>
          <w:iCs/>
          <w:color w:val="000000" w:themeColor="text1"/>
          <w:szCs w:val="24"/>
          <w:lang w:eastAsia="zh-CN"/>
        </w:rPr>
        <w:fldChar w:fldCharType="begin"/>
      </w:r>
      <w:r w:rsidR="00FA296E">
        <w:rPr>
          <w:rFonts w:eastAsia="DengXian" w:cstheme="majorBidi"/>
          <w:b/>
          <w:iCs/>
          <w:color w:val="000000" w:themeColor="text1"/>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0222B6">
        <w:rPr>
          <w:rFonts w:eastAsia="DengXian" w:cstheme="majorBidi"/>
          <w:b/>
          <w:iCs/>
          <w:color w:val="000000" w:themeColor="text1"/>
          <w:szCs w:val="24"/>
          <w:lang w:eastAsia="zh-CN"/>
        </w:rPr>
        <w:fldChar w:fldCharType="separate"/>
      </w:r>
      <w:r w:rsidR="00FA296E">
        <w:rPr>
          <w:rFonts w:eastAsia="DengXian" w:cstheme="majorBidi"/>
          <w:b/>
          <w:iCs/>
          <w:noProof/>
          <w:color w:val="000000" w:themeColor="text1"/>
          <w:szCs w:val="24"/>
          <w:lang w:eastAsia="zh-CN"/>
        </w:rPr>
        <w:t>(50)</w:t>
      </w:r>
      <w:r w:rsidR="000222B6">
        <w:rPr>
          <w:rFonts w:eastAsia="DengXian" w:cstheme="majorBidi"/>
          <w:b/>
          <w:iCs/>
          <w:color w:val="000000" w:themeColor="text1"/>
          <w:szCs w:val="24"/>
          <w:lang w:eastAsia="zh-CN"/>
        </w:rPr>
        <w:fldChar w:fldCharType="end"/>
      </w:r>
      <w:r w:rsidR="000222B6">
        <w:rPr>
          <w:rFonts w:eastAsia="DengXian" w:cstheme="majorBidi"/>
          <w:b/>
          <w:iCs/>
          <w:color w:val="000000" w:themeColor="text1"/>
          <w:szCs w:val="24"/>
          <w:lang w:eastAsia="zh-CN"/>
        </w:rPr>
        <w:t xml:space="preserve">). </w:t>
      </w:r>
    </w:p>
    <w:tbl>
      <w:tblPr>
        <w:tblStyle w:val="TableGrid4"/>
        <w:tblW w:w="0" w:type="auto"/>
        <w:tblLook w:val="04A0" w:firstRow="1" w:lastRow="0" w:firstColumn="1" w:lastColumn="0" w:noHBand="0" w:noVBand="1"/>
      </w:tblPr>
      <w:tblGrid>
        <w:gridCol w:w="3005"/>
        <w:gridCol w:w="1952"/>
        <w:gridCol w:w="4059"/>
      </w:tblGrid>
      <w:tr w:rsidR="00F1732F" w:rsidRPr="00E4548A" w14:paraId="2867A5F6" w14:textId="77777777" w:rsidTr="00BC71FF">
        <w:tc>
          <w:tcPr>
            <w:tcW w:w="3005" w:type="dxa"/>
          </w:tcPr>
          <w:p w14:paraId="74A48261" w14:textId="77777777" w:rsidR="00F1732F" w:rsidRPr="00E4548A" w:rsidRDefault="00F1732F" w:rsidP="00F1732F">
            <w:pPr>
              <w:spacing w:line="480" w:lineRule="auto"/>
              <w:rPr>
                <w:rFonts w:eastAsia="DengXian"/>
                <w:lang w:eastAsia="zh-CN"/>
              </w:rPr>
            </w:pPr>
            <w:r w:rsidRPr="00E4548A">
              <w:rPr>
                <w:rFonts w:eastAsia="DengXian"/>
                <w:lang w:eastAsia="zh-CN"/>
              </w:rPr>
              <w:t>Intercurrent event</w:t>
            </w:r>
          </w:p>
        </w:tc>
        <w:tc>
          <w:tcPr>
            <w:tcW w:w="1952" w:type="dxa"/>
          </w:tcPr>
          <w:p w14:paraId="662AB2A8" w14:textId="77777777" w:rsidR="00F1732F" w:rsidRPr="00E4548A" w:rsidRDefault="00F1732F" w:rsidP="00F1732F">
            <w:pPr>
              <w:spacing w:line="480" w:lineRule="auto"/>
              <w:rPr>
                <w:rFonts w:eastAsia="DengXian"/>
                <w:lang w:eastAsia="zh-CN"/>
              </w:rPr>
            </w:pPr>
            <w:r w:rsidRPr="00E4548A">
              <w:rPr>
                <w:rFonts w:eastAsia="DengXian"/>
                <w:lang w:eastAsia="zh-CN"/>
              </w:rPr>
              <w:t xml:space="preserve">Strategy </w:t>
            </w:r>
          </w:p>
        </w:tc>
        <w:tc>
          <w:tcPr>
            <w:tcW w:w="4059" w:type="dxa"/>
          </w:tcPr>
          <w:p w14:paraId="0F14B4C5" w14:textId="77777777" w:rsidR="00F1732F" w:rsidRPr="00E4548A" w:rsidRDefault="00F1732F" w:rsidP="00F1732F">
            <w:pPr>
              <w:spacing w:line="480" w:lineRule="auto"/>
              <w:rPr>
                <w:rFonts w:eastAsia="DengXian"/>
                <w:lang w:eastAsia="zh-CN"/>
              </w:rPr>
            </w:pPr>
            <w:r w:rsidRPr="00E4548A">
              <w:rPr>
                <w:rFonts w:eastAsia="DengXian"/>
                <w:lang w:eastAsia="zh-CN"/>
              </w:rPr>
              <w:t xml:space="preserve">Rationale/justification </w:t>
            </w:r>
          </w:p>
        </w:tc>
      </w:tr>
      <w:tr w:rsidR="00F1732F" w:rsidRPr="00E4548A" w14:paraId="10BF0E98" w14:textId="77777777" w:rsidTr="00BC71FF">
        <w:tc>
          <w:tcPr>
            <w:tcW w:w="3005" w:type="dxa"/>
          </w:tcPr>
          <w:p w14:paraId="2B569148" w14:textId="77777777" w:rsidR="00F1732F" w:rsidRPr="00E4548A" w:rsidRDefault="00F1732F" w:rsidP="00F1732F">
            <w:pPr>
              <w:spacing w:line="480" w:lineRule="auto"/>
              <w:rPr>
                <w:rFonts w:eastAsia="DengXian"/>
                <w:lang w:eastAsia="zh-CN"/>
              </w:rPr>
            </w:pPr>
            <w:r w:rsidRPr="00E4548A">
              <w:rPr>
                <w:rFonts w:eastAsia="DengXian"/>
                <w:lang w:eastAsia="zh-CN"/>
              </w:rPr>
              <w:t>Intervention not delivered according to protocol (including: not initiated; withdrawal from using PALS intervention)</w:t>
            </w:r>
          </w:p>
        </w:tc>
        <w:tc>
          <w:tcPr>
            <w:tcW w:w="1952" w:type="dxa"/>
          </w:tcPr>
          <w:p w14:paraId="33103280" w14:textId="77777777" w:rsidR="00F1732F" w:rsidRPr="00E4548A" w:rsidRDefault="00F1732F" w:rsidP="00F1732F">
            <w:pPr>
              <w:spacing w:line="480" w:lineRule="auto"/>
              <w:rPr>
                <w:rFonts w:eastAsia="DengXian"/>
                <w:lang w:eastAsia="zh-CN"/>
              </w:rPr>
            </w:pPr>
            <w:r w:rsidRPr="00E4548A">
              <w:rPr>
                <w:rFonts w:eastAsia="DengXian"/>
                <w:lang w:eastAsia="zh-CN"/>
              </w:rPr>
              <w:t>Treatment policy</w:t>
            </w:r>
          </w:p>
        </w:tc>
        <w:tc>
          <w:tcPr>
            <w:tcW w:w="4059" w:type="dxa"/>
          </w:tcPr>
          <w:p w14:paraId="0F6E2CF3" w14:textId="77777777" w:rsidR="00F1732F" w:rsidRPr="00E4548A" w:rsidRDefault="00F1732F" w:rsidP="00F1732F">
            <w:pPr>
              <w:spacing w:line="480" w:lineRule="auto"/>
              <w:rPr>
                <w:rFonts w:eastAsia="DengXian"/>
                <w:lang w:eastAsia="zh-CN"/>
              </w:rPr>
            </w:pPr>
            <w:r w:rsidRPr="00E4548A">
              <w:rPr>
                <w:rFonts w:eastAsia="DengXian"/>
                <w:lang w:eastAsia="zh-CN"/>
              </w:rPr>
              <w:t>Likely to reflect reality of delivering and engagement with PALS intervention in practice.</w:t>
            </w:r>
          </w:p>
        </w:tc>
      </w:tr>
      <w:tr w:rsidR="00F1732F" w:rsidRPr="00E4548A" w14:paraId="04B7A24A" w14:textId="77777777" w:rsidTr="00BC71FF">
        <w:tc>
          <w:tcPr>
            <w:tcW w:w="3005" w:type="dxa"/>
          </w:tcPr>
          <w:p w14:paraId="0C9F860F" w14:textId="77777777" w:rsidR="00F1732F" w:rsidRPr="00E4548A" w:rsidRDefault="00F1732F" w:rsidP="00F1732F">
            <w:pPr>
              <w:spacing w:line="480" w:lineRule="auto"/>
              <w:rPr>
                <w:rFonts w:eastAsia="DengXian"/>
                <w:lang w:eastAsia="zh-CN"/>
              </w:rPr>
            </w:pPr>
            <w:r w:rsidRPr="00E4548A">
              <w:rPr>
                <w:rFonts w:eastAsia="DengXian"/>
                <w:lang w:eastAsia="zh-CN"/>
              </w:rPr>
              <w:t>Use of any other approaches to supporting mental health (competing or complementary interventions)</w:t>
            </w:r>
          </w:p>
        </w:tc>
        <w:tc>
          <w:tcPr>
            <w:tcW w:w="1952" w:type="dxa"/>
          </w:tcPr>
          <w:p w14:paraId="5EE6A0B3" w14:textId="77777777" w:rsidR="00F1732F" w:rsidRPr="00E4548A" w:rsidRDefault="00F1732F" w:rsidP="00F1732F">
            <w:pPr>
              <w:spacing w:line="480" w:lineRule="auto"/>
              <w:rPr>
                <w:rFonts w:eastAsia="DengXian"/>
                <w:lang w:eastAsia="zh-CN"/>
              </w:rPr>
            </w:pPr>
            <w:r w:rsidRPr="00E4548A">
              <w:rPr>
                <w:rFonts w:eastAsia="DengXian"/>
                <w:lang w:eastAsia="zh-CN"/>
              </w:rPr>
              <w:t>Treatment policy</w:t>
            </w:r>
          </w:p>
        </w:tc>
        <w:tc>
          <w:tcPr>
            <w:tcW w:w="4059" w:type="dxa"/>
          </w:tcPr>
          <w:p w14:paraId="50AFD628" w14:textId="77777777" w:rsidR="00F1732F" w:rsidRPr="00E4548A" w:rsidRDefault="00F1732F" w:rsidP="00F1732F">
            <w:pPr>
              <w:spacing w:line="480" w:lineRule="auto"/>
              <w:rPr>
                <w:rFonts w:eastAsia="DengXian"/>
                <w:lang w:eastAsia="zh-CN"/>
              </w:rPr>
            </w:pPr>
            <w:r w:rsidRPr="00E4548A">
              <w:rPr>
                <w:rFonts w:eastAsia="DengXian"/>
                <w:lang w:eastAsia="zh-CN"/>
              </w:rPr>
              <w:t>Other approaches will be generally available outside of the trial, and aim is to assess PALS in this context.</w:t>
            </w:r>
          </w:p>
        </w:tc>
      </w:tr>
      <w:tr w:rsidR="00F1732F" w:rsidRPr="00E4548A" w14:paraId="58FC0EED" w14:textId="77777777" w:rsidTr="00BC71FF">
        <w:tc>
          <w:tcPr>
            <w:tcW w:w="3005" w:type="dxa"/>
          </w:tcPr>
          <w:p w14:paraId="13D997A0" w14:textId="77777777" w:rsidR="00F1732F" w:rsidRPr="00E4548A" w:rsidRDefault="00F1732F" w:rsidP="00F1732F">
            <w:pPr>
              <w:spacing w:line="480" w:lineRule="auto"/>
              <w:rPr>
                <w:rFonts w:eastAsia="DengXian"/>
                <w:lang w:eastAsia="zh-CN"/>
              </w:rPr>
            </w:pPr>
            <w:r w:rsidRPr="00E4548A">
              <w:rPr>
                <w:rFonts w:eastAsia="DengXian"/>
                <w:lang w:eastAsia="zh-CN"/>
              </w:rPr>
              <w:t>Death</w:t>
            </w:r>
          </w:p>
        </w:tc>
        <w:tc>
          <w:tcPr>
            <w:tcW w:w="1952" w:type="dxa"/>
          </w:tcPr>
          <w:p w14:paraId="1D9A8515" w14:textId="77777777" w:rsidR="00F1732F" w:rsidRPr="00E4548A" w:rsidRDefault="00F1732F" w:rsidP="00F1732F">
            <w:pPr>
              <w:spacing w:line="480" w:lineRule="auto"/>
              <w:rPr>
                <w:rFonts w:eastAsia="DengXian"/>
                <w:lang w:eastAsia="zh-CN"/>
              </w:rPr>
            </w:pPr>
            <w:r w:rsidRPr="00E4548A">
              <w:rPr>
                <w:rFonts w:eastAsia="DengXian"/>
                <w:lang w:eastAsia="zh-CN"/>
              </w:rPr>
              <w:t>Principal stratum</w:t>
            </w:r>
          </w:p>
        </w:tc>
        <w:tc>
          <w:tcPr>
            <w:tcW w:w="4059" w:type="dxa"/>
          </w:tcPr>
          <w:p w14:paraId="4BF033B2" w14:textId="72BA2F0B" w:rsidR="00F1732F" w:rsidRPr="00E4548A" w:rsidRDefault="00EF3D47" w:rsidP="00F1732F">
            <w:pPr>
              <w:spacing w:line="480" w:lineRule="auto"/>
              <w:rPr>
                <w:rFonts w:eastAsia="DengXian"/>
                <w:lang w:eastAsia="zh-CN"/>
              </w:rPr>
            </w:pPr>
            <w:r w:rsidRPr="00E4548A">
              <w:rPr>
                <w:rFonts w:eastAsia="DengXian"/>
                <w:lang w:eastAsia="zh-CN"/>
              </w:rPr>
              <w:t>D</w:t>
            </w:r>
            <w:r w:rsidR="00F1732F" w:rsidRPr="00E4548A">
              <w:rPr>
                <w:rFonts w:eastAsia="DengXian"/>
                <w:lang w:eastAsia="zh-CN"/>
              </w:rPr>
              <w:t xml:space="preserve">eaths </w:t>
            </w:r>
            <w:r w:rsidRPr="00E4548A">
              <w:rPr>
                <w:rFonts w:eastAsia="DengXian"/>
                <w:lang w:eastAsia="zh-CN"/>
              </w:rPr>
              <w:t>we</w:t>
            </w:r>
            <w:r w:rsidR="00F1732F" w:rsidRPr="00E4548A">
              <w:rPr>
                <w:rFonts w:eastAsia="DengXian"/>
                <w:lang w:eastAsia="zh-CN"/>
              </w:rPr>
              <w:t>re expected to be very low, and hence will be excluded from the analysis due to the assumed minimal impact on conclusions.</w:t>
            </w:r>
          </w:p>
        </w:tc>
      </w:tr>
      <w:tr w:rsidR="00F1732F" w:rsidRPr="00E4548A" w14:paraId="361A3807" w14:textId="77777777" w:rsidTr="00BC71FF">
        <w:tc>
          <w:tcPr>
            <w:tcW w:w="3005" w:type="dxa"/>
          </w:tcPr>
          <w:p w14:paraId="58D57D14" w14:textId="3EA39A25" w:rsidR="00F1732F" w:rsidRPr="00E4548A" w:rsidRDefault="00F1732F" w:rsidP="00F1732F">
            <w:pPr>
              <w:spacing w:line="480" w:lineRule="auto"/>
              <w:rPr>
                <w:rFonts w:eastAsia="DengXian"/>
                <w:lang w:eastAsia="zh-CN"/>
              </w:rPr>
            </w:pPr>
            <w:r w:rsidRPr="00E4548A">
              <w:rPr>
                <w:rFonts w:eastAsia="DengXian"/>
                <w:lang w:eastAsia="zh-CN"/>
              </w:rPr>
              <w:t>COVID-19 pandemic</w:t>
            </w:r>
            <w:r w:rsidR="00CD385C" w:rsidRPr="00E4548A">
              <w:rPr>
                <w:rFonts w:eastAsia="DengXian"/>
                <w:lang w:eastAsia="zh-CN"/>
              </w:rPr>
              <w:t xml:space="preserve"> (impacting </w:t>
            </w:r>
            <w:r w:rsidR="00BD6ECE" w:rsidRPr="00E4548A">
              <w:rPr>
                <w:rFonts w:eastAsia="DengXian"/>
                <w:lang w:eastAsia="zh-CN"/>
              </w:rPr>
              <w:t>intervention delivery</w:t>
            </w:r>
            <w:r w:rsidR="004507B2" w:rsidRPr="00E4548A">
              <w:rPr>
                <w:rFonts w:eastAsia="DengXian"/>
                <w:lang w:eastAsia="zh-CN"/>
              </w:rPr>
              <w:t>, participant mental health</w:t>
            </w:r>
            <w:r w:rsidR="00BD6ECE" w:rsidRPr="00E4548A">
              <w:rPr>
                <w:rFonts w:eastAsia="DengXian"/>
                <w:lang w:eastAsia="zh-CN"/>
              </w:rPr>
              <w:t>)</w:t>
            </w:r>
          </w:p>
        </w:tc>
        <w:tc>
          <w:tcPr>
            <w:tcW w:w="1952" w:type="dxa"/>
          </w:tcPr>
          <w:p w14:paraId="112C4016" w14:textId="77777777" w:rsidR="00F1732F" w:rsidRPr="00E4548A" w:rsidRDefault="00F1732F" w:rsidP="00F1732F">
            <w:pPr>
              <w:spacing w:line="480" w:lineRule="auto"/>
              <w:rPr>
                <w:rFonts w:eastAsia="DengXian"/>
                <w:lang w:eastAsia="zh-CN"/>
              </w:rPr>
            </w:pPr>
            <w:r w:rsidRPr="00E4548A">
              <w:rPr>
                <w:rFonts w:eastAsia="DengXian"/>
                <w:lang w:eastAsia="zh-CN"/>
              </w:rPr>
              <w:t>Treatment policy</w:t>
            </w:r>
          </w:p>
        </w:tc>
        <w:tc>
          <w:tcPr>
            <w:tcW w:w="4059" w:type="dxa"/>
          </w:tcPr>
          <w:p w14:paraId="69A33AF8" w14:textId="77777777" w:rsidR="00F1732F" w:rsidRPr="00E4548A" w:rsidRDefault="00F1732F" w:rsidP="00F1732F">
            <w:pPr>
              <w:spacing w:line="480" w:lineRule="auto"/>
              <w:rPr>
                <w:rFonts w:eastAsia="DengXian"/>
                <w:lang w:eastAsia="zh-CN"/>
              </w:rPr>
            </w:pPr>
            <w:r w:rsidRPr="00E4548A">
              <w:rPr>
                <w:rFonts w:eastAsia="DengXian"/>
                <w:lang w:eastAsia="zh-CN"/>
              </w:rPr>
              <w:t xml:space="preserve">See discussion below. </w:t>
            </w:r>
          </w:p>
        </w:tc>
      </w:tr>
    </w:tbl>
    <w:p w14:paraId="26E428A8" w14:textId="51F74894" w:rsidR="00F1732F" w:rsidRPr="00E4548A" w:rsidRDefault="000032FE" w:rsidP="000032FE">
      <w:pPr>
        <w:tabs>
          <w:tab w:val="left" w:pos="1110"/>
        </w:tabs>
        <w:spacing w:line="480" w:lineRule="auto"/>
        <w:rPr>
          <w:rFonts w:eastAsia="DengXian" w:cstheme="minorHAnsi"/>
          <w:iCs/>
          <w:szCs w:val="24"/>
          <w:lang w:eastAsia="zh-CN"/>
        </w:rPr>
      </w:pPr>
      <w:r w:rsidRPr="00E4548A">
        <w:rPr>
          <w:rFonts w:eastAsia="DengXian" w:cstheme="minorHAnsi"/>
          <w:iCs/>
          <w:szCs w:val="24"/>
          <w:lang w:eastAsia="zh-CN"/>
        </w:rPr>
        <w:tab/>
      </w:r>
    </w:p>
    <w:p w14:paraId="6A71ED86" w14:textId="2376ACC5" w:rsidR="00F1732F" w:rsidRPr="00E4548A" w:rsidRDefault="000E63B0" w:rsidP="00F1732F">
      <w:pPr>
        <w:spacing w:line="480" w:lineRule="auto"/>
        <w:rPr>
          <w:rFonts w:eastAsia="DengXian" w:cstheme="minorHAnsi"/>
          <w:iCs/>
          <w:szCs w:val="24"/>
          <w:lang w:eastAsia="zh-CN"/>
        </w:rPr>
      </w:pPr>
      <w:r>
        <w:rPr>
          <w:rFonts w:eastAsia="DengXian" w:cstheme="minorHAnsi"/>
          <w:iCs/>
          <w:szCs w:val="24"/>
          <w:lang w:eastAsia="zh-CN"/>
        </w:rPr>
        <w:t xml:space="preserve">It was decided that while </w:t>
      </w:r>
      <w:r w:rsidRPr="00E4548A">
        <w:rPr>
          <w:rFonts w:eastAsia="DengXian" w:cstheme="minorHAnsi"/>
          <w:iCs/>
          <w:szCs w:val="24"/>
          <w:lang w:eastAsia="zh-CN"/>
        </w:rPr>
        <w:t>the COVID-19 pandemic</w:t>
      </w:r>
      <w:r>
        <w:rPr>
          <w:rFonts w:eastAsia="DengXian" w:cstheme="minorHAnsi"/>
          <w:iCs/>
          <w:szCs w:val="24"/>
          <w:lang w:eastAsia="zh-CN"/>
        </w:rPr>
        <w:t xml:space="preserve"> may impact </w:t>
      </w:r>
      <w:r w:rsidRPr="00E4548A">
        <w:rPr>
          <w:rFonts w:eastAsia="DengXian" w:cstheme="minorHAnsi"/>
          <w:iCs/>
          <w:szCs w:val="24"/>
          <w:lang w:eastAsia="zh-CN"/>
        </w:rPr>
        <w:t>mental health</w:t>
      </w:r>
      <w:r>
        <w:rPr>
          <w:rFonts w:eastAsia="DengXian" w:cstheme="minorHAnsi"/>
          <w:iCs/>
          <w:szCs w:val="24"/>
          <w:lang w:eastAsia="zh-CN"/>
        </w:rPr>
        <w:t xml:space="preserve">, the </w:t>
      </w:r>
      <w:r w:rsidRPr="00E4548A">
        <w:rPr>
          <w:rFonts w:eastAsia="DengXian" w:cstheme="minorHAnsi"/>
          <w:iCs/>
          <w:szCs w:val="24"/>
          <w:lang w:eastAsia="zh-CN"/>
        </w:rPr>
        <w:t>proposed mechanism of treatment action</w:t>
      </w:r>
      <w:r>
        <w:rPr>
          <w:rFonts w:eastAsia="DengXian" w:cstheme="minorHAnsi"/>
          <w:iCs/>
          <w:szCs w:val="24"/>
          <w:lang w:eastAsia="zh-CN"/>
        </w:rPr>
        <w:t xml:space="preserve"> should </w:t>
      </w:r>
      <w:r w:rsidRPr="00E4548A">
        <w:rPr>
          <w:rFonts w:eastAsia="DengXian" w:cstheme="minorHAnsi"/>
          <w:iCs/>
          <w:szCs w:val="24"/>
          <w:lang w:eastAsia="zh-CN"/>
        </w:rPr>
        <w:t>be</w:t>
      </w:r>
      <w:r>
        <w:rPr>
          <w:rFonts w:eastAsia="DengXian" w:cstheme="minorHAnsi"/>
          <w:iCs/>
          <w:szCs w:val="24"/>
          <w:lang w:eastAsia="zh-CN"/>
        </w:rPr>
        <w:t xml:space="preserve"> largely </w:t>
      </w:r>
      <w:r w:rsidRPr="00E4548A">
        <w:rPr>
          <w:rFonts w:eastAsia="DengXian" w:cstheme="minorHAnsi"/>
          <w:iCs/>
          <w:szCs w:val="24"/>
          <w:lang w:eastAsia="zh-CN"/>
        </w:rPr>
        <w:t>unaffected by</w:t>
      </w:r>
      <w:r>
        <w:rPr>
          <w:rFonts w:eastAsia="DengXian" w:cstheme="minorHAnsi"/>
          <w:iCs/>
          <w:szCs w:val="24"/>
          <w:lang w:eastAsia="zh-CN"/>
        </w:rPr>
        <w:t xml:space="preserve"> intervention delivery and the opportunities for social participation available to participants, therefore not impacting the treatment </w:t>
      </w:r>
      <w:r>
        <w:rPr>
          <w:rFonts w:eastAsia="DengXian" w:cstheme="minorHAnsi"/>
          <w:iCs/>
          <w:szCs w:val="24"/>
          <w:lang w:eastAsia="zh-CN"/>
        </w:rPr>
        <w:lastRenderedPageBreak/>
        <w:t xml:space="preserve">effect. </w:t>
      </w:r>
      <w:r w:rsidR="00F1732F" w:rsidRPr="00E4548A">
        <w:rPr>
          <w:rFonts w:eastAsia="DengXian" w:cstheme="minorHAnsi"/>
          <w:iCs/>
          <w:szCs w:val="24"/>
          <w:lang w:eastAsia="zh-CN"/>
        </w:rPr>
        <w:t xml:space="preserve">The pandemic was therefore considered under the treatment policy strategy, </w:t>
      </w:r>
      <w:r w:rsidR="00BD6ECE" w:rsidRPr="00E4548A">
        <w:rPr>
          <w:rFonts w:eastAsia="DengXian" w:cstheme="minorHAnsi"/>
          <w:iCs/>
          <w:szCs w:val="24"/>
          <w:lang w:eastAsia="zh-CN"/>
        </w:rPr>
        <w:t xml:space="preserve">with </w:t>
      </w:r>
      <w:r w:rsidR="00F1732F" w:rsidRPr="00E4548A">
        <w:rPr>
          <w:rFonts w:eastAsia="DengXian" w:cstheme="minorHAnsi"/>
          <w:iCs/>
          <w:szCs w:val="24"/>
          <w:lang w:eastAsia="zh-CN"/>
        </w:rPr>
        <w:t>a single treatment effect covering the pre- and post-pandemic periods</w:t>
      </w:r>
      <w:r>
        <w:rPr>
          <w:rFonts w:eastAsia="DengXian" w:cstheme="minorHAnsi"/>
          <w:iCs/>
          <w:szCs w:val="24"/>
          <w:lang w:eastAsia="zh-CN"/>
        </w:rPr>
        <w:t xml:space="preserve"> </w:t>
      </w:r>
      <w:r>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Pr>
          <w:rFonts w:eastAsia="DengXian" w:cstheme="minorHAnsi"/>
          <w:iCs/>
          <w:szCs w:val="24"/>
          <w:lang w:eastAsia="zh-CN"/>
        </w:rPr>
        <w:fldChar w:fldCharType="separate"/>
      </w:r>
      <w:r w:rsidR="00FA296E">
        <w:rPr>
          <w:rFonts w:eastAsia="DengXian" w:cstheme="minorHAnsi"/>
          <w:iCs/>
          <w:noProof/>
          <w:szCs w:val="24"/>
          <w:lang w:eastAsia="zh-CN"/>
        </w:rPr>
        <w:t>(50)</w:t>
      </w:r>
      <w:r>
        <w:rPr>
          <w:rFonts w:eastAsia="DengXian" w:cstheme="minorHAnsi"/>
          <w:iCs/>
          <w:szCs w:val="24"/>
          <w:lang w:eastAsia="zh-CN"/>
        </w:rPr>
        <w:fldChar w:fldCharType="end"/>
      </w:r>
      <w:r w:rsidR="00F1732F" w:rsidRPr="00E4548A">
        <w:rPr>
          <w:rFonts w:eastAsia="DengXian" w:cstheme="minorHAnsi"/>
          <w:iCs/>
          <w:szCs w:val="24"/>
          <w:lang w:eastAsia="zh-CN"/>
        </w:rPr>
        <w:t xml:space="preserve">. The </w:t>
      </w:r>
      <w:r w:rsidR="008C2F32">
        <w:rPr>
          <w:rFonts w:eastAsia="DengXian" w:cstheme="minorHAnsi"/>
          <w:iCs/>
          <w:szCs w:val="24"/>
          <w:lang w:eastAsia="zh-CN"/>
        </w:rPr>
        <w:t>timing and impact of the pandemic meant that there were approximately three equally sized participant groups: 1) those recruited and followed-up before COVID; 2) those recruited before COVID but followed-up during the first lockdown; 3) those recruited and followed up after the study restart in November 2020 (and subject to</w:t>
      </w:r>
      <w:r w:rsidR="008C2F32" w:rsidRPr="00E4548A">
        <w:rPr>
          <w:rFonts w:eastAsia="DengXian" w:cstheme="minorHAnsi"/>
          <w:iCs/>
          <w:szCs w:val="24"/>
          <w:lang w:eastAsia="zh-CN"/>
        </w:rPr>
        <w:t xml:space="preserve"> varying restrictions).</w:t>
      </w:r>
      <w:r w:rsidR="008C2F32">
        <w:rPr>
          <w:rFonts w:eastAsia="DengXian" w:cstheme="minorHAnsi"/>
          <w:iCs/>
          <w:szCs w:val="24"/>
          <w:lang w:eastAsia="zh-CN"/>
        </w:rPr>
        <w:t xml:space="preserve"> The treatment policy decision was also therefore taken pragmatically based on this, and the </w:t>
      </w:r>
      <w:r w:rsidR="008C2F32" w:rsidRPr="00E4548A">
        <w:rPr>
          <w:rFonts w:eastAsia="DengXian" w:cstheme="minorHAnsi"/>
          <w:iCs/>
          <w:szCs w:val="24"/>
          <w:lang w:eastAsia="zh-CN"/>
        </w:rPr>
        <w:t>primary estimand</w:t>
      </w:r>
      <w:r w:rsidR="008C2F32">
        <w:rPr>
          <w:rFonts w:eastAsia="DengXian" w:cstheme="minorHAnsi"/>
          <w:iCs/>
          <w:szCs w:val="24"/>
          <w:lang w:eastAsia="zh-CN"/>
        </w:rPr>
        <w:t xml:space="preserve"> was</w:t>
      </w:r>
      <w:r w:rsidR="008C2F32" w:rsidRPr="008C2F32">
        <w:rPr>
          <w:rFonts w:eastAsia="DengXian" w:cstheme="minorHAnsi"/>
          <w:iCs/>
          <w:szCs w:val="24"/>
          <w:lang w:eastAsia="zh-CN"/>
        </w:rPr>
        <w:t xml:space="preserve"> </w:t>
      </w:r>
      <w:r w:rsidR="008C2F32" w:rsidRPr="00E4548A">
        <w:rPr>
          <w:rFonts w:eastAsia="DengXian" w:cstheme="minorHAnsi"/>
          <w:iCs/>
          <w:szCs w:val="24"/>
          <w:lang w:eastAsia="zh-CN"/>
        </w:rPr>
        <w:t>the treatment difference (PALS intervention versus no PALS intervention) for all randomized participants who would not die, regardless of how the intervention was delivered and the participants’ engagement with it, and regardless of the COVID-19 pandemic</w:t>
      </w:r>
      <w:r w:rsidR="008C2F32">
        <w:rPr>
          <w:rFonts w:eastAsia="DengXian" w:cstheme="minorHAnsi"/>
          <w:iCs/>
          <w:szCs w:val="24"/>
          <w:lang w:eastAsia="zh-CN"/>
        </w:rPr>
        <w:t xml:space="preserve"> </w:t>
      </w:r>
      <w:r w:rsidR="008C2F32">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8C2F32">
        <w:rPr>
          <w:rFonts w:eastAsia="DengXian" w:cstheme="minorHAnsi"/>
          <w:iCs/>
          <w:szCs w:val="24"/>
          <w:lang w:eastAsia="zh-CN"/>
        </w:rPr>
        <w:fldChar w:fldCharType="separate"/>
      </w:r>
      <w:r w:rsidR="00FA296E">
        <w:rPr>
          <w:rFonts w:eastAsia="DengXian" w:cstheme="minorHAnsi"/>
          <w:iCs/>
          <w:noProof/>
          <w:szCs w:val="24"/>
          <w:lang w:eastAsia="zh-CN"/>
        </w:rPr>
        <w:t>(50)</w:t>
      </w:r>
      <w:r w:rsidR="008C2F32">
        <w:rPr>
          <w:rFonts w:eastAsia="DengXian" w:cstheme="minorHAnsi"/>
          <w:iCs/>
          <w:szCs w:val="24"/>
          <w:lang w:eastAsia="zh-CN"/>
        </w:rPr>
        <w:fldChar w:fldCharType="end"/>
      </w:r>
      <w:r w:rsidR="008C2F32" w:rsidRPr="00E4548A">
        <w:rPr>
          <w:rFonts w:eastAsia="DengXian" w:cstheme="minorHAnsi"/>
          <w:iCs/>
          <w:szCs w:val="24"/>
          <w:lang w:eastAsia="zh-CN"/>
        </w:rPr>
        <w:t>.</w:t>
      </w:r>
      <w:r w:rsidR="008C2F32" w:rsidRPr="008C2F32">
        <w:rPr>
          <w:rFonts w:eastAsia="DengXian" w:cstheme="minorHAnsi"/>
          <w:iCs/>
          <w:szCs w:val="24"/>
          <w:lang w:eastAsia="zh-CN"/>
        </w:rPr>
        <w:t xml:space="preserve"> </w:t>
      </w:r>
      <w:r w:rsidR="008C2F32" w:rsidRPr="00E4548A">
        <w:rPr>
          <w:rFonts w:eastAsia="DengXian" w:cstheme="minorHAnsi"/>
          <w:iCs/>
          <w:szCs w:val="24"/>
          <w:lang w:eastAsia="zh-CN"/>
        </w:rPr>
        <w:t>All secondary outcomes were considered to have the same intercurrent events and would be dealt with using the same strategies</w:t>
      </w:r>
    </w:p>
    <w:p w14:paraId="511E1C27" w14:textId="47956BE7" w:rsidR="00A826C7" w:rsidRPr="00E4548A" w:rsidRDefault="00F1732F" w:rsidP="00F1732F">
      <w:pPr>
        <w:spacing w:line="480" w:lineRule="auto"/>
        <w:rPr>
          <w:rFonts w:eastAsia="DengXian" w:cstheme="minorHAnsi"/>
          <w:iCs/>
          <w:szCs w:val="24"/>
          <w:lang w:eastAsia="zh-CN"/>
        </w:rPr>
      </w:pPr>
      <w:r w:rsidRPr="00E4548A">
        <w:rPr>
          <w:rFonts w:eastAsia="DengXian" w:cstheme="minorHAnsi"/>
          <w:iCs/>
          <w:szCs w:val="24"/>
          <w:lang w:eastAsia="zh-CN"/>
        </w:rPr>
        <w:t>Recruitment was extended during the study to ensure that a complete cases analysis was adequately powered. It was believed</w:t>
      </w:r>
      <w:r w:rsidR="002219C7">
        <w:rPr>
          <w:rFonts w:eastAsia="DengXian" w:cstheme="minorHAnsi"/>
          <w:iCs/>
          <w:szCs w:val="24"/>
          <w:lang w:eastAsia="zh-CN"/>
        </w:rPr>
        <w:t>,</w:t>
      </w:r>
      <w:r w:rsidRPr="00E4548A">
        <w:rPr>
          <w:rFonts w:eastAsia="DengXian" w:cstheme="minorHAnsi"/>
          <w:iCs/>
          <w:szCs w:val="24"/>
          <w:lang w:eastAsia="zh-CN"/>
        </w:rPr>
        <w:t xml:space="preserve"> a </w:t>
      </w:r>
      <w:r w:rsidR="00C463EB" w:rsidRPr="00E4548A">
        <w:rPr>
          <w:rFonts w:eastAsia="DengXian" w:cstheme="minorHAnsi"/>
          <w:iCs/>
          <w:szCs w:val="24"/>
          <w:lang w:eastAsia="zh-CN"/>
        </w:rPr>
        <w:t>priori, that</w:t>
      </w:r>
      <w:r w:rsidRPr="00E4548A">
        <w:rPr>
          <w:rFonts w:eastAsia="DengXian" w:cstheme="minorHAnsi"/>
          <w:iCs/>
          <w:szCs w:val="24"/>
          <w:lang w:eastAsia="zh-CN"/>
        </w:rPr>
        <w:t xml:space="preserve"> only outcome data will be missing (models were planned to include terms for </w:t>
      </w:r>
      <w:r w:rsidR="00200A97" w:rsidRPr="00E4548A">
        <w:rPr>
          <w:rFonts w:eastAsia="DengXian" w:cstheme="minorHAnsi"/>
          <w:iCs/>
          <w:szCs w:val="24"/>
          <w:lang w:eastAsia="zh-CN"/>
        </w:rPr>
        <w:t>organization</w:t>
      </w:r>
      <w:r w:rsidRPr="00E4548A">
        <w:rPr>
          <w:rFonts w:eastAsia="DengXian" w:cstheme="minorHAnsi"/>
          <w:iCs/>
          <w:szCs w:val="24"/>
          <w:lang w:eastAsia="zh-CN"/>
        </w:rPr>
        <w:t xml:space="preserve">, facilitator, baseline score of the outcome measure, and timepoint, which are highly unlikely to be missing). Hence, following the guidance of Jakobsen et al.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Jakobsen&lt;/Author&gt;&lt;Year&gt;2017&lt;/Year&gt;&lt;RecNum&gt;428&lt;/RecNum&gt;&lt;DisplayText&gt;(68)&lt;/DisplayText&gt;&lt;record&gt;&lt;rec-number&gt;428&lt;/rec-number&gt;&lt;foreign-keys&gt;&lt;key app="EN" db-id="9wveswd0bdfrz1edax8xa098tdfxw0ad2eaz" timestamp="1675849787"&gt;428&lt;/key&gt;&lt;/foreign-keys&gt;&lt;ref-type name="Journal Article"&gt;17&lt;/ref-type&gt;&lt;contributors&gt;&lt;authors&gt;&lt;author&gt;Jakobsen, Janus Christian&lt;/author&gt;&lt;author&gt;Gluud, Christian&lt;/author&gt;&lt;author&gt;Wetterslev, Jørn&lt;/author&gt;&lt;author&gt;Winkel, Per&lt;/author&gt;&lt;/authors&gt;&lt;/contributors&gt;&lt;titles&gt;&lt;title&gt;When and how should multiple imputation be used for handling missing data in randomised clinical trials – a practical guide with flowcharts&lt;/title&gt;&lt;secondary-title&gt;BMC Medical Research Methodology&lt;/secondary-title&gt;&lt;/titles&gt;&lt;periodical&gt;&lt;full-title&gt;BMC Medical Research Methodology&lt;/full-title&gt;&lt;/periodical&gt;&lt;pages&gt;162&lt;/pages&gt;&lt;volume&gt;17&lt;/volume&gt;&lt;number&gt;1&lt;/number&gt;&lt;dates&gt;&lt;year&gt;2017&lt;/year&gt;&lt;pub-dates&gt;&lt;date&gt;2017/12/06&lt;/date&gt;&lt;/pub-dates&gt;&lt;/dates&gt;&lt;isbn&gt;1471-2288&lt;/isbn&gt;&lt;urls&gt;&lt;related-urls&gt;&lt;url&gt;https://doi.org/10.1186/s12874-017-0442-1&lt;/url&gt;&lt;/related-urls&gt;&lt;/urls&gt;&lt;electronic-resource-num&gt;10.1186/s12874-017-0442-1&lt;/electronic-resource-num&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68)</w:t>
      </w:r>
      <w:r w:rsidRPr="00E4548A">
        <w:rPr>
          <w:rFonts w:eastAsia="DengXian" w:cstheme="minorHAnsi"/>
          <w:iCs/>
          <w:szCs w:val="24"/>
          <w:lang w:eastAsia="zh-CN"/>
        </w:rPr>
        <w:fldChar w:fldCharType="end"/>
      </w:r>
      <w:r w:rsidRPr="00E4548A">
        <w:rPr>
          <w:rFonts w:eastAsia="DengXian" w:cstheme="minorHAnsi"/>
          <w:iCs/>
          <w:szCs w:val="24"/>
          <w:lang w:eastAsia="zh-CN"/>
        </w:rPr>
        <w:t>, a complete case analysis was planned, even though this strategy did not necessarily align with the primary estimand</w:t>
      </w:r>
      <w:r w:rsidR="00CD3E64" w:rsidRPr="00E4548A">
        <w:rPr>
          <w:rFonts w:eastAsia="DengXian" w:cstheme="minorHAnsi"/>
          <w:iCs/>
          <w:szCs w:val="24"/>
          <w:lang w:eastAsia="zh-CN"/>
        </w:rPr>
        <w:t xml:space="preserve">; </w:t>
      </w:r>
      <w:r w:rsidRPr="00E4548A">
        <w:rPr>
          <w:rFonts w:eastAsia="DengXian" w:cstheme="minorHAnsi"/>
          <w:iCs/>
          <w:szCs w:val="24"/>
          <w:lang w:eastAsia="zh-CN"/>
        </w:rPr>
        <w:t xml:space="preserve">however, reasons for withdrawal were not collected systematically or consistently, making it difficult to fully explore reasons for missingness and the potential impact on study conclusions. </w:t>
      </w:r>
    </w:p>
    <w:p w14:paraId="2FB228B7" w14:textId="30E90127" w:rsidR="00F1732F" w:rsidRPr="00E4548A" w:rsidRDefault="00F1732F" w:rsidP="00F1732F">
      <w:pPr>
        <w:spacing w:line="480" w:lineRule="auto"/>
        <w:rPr>
          <w:rFonts w:eastAsia="DengXian" w:cstheme="minorHAnsi"/>
          <w:iCs/>
          <w:szCs w:val="24"/>
          <w:lang w:eastAsia="zh-CN"/>
        </w:rPr>
      </w:pPr>
      <w:r w:rsidRPr="00E4548A">
        <w:rPr>
          <w:rFonts w:eastAsia="DengXian" w:cstheme="minorHAnsi"/>
          <w:iCs/>
          <w:szCs w:val="24"/>
          <w:lang w:eastAsia="zh-CN"/>
        </w:rPr>
        <w:t>Baseline data is presented by whether primary outcome data was collected. Any differences between those who did and did not provide primary outcome data was assessed informally</w:t>
      </w:r>
      <w:r w:rsidR="001C1A74">
        <w:rPr>
          <w:rFonts w:eastAsia="DengXian" w:cstheme="minorHAnsi"/>
          <w:iCs/>
          <w:szCs w:val="24"/>
          <w:lang w:eastAsia="zh-CN"/>
        </w:rPr>
        <w:t xml:space="preserve"> </w:t>
      </w:r>
      <w:r w:rsidR="001C1A74">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1C1A74">
        <w:rPr>
          <w:rFonts w:eastAsia="DengXian" w:cstheme="minorHAnsi"/>
          <w:iCs/>
          <w:szCs w:val="24"/>
          <w:lang w:eastAsia="zh-CN"/>
        </w:rPr>
        <w:fldChar w:fldCharType="separate"/>
      </w:r>
      <w:r w:rsidR="00FA296E">
        <w:rPr>
          <w:rFonts w:eastAsia="DengXian" w:cstheme="minorHAnsi"/>
          <w:iCs/>
          <w:noProof/>
          <w:szCs w:val="24"/>
          <w:lang w:eastAsia="zh-CN"/>
        </w:rPr>
        <w:t>(50)</w:t>
      </w:r>
      <w:r w:rsidR="001C1A74">
        <w:rPr>
          <w:rFonts w:eastAsia="DengXian" w:cstheme="minorHAnsi"/>
          <w:iCs/>
          <w:szCs w:val="24"/>
          <w:lang w:eastAsia="zh-CN"/>
        </w:rPr>
        <w:fldChar w:fldCharType="end"/>
      </w:r>
      <w:r w:rsidRPr="00E4548A">
        <w:rPr>
          <w:rFonts w:eastAsia="DengXian" w:cstheme="minorHAnsi"/>
          <w:iCs/>
          <w:szCs w:val="24"/>
          <w:lang w:eastAsia="zh-CN"/>
        </w:rPr>
        <w:t>.</w:t>
      </w:r>
    </w:p>
    <w:p w14:paraId="51EDB969" w14:textId="10EE149D" w:rsidR="00F1732F" w:rsidRPr="00E4548A" w:rsidRDefault="00772545" w:rsidP="00CD2537">
      <w:pPr>
        <w:spacing w:line="480" w:lineRule="auto"/>
        <w:rPr>
          <w:rStyle w:val="normaltextrun"/>
          <w:b/>
          <w:bCs/>
          <w:color w:val="000000"/>
          <w:shd w:val="clear" w:color="auto" w:fill="FFFFFF"/>
        </w:rPr>
      </w:pPr>
      <w:r w:rsidRPr="00E4548A">
        <w:rPr>
          <w:rStyle w:val="normaltextrun"/>
          <w:b/>
          <w:bCs/>
          <w:color w:val="000000"/>
          <w:shd w:val="clear" w:color="auto" w:fill="FFFFFF"/>
        </w:rPr>
        <w:t>2.</w:t>
      </w:r>
      <w:r w:rsidR="00D32AC0">
        <w:rPr>
          <w:rStyle w:val="normaltextrun"/>
          <w:b/>
          <w:bCs/>
          <w:color w:val="000000"/>
          <w:shd w:val="clear" w:color="auto" w:fill="FFFFFF"/>
        </w:rPr>
        <w:t>10</w:t>
      </w:r>
      <w:r w:rsidRPr="00E4548A">
        <w:rPr>
          <w:rStyle w:val="normaltextrun"/>
          <w:b/>
          <w:bCs/>
          <w:color w:val="000000"/>
          <w:shd w:val="clear" w:color="auto" w:fill="FFFFFF"/>
        </w:rPr>
        <w:t xml:space="preserve">.1 </w:t>
      </w:r>
      <w:r w:rsidR="00F1732F" w:rsidRPr="00E4548A">
        <w:rPr>
          <w:rStyle w:val="normaltextrun"/>
          <w:b/>
          <w:bCs/>
          <w:color w:val="000000"/>
          <w:shd w:val="clear" w:color="auto" w:fill="FFFFFF"/>
        </w:rPr>
        <w:t xml:space="preserve">Primary Endpoint </w:t>
      </w:r>
    </w:p>
    <w:p w14:paraId="29013645" w14:textId="181DA416" w:rsidR="00164487" w:rsidRPr="00E4548A" w:rsidRDefault="001C1A74" w:rsidP="00BB4116">
      <w:pPr>
        <w:spacing w:after="0" w:line="480" w:lineRule="auto"/>
        <w:rPr>
          <w:rStyle w:val="normaltextrun"/>
          <w:color w:val="000000"/>
          <w:shd w:val="clear" w:color="auto" w:fill="FFFFFF"/>
        </w:rPr>
      </w:pPr>
      <w:r>
        <w:rPr>
          <w:rStyle w:val="normaltextrun"/>
          <w:color w:val="000000"/>
          <w:shd w:val="clear" w:color="auto" w:fill="FFFFFF"/>
        </w:rPr>
        <w:t>T</w:t>
      </w:r>
      <w:r w:rsidR="004C4A66" w:rsidRPr="00E4548A">
        <w:rPr>
          <w:rStyle w:val="normaltextrun"/>
          <w:color w:val="000000"/>
          <w:shd w:val="clear" w:color="auto" w:fill="FFFFFF"/>
        </w:rPr>
        <w:t xml:space="preserve">he difference in the SF-12 (v2) MCS score </w:t>
      </w:r>
      <w:r w:rsidRPr="00E4548A">
        <w:rPr>
          <w:rStyle w:val="normaltextrun"/>
          <w:color w:val="000000"/>
          <w:shd w:val="clear" w:color="auto" w:fill="FFFFFF"/>
        </w:rPr>
        <w:t xml:space="preserve">between the intervention and control group </w:t>
      </w:r>
      <w:r w:rsidR="004C4A66" w:rsidRPr="00E4548A">
        <w:rPr>
          <w:rStyle w:val="normaltextrun"/>
          <w:color w:val="000000"/>
          <w:shd w:val="clear" w:color="auto" w:fill="FFFFFF"/>
        </w:rPr>
        <w:t>at 6-month follow-up</w:t>
      </w:r>
      <w:r>
        <w:rPr>
          <w:rStyle w:val="normaltextrun"/>
          <w:color w:val="000000"/>
          <w:shd w:val="clear" w:color="auto" w:fill="FFFFFF"/>
        </w:rPr>
        <w:t xml:space="preserve"> was estimated using a linear mixed effects model</w:t>
      </w:r>
      <w:r w:rsidR="00BB4116" w:rsidRPr="00E4548A">
        <w:rPr>
          <w:rStyle w:val="normaltextrun"/>
          <w:color w:val="000000"/>
          <w:shd w:val="clear" w:color="auto" w:fill="FFFFFF"/>
        </w:rPr>
        <w:t xml:space="preserve">. The primary model was anticipated to include outcomes at 3 and 6 months, </w:t>
      </w:r>
      <w:r w:rsidR="00763724" w:rsidRPr="00E4548A">
        <w:rPr>
          <w:rStyle w:val="normaltextrun"/>
          <w:color w:val="000000"/>
          <w:shd w:val="clear" w:color="auto" w:fill="FFFFFF"/>
        </w:rPr>
        <w:t>with</w:t>
      </w:r>
      <w:r w:rsidR="00BB4116" w:rsidRPr="00E4548A">
        <w:rPr>
          <w:rStyle w:val="normaltextrun"/>
          <w:color w:val="000000"/>
          <w:shd w:val="clear" w:color="auto" w:fill="FFFFFF"/>
        </w:rPr>
        <w:t xml:space="preserve"> participant </w:t>
      </w:r>
      <w:r w:rsidR="00A77561" w:rsidRPr="00E4548A">
        <w:rPr>
          <w:rStyle w:val="normaltextrun"/>
          <w:color w:val="000000"/>
          <w:shd w:val="clear" w:color="auto" w:fill="FFFFFF"/>
        </w:rPr>
        <w:t xml:space="preserve">and </w:t>
      </w:r>
      <w:r w:rsidR="00200A97" w:rsidRPr="00E4548A">
        <w:rPr>
          <w:rStyle w:val="normaltextrun"/>
          <w:color w:val="000000"/>
          <w:shd w:val="clear" w:color="auto" w:fill="FFFFFF"/>
        </w:rPr>
        <w:t>organization</w:t>
      </w:r>
      <w:r w:rsidR="00A77561" w:rsidRPr="00E4548A">
        <w:rPr>
          <w:rStyle w:val="normaltextrun"/>
          <w:color w:val="000000"/>
          <w:shd w:val="clear" w:color="auto" w:fill="FFFFFF"/>
        </w:rPr>
        <w:t xml:space="preserve"> included </w:t>
      </w:r>
      <w:r w:rsidR="00763724" w:rsidRPr="00E4548A">
        <w:rPr>
          <w:rStyle w:val="normaltextrun"/>
          <w:color w:val="000000"/>
          <w:shd w:val="clear" w:color="auto" w:fill="FFFFFF"/>
        </w:rPr>
        <w:t>a</w:t>
      </w:r>
      <w:r w:rsidR="00BB4116" w:rsidRPr="00E4548A">
        <w:rPr>
          <w:rStyle w:val="normaltextrun"/>
          <w:color w:val="000000"/>
          <w:shd w:val="clear" w:color="auto" w:fill="FFFFFF"/>
        </w:rPr>
        <w:t>s random effect</w:t>
      </w:r>
      <w:r w:rsidR="00A77561" w:rsidRPr="00E4548A">
        <w:rPr>
          <w:rStyle w:val="normaltextrun"/>
          <w:color w:val="000000"/>
          <w:shd w:val="clear" w:color="auto" w:fill="FFFFFF"/>
        </w:rPr>
        <w:t>s</w:t>
      </w:r>
      <w:r w:rsidR="00BB4116" w:rsidRPr="00E4548A">
        <w:rPr>
          <w:rStyle w:val="normaltextrun"/>
          <w:color w:val="000000"/>
          <w:shd w:val="clear" w:color="auto" w:fill="FFFFFF"/>
        </w:rPr>
        <w:t xml:space="preserve">. </w:t>
      </w:r>
      <w:r w:rsidR="00BB4116" w:rsidRPr="00E4548A">
        <w:rPr>
          <w:rStyle w:val="normaltextrun"/>
          <w:color w:val="000000"/>
          <w:shd w:val="clear" w:color="auto" w:fill="FFFFFF"/>
        </w:rPr>
        <w:lastRenderedPageBreak/>
        <w:t xml:space="preserve">It was planned that </w:t>
      </w:r>
      <w:r w:rsidR="00F1732F" w:rsidRPr="00E4548A">
        <w:rPr>
          <w:rStyle w:val="normaltextrun"/>
          <w:color w:val="000000"/>
          <w:shd w:val="clear" w:color="auto" w:fill="FFFFFF"/>
        </w:rPr>
        <w:t>if the</w:t>
      </w:r>
      <w:r w:rsidR="00BB4116" w:rsidRPr="00E4548A">
        <w:rPr>
          <w:rStyle w:val="normaltextrun"/>
          <w:color w:val="000000"/>
          <w:shd w:val="clear" w:color="auto" w:fill="FFFFFF"/>
        </w:rPr>
        <w:t xml:space="preserve"> mixed model did not converge, a model with only 6 months as the outcome would be the primary analysis. For the complete case analysis, it was planned that if missing data rates </w:t>
      </w:r>
      <w:r w:rsidR="00F1732F" w:rsidRPr="00E4548A">
        <w:rPr>
          <w:rStyle w:val="normaltextrun"/>
          <w:color w:val="000000"/>
          <w:shd w:val="clear" w:color="auto" w:fill="FFFFFF"/>
        </w:rPr>
        <w:t>were higher</w:t>
      </w:r>
      <w:r w:rsidR="00BB4116" w:rsidRPr="00E4548A">
        <w:rPr>
          <w:rStyle w:val="normaltextrun"/>
          <w:color w:val="000000"/>
          <w:shd w:val="clear" w:color="auto" w:fill="FFFFFF"/>
        </w:rPr>
        <w:t xml:space="preserve"> for 3 months than that for 6 months, a model with only 6 months as the outcome will be considered the primary analysis </w:t>
      </w:r>
      <w:r w:rsidR="00DA43F6" w:rsidRPr="00E4548A">
        <w:rPr>
          <w:rStyle w:val="normaltextrun"/>
          <w:color w:val="000000"/>
          <w:shd w:val="clear" w:color="auto" w:fill="FFFFFF"/>
        </w:rPr>
        <w:t>(</w:t>
      </w:r>
      <w:r w:rsidR="00CD2537" w:rsidRPr="00E4548A">
        <w:rPr>
          <w:rStyle w:val="normaltextrun"/>
          <w:color w:val="000000"/>
          <w:shd w:val="clear" w:color="auto" w:fill="FFFFFF"/>
        </w:rPr>
        <w:t>t</w:t>
      </w:r>
      <w:r w:rsidR="00BB4116" w:rsidRPr="00E4548A">
        <w:rPr>
          <w:rStyle w:val="normaltextrun"/>
          <w:color w:val="000000"/>
          <w:shd w:val="clear" w:color="auto" w:fill="FFFFFF"/>
        </w:rPr>
        <w:t>his situation was thought possible due to the nature of the impact of the first UK COVID-19 pandemic lockdown on the study; in this instance</w:t>
      </w:r>
      <w:r w:rsidR="00763724" w:rsidRPr="00E4548A">
        <w:rPr>
          <w:rStyle w:val="normaltextrun"/>
          <w:color w:val="000000"/>
          <w:shd w:val="clear" w:color="auto" w:fill="FFFFFF"/>
        </w:rPr>
        <w:t>,</w:t>
      </w:r>
      <w:r w:rsidR="00BB4116" w:rsidRPr="00E4548A">
        <w:rPr>
          <w:rStyle w:val="normaltextrun"/>
          <w:color w:val="000000"/>
          <w:shd w:val="clear" w:color="auto" w:fill="FFFFFF"/>
        </w:rPr>
        <w:t xml:space="preserve"> it was planned that participant and time will no longer be included in the model</w:t>
      </w:r>
      <w:r w:rsidR="00CD2537" w:rsidRPr="00E4548A">
        <w:rPr>
          <w:rStyle w:val="normaltextrun"/>
          <w:color w:val="000000"/>
          <w:shd w:val="clear" w:color="auto" w:fill="FFFFFF"/>
        </w:rPr>
        <w:t>)</w:t>
      </w:r>
      <w:r w:rsidR="00BB4116" w:rsidRPr="00E4548A">
        <w:rPr>
          <w:rStyle w:val="normaltextrun"/>
          <w:color w:val="000000"/>
          <w:shd w:val="clear" w:color="auto" w:fill="FFFFFF"/>
        </w:rPr>
        <w:t xml:space="preserve">. Time (as a categorical variable) and baseline SF-12 MCS </w:t>
      </w:r>
      <w:r w:rsidR="00F1732F" w:rsidRPr="00E4548A">
        <w:rPr>
          <w:rStyle w:val="normaltextrun"/>
          <w:color w:val="000000"/>
          <w:shd w:val="clear" w:color="auto" w:fill="FFFFFF"/>
        </w:rPr>
        <w:t>score were</w:t>
      </w:r>
      <w:r w:rsidR="00BB4116" w:rsidRPr="00E4548A">
        <w:rPr>
          <w:rStyle w:val="normaltextrun"/>
          <w:color w:val="000000"/>
          <w:shd w:val="clear" w:color="auto" w:fill="FFFFFF"/>
        </w:rPr>
        <w:t xml:space="preserve"> included as fixed effects. An unstructured covariance matrix for the random effects was </w:t>
      </w:r>
      <w:r w:rsidR="000B0490" w:rsidRPr="00E4548A">
        <w:rPr>
          <w:rStyle w:val="normaltextrun"/>
          <w:color w:val="000000"/>
          <w:shd w:val="clear" w:color="auto" w:fill="FFFFFF"/>
        </w:rPr>
        <w:t>planned,</w:t>
      </w:r>
      <w:r w:rsidR="00BB4116" w:rsidRPr="00E4548A">
        <w:rPr>
          <w:rStyle w:val="normaltextrun"/>
          <w:color w:val="000000"/>
          <w:shd w:val="clear" w:color="auto" w:fill="FFFFFF"/>
        </w:rPr>
        <w:t xml:space="preserve"> </w:t>
      </w:r>
      <w:r w:rsidR="000B0490" w:rsidRPr="00E4548A">
        <w:rPr>
          <w:rStyle w:val="normaltextrun"/>
          <w:color w:val="000000"/>
          <w:shd w:val="clear" w:color="auto" w:fill="FFFFFF"/>
        </w:rPr>
        <w:t>and</w:t>
      </w:r>
      <w:r w:rsidR="00BB4116" w:rsidRPr="00E4548A">
        <w:rPr>
          <w:rStyle w:val="normaltextrun"/>
          <w:color w:val="000000"/>
          <w:shd w:val="clear" w:color="auto" w:fill="FFFFFF"/>
        </w:rPr>
        <w:t xml:space="preserve"> the model w</w:t>
      </w:r>
      <w:r w:rsidR="000B0490" w:rsidRPr="00E4548A">
        <w:rPr>
          <w:rStyle w:val="normaltextrun"/>
          <w:color w:val="000000"/>
          <w:shd w:val="clear" w:color="auto" w:fill="FFFFFF"/>
        </w:rPr>
        <w:t>as to</w:t>
      </w:r>
      <w:r w:rsidR="00BB4116" w:rsidRPr="00E4548A">
        <w:rPr>
          <w:rStyle w:val="normaltextrun"/>
          <w:color w:val="000000"/>
          <w:shd w:val="clear" w:color="auto" w:fill="FFFFFF"/>
        </w:rPr>
        <w:t xml:space="preserve"> be fit using restricted maximum likelihood (REML). </w:t>
      </w:r>
      <w:r w:rsidR="00DA268B">
        <w:rPr>
          <w:rStyle w:val="normaltextrun"/>
          <w:color w:val="000000"/>
          <w:shd w:val="clear" w:color="auto" w:fill="FFFFFF"/>
        </w:rPr>
        <w:t>It was planned that</w:t>
      </w:r>
      <w:r w:rsidR="00BB4116" w:rsidRPr="00E4548A">
        <w:rPr>
          <w:rStyle w:val="normaltextrun"/>
          <w:color w:val="000000"/>
          <w:shd w:val="clear" w:color="auto" w:fill="FFFFFF"/>
        </w:rPr>
        <w:t xml:space="preserve"> facilitator would be included as a random effect</w:t>
      </w:r>
      <w:r w:rsidR="00A92114" w:rsidRPr="00E4548A">
        <w:rPr>
          <w:rStyle w:val="normaltextrun"/>
          <w:color w:val="000000"/>
          <w:shd w:val="clear" w:color="auto" w:fill="FFFFFF"/>
        </w:rPr>
        <w:t>; h</w:t>
      </w:r>
      <w:r w:rsidR="00BB4116" w:rsidRPr="00E4548A">
        <w:rPr>
          <w:rStyle w:val="normaltextrun"/>
          <w:color w:val="000000"/>
          <w:shd w:val="clear" w:color="auto" w:fill="FFFFFF"/>
        </w:rPr>
        <w:t xml:space="preserve">owever, </w:t>
      </w:r>
      <w:r w:rsidR="00DA268B" w:rsidRPr="00E4548A">
        <w:rPr>
          <w:rStyle w:val="normaltextrun"/>
          <w:color w:val="000000"/>
          <w:shd w:val="clear" w:color="auto" w:fill="FFFFFF"/>
        </w:rPr>
        <w:t>delivery was largely carried out by the trial team</w:t>
      </w:r>
      <w:r w:rsidR="00DA268B">
        <w:rPr>
          <w:rStyle w:val="normaltextrun"/>
          <w:color w:val="000000"/>
          <w:shd w:val="clear" w:color="auto" w:fill="FFFFFF"/>
        </w:rPr>
        <w:t>, and so</w:t>
      </w:r>
      <w:r w:rsidR="00DA268B" w:rsidRPr="00E4548A">
        <w:rPr>
          <w:rStyle w:val="normaltextrun"/>
          <w:color w:val="000000"/>
          <w:shd w:val="clear" w:color="auto" w:fill="FFFFFF"/>
        </w:rPr>
        <w:t xml:space="preserve"> </w:t>
      </w:r>
      <w:r w:rsidR="00BB4116" w:rsidRPr="00E4548A">
        <w:rPr>
          <w:rStyle w:val="normaltextrun"/>
          <w:color w:val="000000"/>
          <w:shd w:val="clear" w:color="auto" w:fill="FFFFFF"/>
        </w:rPr>
        <w:t>it was felt that facilitator would not be an important factor</w:t>
      </w:r>
      <w:r w:rsidR="00DA268B">
        <w:rPr>
          <w:rStyle w:val="normaltextrun"/>
          <w:color w:val="000000"/>
          <w:shd w:val="clear" w:color="auto" w:fill="FFFFFF"/>
        </w:rPr>
        <w:t>.</w:t>
      </w:r>
      <w:r w:rsidR="00BB4116" w:rsidRPr="00E4548A">
        <w:rPr>
          <w:rStyle w:val="normaltextrun"/>
          <w:color w:val="000000"/>
          <w:shd w:val="clear" w:color="auto" w:fill="FFFFFF"/>
        </w:rPr>
        <w:t xml:space="preserve"> </w:t>
      </w:r>
    </w:p>
    <w:p w14:paraId="3DEA001D" w14:textId="00BFCAA0" w:rsidR="00BB4116" w:rsidRPr="00E4548A" w:rsidRDefault="00BB4116" w:rsidP="00DA3847">
      <w:pPr>
        <w:spacing w:after="0" w:line="480" w:lineRule="auto"/>
        <w:rPr>
          <w:rStyle w:val="normaltextrun"/>
          <w:color w:val="000000"/>
          <w:shd w:val="clear" w:color="auto" w:fill="FFFFFF"/>
        </w:rPr>
      </w:pPr>
      <w:r w:rsidRPr="00E4548A">
        <w:rPr>
          <w:rStyle w:val="normaltextrun"/>
          <w:color w:val="000000"/>
          <w:shd w:val="clear" w:color="auto" w:fill="FFFFFF"/>
        </w:rPr>
        <w:t>Scoring</w:t>
      </w:r>
      <w:r w:rsidR="00164487" w:rsidRPr="00E4548A">
        <w:rPr>
          <w:rStyle w:val="normaltextrun"/>
          <w:color w:val="000000"/>
          <w:shd w:val="clear" w:color="auto" w:fill="FFFFFF"/>
        </w:rPr>
        <w:t xml:space="preserve"> for the SF-12</w:t>
      </w:r>
      <w:r w:rsidRPr="00E4548A">
        <w:rPr>
          <w:rStyle w:val="normaltextrun"/>
          <w:color w:val="000000"/>
          <w:shd w:val="clear" w:color="auto" w:fill="FFFFFF"/>
        </w:rPr>
        <w:t xml:space="preserve"> followed the User’s Manual for the SF-12v2 Health Survey, Third Edition. Missing data was handled using the in-built Full Missing Score Estimation option; briefly, missing items on a single questionnaire may be imputed in a domain with more than one question. This approach was also used for the secondary endpoint of SF-12 Physical Composite Score (PCS).</w:t>
      </w:r>
      <w:r w:rsidR="00DA3847" w:rsidRPr="00E4548A">
        <w:rPr>
          <w:rStyle w:val="normaltextrun"/>
          <w:color w:val="000000"/>
          <w:shd w:val="clear" w:color="auto" w:fill="FFFFFF"/>
        </w:rPr>
        <w:t xml:space="preserve"> </w:t>
      </w:r>
    </w:p>
    <w:p w14:paraId="48BD03A9" w14:textId="54B3CC75" w:rsidR="00C24CFA" w:rsidRPr="00E4548A" w:rsidRDefault="00772545" w:rsidP="00DA3847">
      <w:pPr>
        <w:spacing w:after="0" w:line="480" w:lineRule="auto"/>
        <w:rPr>
          <w:b/>
          <w:bCs/>
        </w:rPr>
      </w:pPr>
      <w:r w:rsidRPr="00E4548A">
        <w:rPr>
          <w:rFonts w:eastAsia="DengXian" w:cstheme="minorHAnsi"/>
          <w:b/>
          <w:bCs/>
          <w:lang w:eastAsia="zh-CN"/>
        </w:rPr>
        <w:t>2.</w:t>
      </w:r>
      <w:r w:rsidR="00D32AC0">
        <w:rPr>
          <w:rFonts w:eastAsia="DengXian" w:cstheme="minorHAnsi"/>
          <w:b/>
          <w:bCs/>
          <w:lang w:eastAsia="zh-CN"/>
        </w:rPr>
        <w:t>11</w:t>
      </w:r>
      <w:r w:rsidR="00D32AC0" w:rsidRPr="00E4548A">
        <w:rPr>
          <w:rFonts w:eastAsia="DengXian" w:cstheme="minorHAnsi"/>
          <w:b/>
          <w:bCs/>
          <w:lang w:eastAsia="zh-CN"/>
        </w:rPr>
        <w:t xml:space="preserve"> </w:t>
      </w:r>
      <w:r w:rsidR="00DA3847" w:rsidRPr="00E4548A">
        <w:rPr>
          <w:b/>
          <w:bCs/>
        </w:rPr>
        <w:t xml:space="preserve">Economic analysis </w:t>
      </w:r>
    </w:p>
    <w:p w14:paraId="0C072DE2" w14:textId="5A2959A8" w:rsidR="00C24CFA" w:rsidRPr="00E4548A" w:rsidRDefault="00DA3847" w:rsidP="00DA3847">
      <w:pPr>
        <w:spacing w:after="0" w:line="480" w:lineRule="auto"/>
        <w:rPr>
          <w:rFonts w:eastAsia="Calibri"/>
        </w:rPr>
      </w:pPr>
      <w:r w:rsidRPr="00E4548A">
        <w:rPr>
          <w:rFonts w:eastAsia="Calibri"/>
        </w:rPr>
        <w:t>The economic analysis aimed to assess whether PALS</w:t>
      </w:r>
      <w:r w:rsidR="00DA268B" w:rsidRPr="00DA268B">
        <w:rPr>
          <w:rFonts w:eastAsia="Calibri"/>
        </w:rPr>
        <w:t xml:space="preserve"> </w:t>
      </w:r>
      <w:r w:rsidR="00DA268B" w:rsidRPr="00E4548A">
        <w:rPr>
          <w:rFonts w:eastAsia="Calibri"/>
        </w:rPr>
        <w:t>was a cost-effective intervention for individuals</w:t>
      </w:r>
      <w:r w:rsidR="00DA268B" w:rsidRPr="00DA268B">
        <w:rPr>
          <w:rFonts w:eastAsia="Calibri"/>
        </w:rPr>
        <w:t xml:space="preserve"> </w:t>
      </w:r>
      <w:r w:rsidR="00DA268B" w:rsidRPr="00E4548A">
        <w:rPr>
          <w:rFonts w:eastAsia="Calibri"/>
        </w:rPr>
        <w:t>at risk of loneliness when compared with usual care</w:t>
      </w:r>
      <w:r w:rsidR="00DA268B">
        <w:rPr>
          <w:rFonts w:eastAsia="Calibri"/>
        </w:rPr>
        <w:t xml:space="preserve"> and delivered in a community setting. </w:t>
      </w:r>
      <w:r w:rsidRPr="00E4548A">
        <w:t xml:space="preserve">A within-trial cost-utility analysis was conducted over a 6-month time horizon. </w:t>
      </w:r>
      <w:r w:rsidR="000032FE" w:rsidRPr="00E4548A">
        <w:t xml:space="preserve">As the time horizon was less than 12-months no discounting was conducted. </w:t>
      </w:r>
      <w:r w:rsidRPr="00E4548A">
        <w:t>The economic evaluation sought to address the estimated resource use and cost of delivering PALS, the effect of PALS on health-related quality of life (SF-6D)</w:t>
      </w:r>
      <w:r w:rsidRPr="00E4548A">
        <w:rPr>
          <w:rFonts w:cstheme="minorHAnsi"/>
        </w:rPr>
        <w:t xml:space="preserve"> </w:t>
      </w:r>
      <w:r w:rsidRPr="00E4548A">
        <w:rPr>
          <w:rFonts w:cstheme="minorHAnsi"/>
        </w:rPr>
        <w:fldChar w:fldCharType="begin"/>
      </w:r>
      <w:r w:rsidR="00FA296E">
        <w:rPr>
          <w:rFonts w:cstheme="minorHAnsi"/>
        </w:rPr>
        <w:instrText xml:space="preserve"> ADDIN EN.CITE &lt;EndNote&gt;&lt;Cite&gt;&lt;Author&gt;Brazier&lt;/Author&gt;&lt;Year&gt;2004&lt;/Year&gt;&lt;RecNum&gt;125&lt;/RecNum&gt;&lt;DisplayText&gt;(69)&lt;/DisplayText&gt;&lt;record&gt;&lt;rec-number&gt;125&lt;/rec-number&gt;&lt;foreign-keys&gt;&lt;key app="EN" db-id="p0waafvxjsdd08ew5rxp0psi9wrd05ert5vs" timestamp="0"&gt;125&lt;/key&gt;&lt;/foreign-keys&gt;&lt;ref-type name="Journal Article"&gt;17&lt;/ref-type&gt;&lt;contributors&gt;&lt;authors&gt;&lt;author&gt;Brazier, J. E.&lt;/author&gt;&lt;author&gt;Roberts, J.&lt;/author&gt;&lt;/authors&gt;&lt;/contributors&gt;&lt;auth-address&gt;Health Economics and Decision Science Group, School of Health and Related Research, University of Sheffield, Sheffield, United Kingdom.&lt;/auth-address&gt;&lt;titles&gt;&lt;title&gt;The estimation of a preference-based measure of health from the SF-12&lt;/title&gt;&lt;secondary-title&gt;Med Care&lt;/secondary-title&gt;&lt;alt-title&gt;Medical care&lt;/alt-title&gt;&lt;/titles&gt;&lt;pages&gt;851-9&lt;/pages&gt;&lt;volume&gt;42&lt;/volume&gt;&lt;number&gt;9&lt;/number&gt;&lt;edition&gt;2004/08/21&lt;/edition&gt;&lt;keywords&gt;&lt;keyword&gt;Aged&lt;/keyword&gt;&lt;keyword&gt;Algorithms&lt;/keyword&gt;&lt;keyword&gt;Female&lt;/keyword&gt;&lt;keyword&gt;Great Britain&lt;/keyword&gt;&lt;keyword&gt;*Health Status&lt;/keyword&gt;&lt;keyword&gt;*Health Status Indicators&lt;/keyword&gt;&lt;keyword&gt;Humans&lt;/keyword&gt;&lt;keyword&gt;Male&lt;/keyword&gt;&lt;keyword&gt;Middle Aged&lt;/keyword&gt;&lt;keyword&gt;Psychometrics&lt;/keyword&gt;&lt;keyword&gt;*Quality of Life&lt;/keyword&gt;&lt;keyword&gt;Quality-Adjusted Life Years&lt;/keyword&gt;&lt;keyword&gt;Reproducibility of Results&lt;/keyword&gt;&lt;keyword&gt;Research Design&lt;/keyword&gt;&lt;keyword&gt;Sensitivity and Specificity&lt;/keyword&gt;&lt;keyword&gt;Surveys and Questionnaires/*standards&lt;/keyword&gt;&lt;/keywords&gt;&lt;dates&gt;&lt;year&gt;2004&lt;/year&gt;&lt;pub-dates&gt;&lt;date&gt;Sep&lt;/date&gt;&lt;/pub-dates&gt;&lt;/dates&gt;&lt;isbn&gt;0025-7079 (Print)&amp;#xD;0025-7079&lt;/isbn&gt;&lt;accession-num&gt;15319610&lt;/accession-num&gt;&lt;urls&gt;&lt;/urls&gt;&lt;remote-database-provider&gt;NLM&lt;/remote-database-provider&gt;&lt;language&gt;Eng&lt;/language&gt;&lt;/record&gt;&lt;/Cite&gt;&lt;/EndNote&gt;</w:instrText>
      </w:r>
      <w:r w:rsidRPr="00E4548A">
        <w:rPr>
          <w:rFonts w:cstheme="minorHAnsi"/>
        </w:rPr>
        <w:fldChar w:fldCharType="separate"/>
      </w:r>
      <w:r w:rsidR="00FA296E">
        <w:rPr>
          <w:rFonts w:cstheme="minorHAnsi"/>
          <w:noProof/>
        </w:rPr>
        <w:t>(69)</w:t>
      </w:r>
      <w:r w:rsidRPr="00E4548A">
        <w:rPr>
          <w:rFonts w:cstheme="minorHAnsi"/>
        </w:rPr>
        <w:fldChar w:fldCharType="end"/>
      </w:r>
      <w:r w:rsidRPr="00E4548A">
        <w:rPr>
          <w:rFonts w:cstheme="minorHAnsi"/>
        </w:rPr>
        <w:t xml:space="preserve"> and </w:t>
      </w:r>
      <w:r w:rsidRPr="00E4548A">
        <w:t>capability-wellbeing (ICECAP-A)</w:t>
      </w:r>
      <w:r w:rsidRPr="00E4548A">
        <w:rPr>
          <w:rFonts w:cstheme="minorHAnsi"/>
        </w:rPr>
        <w:t xml:space="preserve"> </w:t>
      </w:r>
      <w:r w:rsidRPr="00E4548A">
        <w:rPr>
          <w:rFonts w:cstheme="minorHAnsi"/>
        </w:rPr>
        <w:fldChar w:fldCharType="begin"/>
      </w:r>
      <w:r w:rsidR="00FA296E">
        <w:rPr>
          <w:rFonts w:cstheme="minorHAnsi"/>
        </w:rPr>
        <w:instrText xml:space="preserve"> ADDIN EN.CITE &lt;EndNote&gt;&lt;Cite&gt;&lt;Author&gt;Al-Janabi&lt;/Author&gt;&lt;Year&gt;2012&lt;/Year&gt;&lt;RecNum&gt;126&lt;/RecNum&gt;&lt;DisplayText&gt;(70)&lt;/DisplayText&gt;&lt;record&gt;&lt;rec-number&gt;126&lt;/rec-number&gt;&lt;foreign-keys&gt;&lt;key app="EN" db-id="p0waafvxjsdd08ew5rxp0psi9wrd05ert5vs" timestamp="0"&gt;126&lt;/key&gt;&lt;/foreign-keys&gt;&lt;ref-type name="Journal Article"&gt;17&lt;/ref-type&gt;&lt;contributors&gt;&lt;authors&gt;&lt;author&gt;Al-Janabi, Hareth&lt;/author&gt;&lt;author&gt;N Flynn, Terry&lt;/author&gt;&lt;author&gt;Coast, Joanna&lt;/author&gt;&lt;/authors&gt;&lt;/contributors&gt;&lt;titles&gt;&lt;title&gt;Development of a self-report measure of capability wellbeing for adults: the ICECAP-A&lt;/title&gt;&lt;secondary-title&gt;Quality of Life Research&lt;/secondary-title&gt;&lt;/titles&gt;&lt;pages&gt;167-176&lt;/pages&gt;&lt;volume&gt;21&lt;/volume&gt;&lt;number&gt;1&lt;/number&gt;&lt;dates&gt;&lt;year&gt;2012&lt;/year&gt;&lt;pub-dates&gt;&lt;date&gt;05/20&amp;#xD;05/02/accepted&lt;/date&gt;&lt;/pub-dates&gt;&lt;/dates&gt;&lt;pub-location&gt;Dordrecht&lt;/pub-location&gt;&lt;publisher&gt;Springer Netherlands&lt;/publisher&gt;&lt;isbn&gt;0962-9343&amp;#xD;1573-2649&lt;/isbn&gt;&lt;accession-num&gt;PMC3254872&lt;/accession-num&gt;&lt;urls&gt;&lt;related-urls&gt;&lt;url&gt;http://www.ncbi.nlm.nih.gov/pmc/articles/PMC3254872/&lt;/url&gt;&lt;/related-urls&gt;&lt;/urls&gt;&lt;electronic-resource-num&gt;10.1007/s11136-011-9927-2&lt;/electronic-resource-num&gt;&lt;remote-database-name&gt;PMC&lt;/remote-database-name&gt;&lt;/record&gt;&lt;/Cite&gt;&lt;/EndNote&gt;</w:instrText>
      </w:r>
      <w:r w:rsidRPr="00E4548A">
        <w:rPr>
          <w:rFonts w:cstheme="minorHAnsi"/>
        </w:rPr>
        <w:fldChar w:fldCharType="separate"/>
      </w:r>
      <w:r w:rsidR="00FA296E">
        <w:rPr>
          <w:rFonts w:cstheme="minorHAnsi"/>
          <w:noProof/>
        </w:rPr>
        <w:t>(70)</w:t>
      </w:r>
      <w:r w:rsidRPr="00E4548A">
        <w:rPr>
          <w:rFonts w:cstheme="minorHAnsi"/>
        </w:rPr>
        <w:fldChar w:fldCharType="end"/>
      </w:r>
      <w:r w:rsidRPr="00E4548A">
        <w:rPr>
          <w:rFonts w:cstheme="minorHAnsi"/>
        </w:rPr>
        <w:t xml:space="preserve"> and the cost utility, </w:t>
      </w:r>
      <w:r w:rsidRPr="00E4548A">
        <w:t xml:space="preserve">in terms of net monetary benefits of PALS. </w:t>
      </w:r>
    </w:p>
    <w:p w14:paraId="1EA03E01" w14:textId="10B78BE8" w:rsidR="0068745D" w:rsidRPr="00E4548A" w:rsidRDefault="00772545" w:rsidP="003A7C6D">
      <w:pPr>
        <w:spacing w:after="0" w:line="480" w:lineRule="auto"/>
        <w:jc w:val="both"/>
        <w:rPr>
          <w:b/>
          <w:bCs/>
        </w:rPr>
      </w:pPr>
      <w:r w:rsidRPr="00E4548A">
        <w:rPr>
          <w:b/>
          <w:bCs/>
        </w:rPr>
        <w:t>2.</w:t>
      </w:r>
      <w:r w:rsidR="00D32AC0">
        <w:rPr>
          <w:b/>
          <w:bCs/>
        </w:rPr>
        <w:t>11</w:t>
      </w:r>
      <w:r w:rsidRPr="00E4548A">
        <w:rPr>
          <w:b/>
          <w:bCs/>
        </w:rPr>
        <w:t xml:space="preserve">.1 </w:t>
      </w:r>
      <w:r w:rsidR="00DA3847" w:rsidRPr="00E4548A">
        <w:rPr>
          <w:b/>
          <w:bCs/>
        </w:rPr>
        <w:t xml:space="preserve">Costing the intervention </w:t>
      </w:r>
    </w:p>
    <w:p w14:paraId="647B4B01" w14:textId="04B3D9CF" w:rsidR="003A0026" w:rsidRPr="00E4548A" w:rsidRDefault="000032FE" w:rsidP="000032FE">
      <w:pPr>
        <w:keepNext/>
        <w:keepLines/>
        <w:spacing w:before="40" w:after="0" w:line="480" w:lineRule="auto"/>
        <w:outlineLvl w:val="4"/>
      </w:pPr>
      <w:r w:rsidRPr="00E4548A">
        <w:lastRenderedPageBreak/>
        <w:t xml:space="preserve">Resource use for both facilitator training in the intervention and subsequent delivery were estimated based on within-trial logs completed after each activity, and recorded duration, nature and number of staff attending the sessions as well as if it was face to face (and if </w:t>
      </w:r>
      <w:r w:rsidR="00C463EB" w:rsidRPr="00E4548A">
        <w:t>so,</w:t>
      </w:r>
      <w:r w:rsidRPr="00E4548A">
        <w:t xml:space="preserve"> the facilitator’s travel was recorded) or virtual. </w:t>
      </w:r>
    </w:p>
    <w:p w14:paraId="16156333" w14:textId="5266B584" w:rsidR="000032FE" w:rsidRPr="00E4548A" w:rsidRDefault="000032FE" w:rsidP="000032FE">
      <w:pPr>
        <w:spacing w:line="480" w:lineRule="auto"/>
        <w:rPr>
          <w:rFonts w:eastAsia="DengXian" w:cstheme="minorHAnsi"/>
          <w:iCs/>
          <w:szCs w:val="24"/>
          <w:lang w:eastAsia="zh-CN"/>
        </w:rPr>
      </w:pPr>
      <w:r w:rsidRPr="00E4548A">
        <w:rPr>
          <w:rFonts w:eastAsia="DengXian" w:cstheme="minorHAnsi"/>
          <w:iCs/>
          <w:szCs w:val="24"/>
          <w:lang w:eastAsia="zh-CN"/>
        </w:rPr>
        <w:t xml:space="preserve">Participants’ healthcare resource use was collected using a de-novo resource use questionnaire that included health and social care resource use (e.g. </w:t>
      </w:r>
      <w:r w:rsidR="00DA268B">
        <w:rPr>
          <w:rFonts w:eastAsia="DengXian" w:cstheme="minorHAnsi"/>
          <w:iCs/>
          <w:szCs w:val="24"/>
          <w:lang w:eastAsia="zh-CN"/>
        </w:rPr>
        <w:t xml:space="preserve"> medical or mental health visits or contacts</w:t>
      </w:r>
      <w:r w:rsidRPr="00E4548A">
        <w:rPr>
          <w:rFonts w:eastAsia="DengXian" w:cstheme="minorHAnsi"/>
          <w:iCs/>
          <w:szCs w:val="24"/>
          <w:lang w:eastAsia="zh-CN"/>
        </w:rPr>
        <w:t>) and informal care (e.g. from family and friends)</w:t>
      </w:r>
      <w:r w:rsidR="00DA268B">
        <w:rPr>
          <w:rFonts w:eastAsia="DengXian" w:cstheme="minorHAnsi"/>
          <w:iCs/>
          <w:szCs w:val="24"/>
          <w:lang w:eastAsia="zh-CN"/>
        </w:rPr>
        <w:t xml:space="preserve"> </w:t>
      </w:r>
      <w:r w:rsidR="00DA268B" w:rsidRPr="00E4548A">
        <w:rPr>
          <w:rFonts w:eastAsia="DengXian" w:cstheme="minorHAnsi"/>
          <w:iCs/>
          <w:szCs w:val="24"/>
          <w:lang w:eastAsia="zh-CN"/>
        </w:rPr>
        <w:t>at baseline, 3 and 6 months</w:t>
      </w:r>
      <w:r w:rsidRPr="00E4548A">
        <w:rPr>
          <w:rFonts w:eastAsia="DengXian" w:cstheme="minorHAnsi"/>
          <w:iCs/>
          <w:szCs w:val="24"/>
          <w:lang w:eastAsia="zh-CN"/>
        </w:rPr>
        <w:t xml:space="preserve">. Questions regarding personal expenditure on activities (which might be influenced by the intervention) were included and a total activity cost </w:t>
      </w:r>
      <w:r w:rsidR="00644045">
        <w:rPr>
          <w:rFonts w:eastAsia="DengXian" w:cstheme="minorHAnsi"/>
          <w:iCs/>
          <w:szCs w:val="24"/>
          <w:lang w:eastAsia="zh-CN"/>
        </w:rPr>
        <w:t>calculated</w:t>
      </w:r>
      <w:r w:rsidRPr="00E4548A">
        <w:rPr>
          <w:rFonts w:eastAsia="DengXian" w:cstheme="minorHAnsi"/>
          <w:iCs/>
          <w:szCs w:val="24"/>
          <w:lang w:eastAsia="zh-CN"/>
        </w:rPr>
        <w:t xml:space="preserve"> for each participant.</w:t>
      </w:r>
    </w:p>
    <w:p w14:paraId="4D8B65C8" w14:textId="1CE35E45" w:rsidR="000032FE" w:rsidRPr="00E4548A" w:rsidRDefault="000032FE" w:rsidP="00313100">
      <w:pPr>
        <w:spacing w:line="480" w:lineRule="auto"/>
        <w:rPr>
          <w:rFonts w:eastAsia="DengXian" w:cstheme="minorHAnsi"/>
          <w:iCs/>
          <w:szCs w:val="24"/>
          <w:lang w:eastAsia="zh-CN"/>
        </w:rPr>
      </w:pPr>
      <w:r w:rsidRPr="00E4548A">
        <w:rPr>
          <w:rFonts w:eastAsia="DengXian" w:cstheme="minorHAnsi"/>
          <w:iCs/>
          <w:szCs w:val="24"/>
          <w:lang w:eastAsia="zh-CN"/>
        </w:rPr>
        <w:t>Resource use was valued using appropriate UK unit costs or participant valuations estimated at the time of the study delivery (2019-2021). Table 4</w:t>
      </w:r>
      <w:r w:rsidR="00644045">
        <w:rPr>
          <w:rFonts w:eastAsia="DengXian" w:cstheme="minorHAnsi"/>
          <w:iCs/>
          <w:szCs w:val="24"/>
          <w:lang w:eastAsia="zh-CN"/>
        </w:rPr>
        <w:t xml:space="preserve"> outlines the unit costs and assumptions</w:t>
      </w:r>
      <w:r w:rsidRPr="00E4548A">
        <w:rPr>
          <w:rFonts w:eastAsia="DengXian" w:cstheme="minorHAnsi"/>
          <w:iCs/>
          <w:szCs w:val="24"/>
          <w:lang w:eastAsia="zh-CN"/>
        </w:rPr>
        <w:t xml:space="preserve">. NHS National Cost Collection data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Year&gt;2019/2020&lt;/Year&gt;&lt;RecNum&gt;24&lt;/RecNum&gt;&lt;DisplayText&gt;(71)&lt;/DisplayText&gt;&lt;record&gt;&lt;rec-number&gt;24&lt;/rec-number&gt;&lt;foreign-keys&gt;&lt;key app="EN" db-id="r5a0drswspwap5ee59fvpf5bztar2zpzat2s" timestamp="1666186605"&gt;24&lt;/key&gt;&lt;/foreign-keys&gt;&lt;ref-type name="Dataset"&gt;59&lt;/ref-type&gt;&lt;contributors&gt;&lt;secondary-authors&gt;&lt;author&gt;NHS England,&lt;/author&gt;&lt;/secondary-authors&gt;&lt;/contributors&gt;&lt;titles&gt;&lt;title&gt;National Cost Collection &lt;/title&gt;&lt;/titles&gt;&lt;dates&gt;&lt;year&gt;2019/2020&lt;/year&gt;&lt;/dates&gt;&lt;urls&gt;&lt;related-urls&gt;&lt;url&gt;https://www.england.nhs.uk/publication/2019-20-national-cost-collection-data-publication/&lt;/url&gt;&lt;/related-urls&gt;&lt;/urls&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71)</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was used to value hospital resource use (e.g. A&amp;E visits and outpatient attendances). Primary care and social care costs (e.g. GP visits) were valued using PSSRU Unit Costs of Health and Social Care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PSSRU&lt;/Author&gt;&lt;Year&gt;2020&lt;/Year&gt;&lt;RecNum&gt;25&lt;/RecNum&gt;&lt;DisplayText&gt;(72)&lt;/DisplayText&gt;&lt;record&gt;&lt;rec-number&gt;25&lt;/rec-number&gt;&lt;foreign-keys&gt;&lt;key app="EN" db-id="r5a0drswspwap5ee59fvpf5bztar2zpzat2s" timestamp="1666187210"&gt;25&lt;/key&gt;&lt;/foreign-keys&gt;&lt;ref-type name="Report"&gt;27&lt;/ref-type&gt;&lt;contributors&gt;&lt;authors&gt;&lt;author&gt;PSSRU,&lt;/author&gt;&lt;/authors&gt;&lt;/contributors&gt;&lt;titles&gt;&lt;title&gt;Unit Costs for Health and Social Care&lt;/title&gt;&lt;/titles&gt;&lt;dates&gt;&lt;year&gt;2020&lt;/year&gt;&lt;/dates&gt;&lt;urls&gt;&lt;related-urls&gt;&lt;url&gt;https://www.pssru.ac.uk/project-pages/unit-costs/unit-costs-2020/&lt;/url&gt;&lt;/related-urls&gt;&lt;/urls&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72)</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w:t>
      </w:r>
      <w:r w:rsidR="00313100">
        <w:rPr>
          <w:rFonts w:eastAsia="DengXian" w:cstheme="minorHAnsi"/>
          <w:iCs/>
          <w:szCs w:val="24"/>
          <w:lang w:eastAsia="zh-CN"/>
        </w:rPr>
        <w:t>Total number of prescriptions was also collected for each participant, and unit costs applied per prescription (</w:t>
      </w:r>
      <w:r w:rsidR="00117F42">
        <w:rPr>
          <w:rFonts w:eastAsia="DengXian" w:cstheme="minorHAnsi"/>
          <w:iCs/>
          <w:szCs w:val="24"/>
          <w:lang w:eastAsia="zh-CN"/>
        </w:rPr>
        <w:t>See Appendix 1).</w:t>
      </w:r>
    </w:p>
    <w:p w14:paraId="77CC83B8" w14:textId="70A9751D" w:rsidR="000032FE" w:rsidRPr="00E4548A" w:rsidRDefault="00313100" w:rsidP="000032FE">
      <w:pPr>
        <w:spacing w:line="480" w:lineRule="auto"/>
        <w:rPr>
          <w:rFonts w:eastAsia="DengXian" w:cstheme="minorHAnsi"/>
          <w:iCs/>
          <w:szCs w:val="24"/>
          <w:lang w:eastAsia="zh-CN"/>
        </w:rPr>
      </w:pPr>
      <w:r>
        <w:rPr>
          <w:rFonts w:eastAsia="DengXian" w:cstheme="minorHAnsi"/>
          <w:iCs/>
          <w:szCs w:val="24"/>
          <w:lang w:eastAsia="zh-CN"/>
        </w:rPr>
        <w:t xml:space="preserve">Participants reported the number of </w:t>
      </w:r>
      <w:r w:rsidR="000032FE" w:rsidRPr="00E4548A">
        <w:rPr>
          <w:rFonts w:eastAsia="DengXian" w:cstheme="minorHAnsi"/>
          <w:iCs/>
          <w:szCs w:val="24"/>
          <w:lang w:eastAsia="zh-CN"/>
        </w:rPr>
        <w:t>hours of care received from friends and family</w:t>
      </w:r>
      <w:r>
        <w:rPr>
          <w:rFonts w:eastAsia="DengXian" w:cstheme="minorHAnsi"/>
          <w:iCs/>
          <w:szCs w:val="24"/>
          <w:lang w:eastAsia="zh-CN"/>
        </w:rPr>
        <w:t xml:space="preserve"> using a single question on unpaid care</w:t>
      </w:r>
      <w:r w:rsidR="000032FE" w:rsidRPr="00E4548A">
        <w:rPr>
          <w:rFonts w:eastAsia="DengXian" w:cstheme="minorHAnsi"/>
          <w:iCs/>
          <w:szCs w:val="24"/>
          <w:lang w:eastAsia="zh-CN"/>
        </w:rPr>
        <w:t xml:space="preserve">. The value of this time was estimated using the opportunity cost approach, </w:t>
      </w:r>
      <w:r w:rsidR="000032FE"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van den Berg&lt;/Author&gt;&lt;Year&gt;2006&lt;/Year&gt;&lt;RecNum&gt;9&lt;/RecNum&gt;&lt;DisplayText&gt;(73)&lt;/DisplayText&gt;&lt;record&gt;&lt;rec-number&gt;9&lt;/rec-number&gt;&lt;foreign-keys&gt;&lt;key app="EN" db-id="r5a0drswspwap5ee59fvpf5bztar2zpzat2s" timestamp="1579515189"&gt;9&lt;/key&gt;&lt;/foreign-keys&gt;&lt;ref-type name="Journal Article"&gt;17&lt;/ref-type&gt;&lt;contributors&gt;&lt;authors&gt;&lt;author&gt;van den Berg, Bernard&lt;/author&gt;&lt;author&gt;Brouwer, Werner&lt;/author&gt;&lt;author&gt;van Exel, Job&lt;/author&gt;&lt;author&gt;Koopmanschap, Marc&lt;/author&gt;&lt;author&gt;van den Bos, Geertrudis A. M.&lt;/author&gt;&lt;author&gt;Rutten, Frans&lt;/author&gt;&lt;/authors&gt;&lt;/contributors&gt;&lt;titles&gt;&lt;title&gt;Economic valuation of informal care: Lessons from the application of the opportunity costs and proxy good methods&lt;/title&gt;&lt;secondary-title&gt;Social Science &amp;amp; Medicine&lt;/secondary-title&gt;&lt;/titles&gt;&lt;periodical&gt;&lt;full-title&gt;Social Science &amp;amp; Medicine&lt;/full-title&gt;&lt;/periodical&gt;&lt;pages&gt;835-845&lt;/pages&gt;&lt;volume&gt;62&lt;/volume&gt;&lt;number&gt;4&lt;/number&gt;&lt;keywords&gt;&lt;keyword&gt;Informal care&lt;/keyword&gt;&lt;keyword&gt;Economic evaluations&lt;/keyword&gt;&lt;keyword&gt;Opportunity costs method&lt;/keyword&gt;&lt;keyword&gt;Proxy good method&lt;/keyword&gt;&lt;keyword&gt;Stroke&lt;/keyword&gt;&lt;keyword&gt;Rheumatoid arthritis&lt;/keyword&gt;&lt;keyword&gt;The Netherlands&lt;/keyword&gt;&lt;/keywords&gt;&lt;dates&gt;&lt;year&gt;2006&lt;/year&gt;&lt;pub-dates&gt;&lt;date&gt;2006/02/01/&lt;/date&gt;&lt;/pub-dates&gt;&lt;/dates&gt;&lt;isbn&gt;0277-9536&lt;/isbn&gt;&lt;urls&gt;&lt;related-urls&gt;&lt;url&gt;http://www.sciencedirect.com/science/article/pii/S0277953605003527&lt;/url&gt;&lt;/related-urls&gt;&lt;/urls&gt;&lt;electronic-resource-num&gt;https://doi.org/10.1016/j.socscimed.2005.06.046&lt;/electronic-resource-num&gt;&lt;/record&gt;&lt;/Cite&gt;&lt;/EndNote&gt;</w:instrText>
      </w:r>
      <w:r w:rsidR="000032FE" w:rsidRPr="00E4548A">
        <w:rPr>
          <w:rFonts w:eastAsia="DengXian" w:cstheme="minorHAnsi"/>
          <w:iCs/>
          <w:szCs w:val="24"/>
          <w:lang w:eastAsia="zh-CN"/>
        </w:rPr>
        <w:fldChar w:fldCharType="separate"/>
      </w:r>
      <w:r w:rsidR="00FA296E">
        <w:rPr>
          <w:rFonts w:eastAsia="DengXian" w:cstheme="minorHAnsi"/>
          <w:iCs/>
          <w:noProof/>
          <w:szCs w:val="24"/>
          <w:lang w:eastAsia="zh-CN"/>
        </w:rPr>
        <w:t>(73)</w:t>
      </w:r>
      <w:r w:rsidR="000032FE" w:rsidRPr="00E4548A">
        <w:rPr>
          <w:rFonts w:eastAsia="DengXian" w:cstheme="minorHAnsi"/>
          <w:iCs/>
          <w:szCs w:val="24"/>
          <w:lang w:eastAsia="zh-CN"/>
        </w:rPr>
        <w:fldChar w:fldCharType="end"/>
      </w:r>
      <w:r w:rsidR="000032FE" w:rsidRPr="00E4548A">
        <w:rPr>
          <w:rFonts w:eastAsia="DengXian" w:cstheme="minorHAnsi"/>
          <w:iCs/>
          <w:szCs w:val="24"/>
          <w:lang w:eastAsia="zh-CN"/>
        </w:rPr>
        <w:t xml:space="preserve"> using the National Living Wage 2019-2020 </w:t>
      </w:r>
      <w:r w:rsidR="000032FE"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HM Government&lt;/Author&gt;&lt;Year&gt;2010&lt;/Year&gt;&lt;RecNum&gt;26&lt;/RecNum&gt;&lt;DisplayText&gt;(74)&lt;/DisplayText&gt;&lt;record&gt;&lt;rec-number&gt;26&lt;/rec-number&gt;&lt;foreign-keys&gt;&lt;key app="EN" db-id="r5a0drswspwap5ee59fvpf5bztar2zpzat2s" timestamp="1666187501"&gt;26&lt;/key&gt;&lt;/foreign-keys&gt;&lt;ref-type name="Report"&gt;27&lt;/ref-type&gt;&lt;contributors&gt;&lt;authors&gt;&lt;author&gt;HM Government,&lt;/author&gt;&lt;/authors&gt;&lt;/contributors&gt;&lt;titles&gt;&lt;title&gt;National Minimum Wage and National Living Wage rates April 2019-March 2020&lt;/title&gt;&lt;/titles&gt;&lt;dates&gt;&lt;year&gt;2010&lt;/year&gt;&lt;/dates&gt;&lt;urls&gt;&lt;related-urls&gt;&lt;url&gt;https://www.gov.uk/national-minimum-wage-rates&lt;/url&gt;&lt;/related-urls&gt;&lt;/urls&gt;&lt;/record&gt;&lt;/Cite&gt;&lt;/EndNote&gt;</w:instrText>
      </w:r>
      <w:r w:rsidR="000032FE" w:rsidRPr="00E4548A">
        <w:rPr>
          <w:rFonts w:eastAsia="DengXian" w:cstheme="minorHAnsi"/>
          <w:iCs/>
          <w:szCs w:val="24"/>
          <w:lang w:eastAsia="zh-CN"/>
        </w:rPr>
        <w:fldChar w:fldCharType="separate"/>
      </w:r>
      <w:r w:rsidR="00FA296E">
        <w:rPr>
          <w:rFonts w:eastAsia="DengXian" w:cstheme="minorHAnsi"/>
          <w:iCs/>
          <w:noProof/>
          <w:szCs w:val="24"/>
          <w:lang w:eastAsia="zh-CN"/>
        </w:rPr>
        <w:t>(74)</w:t>
      </w:r>
      <w:r w:rsidR="000032FE" w:rsidRPr="00E4548A">
        <w:rPr>
          <w:rFonts w:eastAsia="DengXian" w:cstheme="minorHAnsi"/>
          <w:iCs/>
          <w:szCs w:val="24"/>
          <w:lang w:eastAsia="zh-CN"/>
        </w:rPr>
        <w:fldChar w:fldCharType="end"/>
      </w:r>
      <w:r w:rsidR="000032FE" w:rsidRPr="00E4548A">
        <w:rPr>
          <w:rFonts w:eastAsia="DengXian" w:cstheme="minorHAnsi"/>
          <w:iCs/>
          <w:szCs w:val="24"/>
          <w:lang w:eastAsia="zh-CN"/>
        </w:rPr>
        <w:t>.</w:t>
      </w:r>
    </w:p>
    <w:p w14:paraId="642ED62A" w14:textId="171CDBEA" w:rsidR="003A0026" w:rsidRPr="00E4548A" w:rsidRDefault="00441CFB" w:rsidP="00441CFB">
      <w:bookmarkStart w:id="4" w:name="_Toc144472571"/>
      <w:r>
        <w:t>2.</w:t>
      </w:r>
      <w:r w:rsidR="00D32AC0">
        <w:t>11</w:t>
      </w:r>
      <w:r>
        <w:t xml:space="preserve">.1.1 </w:t>
      </w:r>
      <w:r w:rsidR="003A0026" w:rsidRPr="00E4548A">
        <w:t>Outcomes</w:t>
      </w:r>
      <w:bookmarkEnd w:id="4"/>
    </w:p>
    <w:p w14:paraId="3DB01C41" w14:textId="4FB94B4A" w:rsidR="0076275E" w:rsidRPr="00E4548A" w:rsidRDefault="0076275E" w:rsidP="0076275E">
      <w:pPr>
        <w:spacing w:line="480" w:lineRule="auto"/>
        <w:rPr>
          <w:rFonts w:eastAsia="DengXian" w:cstheme="minorHAnsi"/>
          <w:iCs/>
          <w:szCs w:val="24"/>
          <w:lang w:eastAsia="zh-CN"/>
        </w:rPr>
      </w:pPr>
      <w:bookmarkStart w:id="5" w:name="_Hlk175661649"/>
      <w:r w:rsidRPr="00E4548A">
        <w:rPr>
          <w:rFonts w:eastAsia="DengXian" w:cstheme="minorHAnsi"/>
          <w:iCs/>
          <w:szCs w:val="24"/>
          <w:lang w:eastAsia="zh-CN"/>
        </w:rPr>
        <w:t xml:space="preserve">The primary analysis for the economic evaluation uses the QALY, derived from utility scores, </w:t>
      </w:r>
      <w:bookmarkEnd w:id="5"/>
      <w:r w:rsidRPr="00E4548A">
        <w:rPr>
          <w:rFonts w:eastAsia="DengXian" w:cstheme="minorHAnsi"/>
          <w:iCs/>
          <w:szCs w:val="24"/>
          <w:lang w:eastAsia="zh-CN"/>
        </w:rPr>
        <w:t xml:space="preserve">obtained using the SF-6D algorithm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Brazier&lt;/Author&gt;&lt;Year&gt;2008&lt;/Year&gt;&lt;RecNum&gt;23&lt;/RecNum&gt;&lt;DisplayText&gt;(75)&lt;/DisplayText&gt;&lt;record&gt;&lt;rec-number&gt;23&lt;/rec-number&gt;&lt;foreign-keys&gt;&lt;key app="EN" db-id="r5a0drswspwap5ee59fvpf5bztar2zpzat2s" timestamp="1665765632"&gt;23&lt;/key&gt;&lt;/foreign-keys&gt;&lt;ref-type name="Journal Article"&gt;17&lt;/ref-type&gt;&lt;contributors&gt;&lt;authors&gt;&lt;author&gt;Brazier, JE&lt;/author&gt;&lt;author&gt;Rowen, D&lt;/author&gt;&lt;author&gt;Hanmer, J&lt;/author&gt;&lt;/authors&gt;&lt;/contributors&gt;&lt;titles&gt;&lt;title&gt;Revised SF-6D scoring programmes: a summary of improvements&lt;/title&gt;&lt;secondary-title&gt;PRO newsletter&lt;/secondary-title&gt;&lt;/titles&gt;&lt;periodical&gt;&lt;full-title&gt;PRO newsletter&lt;/full-title&gt;&lt;/periodical&gt;&lt;pages&gt;14-15&lt;/pages&gt;&lt;volume&gt;40&lt;/volume&gt;&lt;number&gt;Fall issue&lt;/number&gt;&lt;dates&gt;&lt;year&gt;2008&lt;/year&gt;&lt;/dates&gt;&lt;urls&gt;&lt;/urls&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75)</w:t>
      </w:r>
      <w:r w:rsidRPr="00E4548A">
        <w:rPr>
          <w:rFonts w:eastAsia="DengXian" w:cstheme="minorHAnsi"/>
          <w:iCs/>
          <w:szCs w:val="24"/>
          <w:lang w:eastAsia="zh-CN"/>
        </w:rPr>
        <w:fldChar w:fldCharType="end"/>
      </w:r>
      <w:r w:rsidRPr="00E4548A">
        <w:rPr>
          <w:rFonts w:eastAsia="DengXian" w:cstheme="minorHAnsi"/>
          <w:iCs/>
          <w:szCs w:val="24"/>
          <w:lang w:eastAsia="zh-CN"/>
        </w:rPr>
        <w:t>, which uses SF-12 data</w:t>
      </w:r>
      <w:r w:rsidR="008C67A0">
        <w:rPr>
          <w:rFonts w:eastAsia="DengXian" w:cstheme="minorHAnsi"/>
          <w:iCs/>
          <w:szCs w:val="24"/>
          <w:lang w:eastAsia="zh-CN"/>
        </w:rPr>
        <w:t>, collected</w:t>
      </w:r>
      <w:r w:rsidRPr="00E4548A">
        <w:rPr>
          <w:rFonts w:eastAsia="DengXian" w:cstheme="minorHAnsi"/>
          <w:iCs/>
          <w:szCs w:val="24"/>
          <w:lang w:eastAsia="zh-CN"/>
        </w:rPr>
        <w:t xml:space="preserve"> at baseline, 3 and 6 months. A secondary economic outcome was the ICECAP-A measure of capability wellbeing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Al-Janabi&lt;/Author&gt;&lt;Year&gt;2012&lt;/Year&gt;&lt;RecNum&gt;126&lt;/RecNum&gt;&lt;DisplayText&gt;(70)&lt;/DisplayText&gt;&lt;record&gt;&lt;rec-number&gt;126&lt;/rec-number&gt;&lt;foreign-keys&gt;&lt;key app="EN" db-id="p0waafvxjsdd08ew5rxp0psi9wrd05ert5vs" timestamp="0"&gt;126&lt;/key&gt;&lt;/foreign-keys&gt;&lt;ref-type name="Journal Article"&gt;17&lt;/ref-type&gt;&lt;contributors&gt;&lt;authors&gt;&lt;author&gt;Al-Janabi, Hareth&lt;/author&gt;&lt;author&gt;N Flynn, Terry&lt;/author&gt;&lt;author&gt;Coast, Joanna&lt;/author&gt;&lt;/authors&gt;&lt;/contributors&gt;&lt;titles&gt;&lt;title&gt;Development of a self-report measure of capability wellbeing for adults: the ICECAP-A&lt;/title&gt;&lt;secondary-title&gt;Quality of Life Research&lt;/secondary-title&gt;&lt;/titles&gt;&lt;pages&gt;167-176&lt;/pages&gt;&lt;volume&gt;21&lt;/volume&gt;&lt;number&gt;1&lt;/number&gt;&lt;dates&gt;&lt;year&gt;2012&lt;/year&gt;&lt;pub-dates&gt;&lt;date&gt;05/20&amp;#xD;05/02/accepted&lt;/date&gt;&lt;/pub-dates&gt;&lt;/dates&gt;&lt;pub-location&gt;Dordrecht&lt;/pub-location&gt;&lt;publisher&gt;Springer Netherlands&lt;/publisher&gt;&lt;isbn&gt;0962-9343&amp;#xD;1573-2649&lt;/isbn&gt;&lt;accession-num&gt;PMC3254872&lt;/accession-num&gt;&lt;urls&gt;&lt;related-urls&gt;&lt;url&gt;http://www.ncbi.nlm.nih.gov/pmc/articles/PMC3254872/&lt;/url&gt;&lt;/related-urls&gt;&lt;/urls&gt;&lt;electronic-resource-num&gt;10.1007/s11136-011-9927-2&lt;/electronic-resource-num&gt;&lt;remote-database-name&gt;PMC&lt;/remote-database-name&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70)</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UK tariff values </w:t>
      </w:r>
      <w:r w:rsidRPr="00E4548A">
        <w:rPr>
          <w:rFonts w:eastAsia="DengXian" w:cstheme="minorHAnsi"/>
          <w:iCs/>
          <w:szCs w:val="24"/>
          <w:lang w:eastAsia="zh-CN"/>
        </w:rPr>
        <w:fldChar w:fldCharType="begin">
          <w:fldData xml:space="preserve">PEVuZE5vdGU+PENpdGU+PEF1dGhvcj5GbHlubjwvQXV0aG9yPjxZZWFyPjIwMTU8L1llYXI+PFJl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</w:fldData>
        </w:fldChar>
      </w:r>
      <w:r w:rsidR="00FA296E">
        <w:rPr>
          <w:rFonts w:eastAsia="DengXian" w:cstheme="minorHAnsi"/>
          <w:iCs/>
          <w:szCs w:val="24"/>
          <w:lang w:eastAsia="zh-CN"/>
        </w:rPr>
        <w:instrText xml:space="preserve"> ADDIN EN.CITE </w:instrText>
      </w:r>
      <w:r w:rsidR="00FA296E">
        <w:rPr>
          <w:rFonts w:eastAsia="DengXian" w:cstheme="minorHAnsi"/>
          <w:iCs/>
          <w:szCs w:val="24"/>
          <w:lang w:eastAsia="zh-CN"/>
        </w:rPr>
        <w:fldChar w:fldCharType="begin">
          <w:fldData xml:space="preserve">PEVuZE5vdGU+PENpdGU+PEF1dGhvcj5GbHlubjwvQXV0aG9yPjxZZWFyPjIwMTU8L1llYXI+PFJl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</w:fldData>
        </w:fldChar>
      </w:r>
      <w:r w:rsidR="00FA296E">
        <w:rPr>
          <w:rFonts w:eastAsia="DengXian" w:cstheme="minorHAnsi"/>
          <w:iCs/>
          <w:szCs w:val="24"/>
          <w:lang w:eastAsia="zh-CN"/>
        </w:rPr>
        <w:instrText xml:space="preserve"> ADDIN EN.CITE.DATA </w:instrText>
      </w:r>
      <w:r w:rsidR="00FA296E">
        <w:rPr>
          <w:rFonts w:eastAsia="DengXian" w:cstheme="minorHAnsi"/>
          <w:iCs/>
          <w:szCs w:val="24"/>
          <w:lang w:eastAsia="zh-CN"/>
        </w:rPr>
      </w:r>
      <w:r w:rsidR="00FA296E">
        <w:rPr>
          <w:rFonts w:eastAsia="DengXian" w:cstheme="minorHAnsi"/>
          <w:iCs/>
          <w:szCs w:val="24"/>
          <w:lang w:eastAsia="zh-CN"/>
        </w:rPr>
        <w:fldChar w:fldCharType="end"/>
      </w:r>
      <w:r w:rsidRPr="00E4548A">
        <w:rPr>
          <w:rFonts w:eastAsia="DengXian" w:cstheme="minorHAnsi"/>
          <w:iCs/>
          <w:szCs w:val="24"/>
          <w:lang w:eastAsia="zh-CN"/>
        </w:rPr>
        <w:fldChar w:fldCharType="separate"/>
      </w:r>
      <w:r w:rsidR="00FA296E">
        <w:rPr>
          <w:rFonts w:eastAsia="DengXian" w:cstheme="minorHAnsi"/>
          <w:iCs/>
          <w:noProof/>
          <w:szCs w:val="24"/>
          <w:lang w:eastAsia="zh-CN"/>
        </w:rPr>
        <w:t>(76)</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were used to generate utilities and years of sufficient (YSC) and full capability (YFC). </w:t>
      </w:r>
    </w:p>
    <w:p w14:paraId="155F322D" w14:textId="00835F73" w:rsidR="003A0026" w:rsidRPr="00E4548A" w:rsidRDefault="003A0026" w:rsidP="003A0026">
      <w:pPr>
        <w:spacing w:line="480" w:lineRule="auto"/>
        <w:rPr>
          <w:rFonts w:eastAsia="DengXian" w:cstheme="minorHAnsi"/>
          <w:iCs/>
          <w:szCs w:val="24"/>
          <w:lang w:eastAsia="zh-CN"/>
        </w:rPr>
      </w:pPr>
      <w:r w:rsidRPr="00E4548A">
        <w:rPr>
          <w:rFonts w:eastAsia="DengXian" w:cstheme="minorHAnsi"/>
          <w:iCs/>
          <w:szCs w:val="24"/>
          <w:lang w:eastAsia="zh-CN"/>
        </w:rPr>
        <w:t xml:space="preserve">QALYs were generated using the area under the curve approach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Manca&lt;/Author&gt;&lt;Year&gt;2005&lt;/Year&gt;&lt;RecNum&gt;10&lt;/RecNum&gt;&lt;DisplayText&gt;(77)&lt;/DisplayText&gt;&lt;record&gt;&lt;rec-number&gt;10&lt;/rec-number&gt;&lt;foreign-keys&gt;&lt;key app="EN" db-id="r5a0drswspwap5ee59fvpf5bztar2zpzat2s" timestamp="1579515779"&gt;10&lt;/key&gt;&lt;/foreign-keys&gt;&lt;ref-type name="Journal Article"&gt;17&lt;/ref-type&gt;&lt;contributors&gt;&lt;authors&gt;&lt;author&gt;Manca, A.&lt;/author&gt;&lt;author&gt;Hawkins, N.&lt;/author&gt;&lt;author&gt;Sculpher, M. J.&lt;/author&gt;&lt;/authors&gt;&lt;/contributors&gt;&lt;auth-address&gt;Centre for Health Economics, University of York, UK. am126@york.ac.uk&lt;/auth-address&gt;&lt;titles&gt;&lt;title&gt;Estimating mean QALYs in trial-based cost-effectiveness analysis: the importance of controlling for baseline utility&lt;/title&gt;&lt;secondary-title&gt;Health Econ&lt;/secondary-title&gt;&lt;/titles&gt;&lt;periodical&gt;&lt;full-title&gt;Health Econ&lt;/full-title&gt;&lt;/periodical&gt;&lt;pages&gt;487-96&lt;/pages&gt;&lt;volume&gt;14&lt;/volume&gt;&lt;number&gt;5&lt;/number&gt;&lt;edition&gt;2004/10/22&lt;/edition&gt;&lt;keywords&gt;&lt;keyword&gt;Cost-Benefit Analysis/*methods&lt;/keyword&gt;&lt;keyword&gt;Female&lt;/keyword&gt;&lt;keyword&gt;Humans&lt;/keyword&gt;&lt;keyword&gt;Hysterectomy/economics/methods&lt;/keyword&gt;&lt;keyword&gt;Laparoscopy/economics&lt;/keyword&gt;&lt;keyword&gt;*Models, Econometric&lt;/keyword&gt;&lt;keyword&gt;*Quality-Adjusted Life Years&lt;/keyword&gt;&lt;keyword&gt;Randomized Controlled Trials as Topic/*economics&lt;/keyword&gt;&lt;keyword&gt;Regression Analysis&lt;/keyword&gt;&lt;keyword&gt;United Kingdom&lt;/keyword&gt;&lt;/keywords&gt;&lt;dates&gt;&lt;year&gt;2005&lt;/year&gt;&lt;pub-dates&gt;&lt;date&gt;May&lt;/date&gt;&lt;/pub-dates&gt;&lt;/dates&gt;&lt;isbn&gt;1057-9230 (Print)&amp;#xD;1057-9230&lt;/isbn&gt;&lt;accession-num&gt;15497198&lt;/accession-num&gt;&lt;urls&gt;&lt;/urls&gt;&lt;electronic-resource-num&gt;10.1002/hec.944&lt;/electronic-resource-num&gt;&lt;remote-database-provider&gt;NLM&lt;/remote-database-provider&gt;&lt;language&gt;eng&lt;/language&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77)</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Years of sufficient capability were generated using the method proposed by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 AuthorYear="1"&gt;&lt;Author&gt;Mitchell&lt;/Author&gt;&lt;Year&gt;2015&lt;/Year&gt;&lt;RecNum&gt;7&lt;/RecNum&gt;&lt;DisplayText&gt;Mitchell, Roberts (78)&lt;/DisplayText&gt;&lt;record&gt;&lt;rec-number&gt;7&lt;/rec-number&gt;&lt;foreign-keys&gt;&lt;key app="EN" db-id="r5a0drswspwap5ee59fvpf5bztar2zpzat2s" timestamp="1576668004"&gt;7&lt;/key&gt;&lt;/foreign-keys&gt;&lt;ref-type name="Journal Article"&gt;17&lt;/ref-type&gt;&lt;contributors&gt;&lt;authors&gt;&lt;author&gt;Mitchell, Paul Mark&lt;/author&gt;&lt;author&gt;Roberts, Tracy E.&lt;/author&gt;&lt;author&gt;Barton, Pelham M.&lt;/author&gt;&lt;author&gt;Coast, Joanna&lt;/author&gt;&lt;/authors&gt;&lt;/contributors&gt;&lt;titles&gt;&lt;title&gt;Assessing sufficient capability: A new approach to economic evaluation&lt;/title&gt;&lt;secondary-title&gt;Social Science &amp;amp; Medicine&lt;/secondary-title&gt;&lt;/titles&gt;&lt;periodical&gt;&lt;full-title&gt;Social Science &amp;amp; Medicine&lt;/full-title&gt;&lt;/periodical&gt;&lt;pages&gt;71-79&lt;/pages&gt;&lt;volume&gt;139&lt;/volume&gt;&lt;keywords&gt;&lt;keyword&gt;Capability approach&lt;/keyword&gt;&lt;keyword&gt;Multidimensional poverty&lt;/keyword&gt;&lt;keyword&gt;Decision rules&lt;/keyword&gt;&lt;keyword&gt;Economic evaluation&lt;/keyword&gt;&lt;keyword&gt;Sufficient capability&lt;/keyword&gt;&lt;/keywords&gt;&lt;dates&gt;&lt;year&gt;2015&lt;/year&gt;&lt;pub-dates&gt;&lt;date&gt;2015/08/01/&lt;/date&gt;&lt;/pub-dates&gt;&lt;/dates&gt;&lt;isbn&gt;0277-9536&lt;/isbn&gt;&lt;urls&gt;&lt;related-urls&gt;&lt;url&gt;http://www.sciencedirect.com/science/article/pii/S0277953615300137&lt;/url&gt;&lt;/related-urls&gt;&lt;/urls&gt;&lt;electronic-resource-num&gt;https://doi.org/10.1016/j.socscimed.2015.06.037&lt;/electronic-resource-num&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Mitchell, Roberts (78)</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and threshold of sufficient </w:t>
      </w:r>
      <w:r w:rsidRPr="00E4548A">
        <w:rPr>
          <w:rFonts w:eastAsia="DengXian" w:cstheme="minorHAnsi"/>
          <w:iCs/>
          <w:szCs w:val="24"/>
          <w:lang w:eastAsia="zh-CN"/>
        </w:rPr>
        <w:lastRenderedPageBreak/>
        <w:t xml:space="preserve">capability defined by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 AuthorYear="1"&gt;&lt;Author&gt;Kinghorn&lt;/Author&gt;&lt;Year&gt;2019&lt;/Year&gt;&lt;RecNum&gt;6&lt;/RecNum&gt;&lt;DisplayText&gt;Kinghorn (79)&lt;/DisplayText&gt;&lt;record&gt;&lt;rec-number&gt;6&lt;/rec-number&gt;&lt;foreign-keys&gt;&lt;key app="EN" db-id="r5a0drswspwap5ee59fvpf5bztar2zpzat2s" timestamp="1576666854"&gt;6&lt;/key&gt;&lt;/foreign-keys&gt;&lt;ref-type name="Journal Article"&gt;17&lt;/ref-type&gt;&lt;contributors&gt;&lt;authors&gt;&lt;author&gt;Kinghorn, Philip&lt;/author&gt;&lt;/authors&gt;&lt;/contributors&gt;&lt;titles&gt;&lt;title&gt;Using deliberative methods to establish a sufficient state of capability well-being for use in decision-making in the contexts of public health and social care&lt;/title&gt;&lt;secondary-title&gt;Social Science &amp;amp; Medicine&lt;/secondary-title&gt;&lt;/titles&gt;&lt;periodical&gt;&lt;full-title&gt;Social Science &amp;amp; Medicine&lt;/full-title&gt;&lt;/periodical&gt;&lt;pages&gt;112546&lt;/pages&gt;&lt;volume&gt;240&lt;/volume&gt;&lt;keywords&gt;&lt;keyword&gt;Capability approach&lt;/keyword&gt;&lt;keyword&gt;Sufficiency&lt;/keyword&gt;&lt;keyword&gt;Decision-making&lt;/keyword&gt;&lt;keyword&gt;Deliberation&lt;/keyword&gt;&lt;keyword&gt;Social care&lt;/keyword&gt;&lt;keyword&gt;Public health&lt;/keyword&gt;&lt;/keywords&gt;&lt;dates&gt;&lt;year&gt;2019&lt;/year&gt;&lt;pub-dates&gt;&lt;date&gt;2019/11/01/&lt;/date&gt;&lt;/pub-dates&gt;&lt;/dates&gt;&lt;isbn&gt;0277-9536&lt;/isbn&gt;&lt;urls&gt;&lt;related-urls&gt;&lt;url&gt;http://www.sciencedirect.com/science/article/pii/S0277953619305404&lt;/url&gt;&lt;/related-urls&gt;&lt;/urls&gt;&lt;electronic-resource-num&gt;https://doi.org/10.1016/j.socscimed.2019.112546&lt;/electronic-resource-num&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Kinghorn (79)</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response profile of 33333). </w:t>
      </w:r>
      <w:r w:rsidR="008C67A0">
        <w:rPr>
          <w:rFonts w:eastAsia="DengXian" w:cstheme="minorHAnsi"/>
          <w:iCs/>
          <w:szCs w:val="24"/>
          <w:lang w:eastAsia="zh-CN"/>
        </w:rPr>
        <w:t xml:space="preserve">Table </w:t>
      </w:r>
      <w:r w:rsidR="00117F42">
        <w:rPr>
          <w:rFonts w:eastAsia="DengXian" w:cstheme="minorHAnsi"/>
          <w:iCs/>
          <w:szCs w:val="24"/>
          <w:lang w:eastAsia="zh-CN"/>
        </w:rPr>
        <w:t xml:space="preserve">2 </w:t>
      </w:r>
      <w:r w:rsidR="008C67A0">
        <w:rPr>
          <w:rFonts w:eastAsia="DengXian" w:cstheme="minorHAnsi"/>
          <w:iCs/>
          <w:szCs w:val="24"/>
          <w:lang w:eastAsia="zh-CN"/>
        </w:rPr>
        <w:t>reports the c</w:t>
      </w:r>
      <w:r w:rsidRPr="00E4548A">
        <w:rPr>
          <w:rFonts w:eastAsia="DengXian" w:cstheme="minorHAnsi"/>
          <w:iCs/>
          <w:szCs w:val="24"/>
          <w:lang w:eastAsia="zh-CN"/>
        </w:rPr>
        <w:t>osts included in each perspective.</w:t>
      </w:r>
    </w:p>
    <w:p w14:paraId="001492C3" w14:textId="6B8E9FCD" w:rsidR="003A0026" w:rsidRPr="00E4548A" w:rsidRDefault="003A0026" w:rsidP="003A0026">
      <w:pPr>
        <w:keepNext/>
        <w:keepLines/>
        <w:spacing w:before="40" w:after="0" w:line="480" w:lineRule="auto"/>
        <w:outlineLvl w:val="4"/>
        <w:rPr>
          <w:rFonts w:eastAsia="DengXian" w:cstheme="majorBidi"/>
          <w:b/>
          <w:iCs/>
          <w:color w:val="000000" w:themeColor="text1"/>
          <w:szCs w:val="24"/>
          <w:lang w:eastAsia="zh-CN"/>
        </w:rPr>
      </w:pPr>
      <w:r w:rsidRPr="00E4548A">
        <w:rPr>
          <w:rFonts w:eastAsia="DengXian" w:cstheme="majorBidi"/>
          <w:b/>
          <w:iCs/>
          <w:color w:val="000000" w:themeColor="text1"/>
          <w:szCs w:val="24"/>
          <w:lang w:eastAsia="zh-CN"/>
        </w:rPr>
        <w:t xml:space="preserve">Table </w:t>
      </w:r>
      <w:r w:rsidR="00117F42">
        <w:rPr>
          <w:rFonts w:eastAsia="DengXian" w:cstheme="majorBidi"/>
          <w:b/>
          <w:iCs/>
          <w:color w:val="000000" w:themeColor="text1"/>
          <w:szCs w:val="24"/>
          <w:lang w:eastAsia="zh-CN"/>
        </w:rPr>
        <w:t>2</w:t>
      </w:r>
      <w:r w:rsidRPr="00E4548A">
        <w:rPr>
          <w:rFonts w:eastAsia="DengXian" w:cstheme="majorBidi"/>
          <w:b/>
          <w:iCs/>
          <w:color w:val="000000" w:themeColor="text1"/>
          <w:szCs w:val="24"/>
          <w:lang w:eastAsia="zh-CN"/>
        </w:rPr>
        <w:t>: Costs included in each perspective</w:t>
      </w:r>
      <w:r w:rsidR="008C67A0">
        <w:rPr>
          <w:rFonts w:eastAsia="DengXian" w:cstheme="majorBidi"/>
          <w:b/>
          <w:iCs/>
          <w:color w:val="000000" w:themeColor="text1"/>
          <w:szCs w:val="24"/>
          <w:lang w:eastAsia="zh-CN"/>
        </w:rPr>
        <w:t xml:space="preserve"> </w:t>
      </w:r>
      <w:bookmarkStart w:id="6" w:name="_Hlk208563210"/>
      <w:r w:rsidR="008C67A0">
        <w:rPr>
          <w:rFonts w:eastAsia="DengXian" w:cstheme="majorBidi"/>
          <w:b/>
          <w:iCs/>
          <w:color w:val="000000" w:themeColor="text1"/>
          <w:szCs w:val="24"/>
          <w:lang w:eastAsia="zh-CN"/>
        </w:rPr>
        <w:t>(</w:t>
      </w:r>
      <w:r w:rsidR="008C67A0" w:rsidRPr="008C67A0">
        <w:rPr>
          <w:rFonts w:eastAsia="DengXian" w:cstheme="majorBidi"/>
          <w:b/>
          <w:iCs/>
          <w:color w:val="000000" w:themeColor="text1"/>
          <w:szCs w:val="24"/>
          <w:lang w:eastAsia="zh-CN"/>
        </w:rPr>
        <w:t xml:space="preserve">reproduced from </w:t>
      </w:r>
      <w:r w:rsidR="008C67A0" w:rsidRPr="008C67A0">
        <w:rPr>
          <w:rFonts w:eastAsia="DengXian" w:cstheme="majorBidi"/>
          <w:b/>
          <w:iCs/>
          <w:color w:val="000000" w:themeColor="text1"/>
          <w:szCs w:val="24"/>
          <w:lang w:eastAsia="zh-CN"/>
        </w:rPr>
        <w:fldChar w:fldCharType="begin"/>
      </w:r>
      <w:r w:rsidR="00FA296E">
        <w:rPr>
          <w:rFonts w:eastAsia="DengXian" w:cstheme="majorBidi"/>
          <w:b/>
          <w:iCs/>
          <w:color w:val="000000" w:themeColor="text1"/>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8C67A0" w:rsidRPr="008C67A0">
        <w:rPr>
          <w:rFonts w:eastAsia="DengXian" w:cstheme="majorBidi"/>
          <w:b/>
          <w:iCs/>
          <w:color w:val="000000" w:themeColor="text1"/>
          <w:szCs w:val="24"/>
          <w:lang w:eastAsia="zh-CN"/>
        </w:rPr>
        <w:fldChar w:fldCharType="separate"/>
      </w:r>
      <w:r w:rsidR="00FA296E">
        <w:rPr>
          <w:rFonts w:eastAsia="DengXian" w:cstheme="majorBidi"/>
          <w:b/>
          <w:iCs/>
          <w:noProof/>
          <w:color w:val="000000" w:themeColor="text1"/>
          <w:szCs w:val="24"/>
          <w:lang w:eastAsia="zh-CN"/>
        </w:rPr>
        <w:t>(50)</w:t>
      </w:r>
      <w:r w:rsidR="008C67A0" w:rsidRPr="008C67A0">
        <w:rPr>
          <w:rFonts w:eastAsia="DengXian" w:cstheme="majorBidi"/>
          <w:b/>
          <w:iCs/>
          <w:color w:val="000000" w:themeColor="text1"/>
          <w:szCs w:val="24"/>
          <w:lang w:eastAsia="zh-CN"/>
        </w:rPr>
        <w:fldChar w:fldCharType="end"/>
      </w:r>
      <w:r w:rsidR="008C67A0" w:rsidRPr="008C67A0">
        <w:rPr>
          <w:rFonts w:eastAsia="DengXian" w:cstheme="majorBidi"/>
          <w:b/>
          <w:iCs/>
          <w:color w:val="000000" w:themeColor="text1"/>
          <w:szCs w:val="24"/>
          <w:lang w:eastAsia="zh-CN"/>
        </w:rPr>
        <w:t>)</w:t>
      </w:r>
      <w:bookmarkEnd w:id="6"/>
    </w:p>
    <w:tbl>
      <w:tblPr>
        <w:tblStyle w:val="TableGrid5"/>
        <w:tblW w:w="0" w:type="auto"/>
        <w:tblLook w:val="04A0" w:firstRow="1" w:lastRow="0" w:firstColumn="1" w:lastColumn="0" w:noHBand="0" w:noVBand="1"/>
      </w:tblPr>
      <w:tblGrid>
        <w:gridCol w:w="3005"/>
        <w:gridCol w:w="3005"/>
        <w:gridCol w:w="3006"/>
      </w:tblGrid>
      <w:tr w:rsidR="003A0026" w:rsidRPr="00E4548A" w14:paraId="342843D3" w14:textId="77777777" w:rsidTr="00BC71FF">
        <w:tc>
          <w:tcPr>
            <w:tcW w:w="3005" w:type="dxa"/>
            <w:vMerge w:val="restart"/>
          </w:tcPr>
          <w:p w14:paraId="304EEEF9" w14:textId="77777777" w:rsidR="003A0026" w:rsidRPr="00E4548A" w:rsidRDefault="003A0026" w:rsidP="003A0026">
            <w:pPr>
              <w:spacing w:line="360" w:lineRule="auto"/>
              <w:rPr>
                <w:rFonts w:asciiTheme="minorHAnsi" w:eastAsia="DengXian" w:hAnsiTheme="minorHAnsi" w:cstheme="minorHAnsi"/>
                <w:iCs/>
                <w:lang w:eastAsia="zh-CN"/>
              </w:rPr>
            </w:pPr>
            <w:r w:rsidRPr="00E4548A">
              <w:rPr>
                <w:rFonts w:asciiTheme="minorHAnsi" w:eastAsia="DengXian" w:hAnsiTheme="minorHAnsi" w:cstheme="minorHAnsi"/>
                <w:iCs/>
                <w:lang w:eastAsia="zh-CN"/>
              </w:rPr>
              <w:t>Costs</w:t>
            </w:r>
          </w:p>
        </w:tc>
        <w:tc>
          <w:tcPr>
            <w:tcW w:w="6011" w:type="dxa"/>
            <w:gridSpan w:val="2"/>
          </w:tcPr>
          <w:p w14:paraId="5F329FC5" w14:textId="77777777" w:rsidR="003A0026" w:rsidRPr="00E4548A" w:rsidRDefault="003A0026" w:rsidP="003A0026">
            <w:pPr>
              <w:spacing w:line="360" w:lineRule="auto"/>
              <w:rPr>
                <w:rFonts w:asciiTheme="minorHAnsi" w:eastAsia="DengXian" w:hAnsiTheme="minorHAnsi" w:cstheme="minorHAnsi"/>
                <w:iCs/>
                <w:lang w:eastAsia="zh-CN"/>
              </w:rPr>
            </w:pPr>
            <w:r w:rsidRPr="00E4548A">
              <w:rPr>
                <w:rFonts w:asciiTheme="minorHAnsi" w:eastAsia="DengXian" w:hAnsiTheme="minorHAnsi" w:cstheme="minorHAnsi"/>
                <w:iCs/>
                <w:lang w:eastAsia="zh-CN"/>
              </w:rPr>
              <w:t>Perspective</w:t>
            </w:r>
          </w:p>
        </w:tc>
      </w:tr>
      <w:tr w:rsidR="003A0026" w:rsidRPr="00E4548A" w14:paraId="2827742E" w14:textId="77777777" w:rsidTr="00BC71FF">
        <w:tc>
          <w:tcPr>
            <w:tcW w:w="3005" w:type="dxa"/>
            <w:vMerge/>
          </w:tcPr>
          <w:p w14:paraId="07BEC7C7" w14:textId="77777777" w:rsidR="003A0026" w:rsidRPr="00E4548A" w:rsidRDefault="003A0026" w:rsidP="003A0026">
            <w:pPr>
              <w:spacing w:line="360" w:lineRule="auto"/>
              <w:rPr>
                <w:rFonts w:asciiTheme="minorHAnsi" w:eastAsia="DengXian" w:hAnsiTheme="minorHAnsi" w:cstheme="minorHAnsi"/>
                <w:iCs/>
                <w:lang w:eastAsia="zh-CN"/>
              </w:rPr>
            </w:pPr>
          </w:p>
        </w:tc>
        <w:tc>
          <w:tcPr>
            <w:tcW w:w="3005" w:type="dxa"/>
          </w:tcPr>
          <w:p w14:paraId="3D02D3C4" w14:textId="77777777" w:rsidR="003A0026" w:rsidRPr="00E4548A" w:rsidRDefault="003A0026" w:rsidP="003A0026">
            <w:pPr>
              <w:spacing w:line="360" w:lineRule="auto"/>
              <w:rPr>
                <w:rFonts w:asciiTheme="minorHAnsi" w:eastAsia="DengXian" w:hAnsiTheme="minorHAnsi" w:cstheme="minorHAnsi"/>
                <w:iCs/>
                <w:lang w:eastAsia="zh-CN"/>
              </w:rPr>
            </w:pPr>
            <w:r w:rsidRPr="00E4548A">
              <w:rPr>
                <w:rFonts w:asciiTheme="minorHAnsi" w:eastAsia="DengXian" w:hAnsiTheme="minorHAnsi" w:cstheme="minorHAnsi"/>
                <w:iCs/>
                <w:lang w:eastAsia="zh-CN"/>
              </w:rPr>
              <w:t>Public sector</w:t>
            </w:r>
          </w:p>
        </w:tc>
        <w:tc>
          <w:tcPr>
            <w:tcW w:w="3006" w:type="dxa"/>
          </w:tcPr>
          <w:p w14:paraId="3082E211" w14:textId="77777777" w:rsidR="003A0026" w:rsidRPr="00E4548A" w:rsidRDefault="003A0026" w:rsidP="003A0026">
            <w:pPr>
              <w:spacing w:line="360" w:lineRule="auto"/>
              <w:rPr>
                <w:rFonts w:asciiTheme="minorHAnsi" w:eastAsia="DengXian" w:hAnsiTheme="minorHAnsi" w:cstheme="minorHAnsi"/>
                <w:iCs/>
                <w:lang w:eastAsia="zh-CN"/>
              </w:rPr>
            </w:pPr>
            <w:r w:rsidRPr="00E4548A">
              <w:rPr>
                <w:rFonts w:asciiTheme="minorHAnsi" w:eastAsia="DengXian" w:hAnsiTheme="minorHAnsi" w:cstheme="minorHAnsi"/>
                <w:iCs/>
                <w:lang w:eastAsia="zh-CN"/>
              </w:rPr>
              <w:t>Societal</w:t>
            </w:r>
          </w:p>
        </w:tc>
      </w:tr>
      <w:tr w:rsidR="003A0026" w:rsidRPr="00E4548A" w14:paraId="185081AA" w14:textId="77777777" w:rsidTr="00BC71FF">
        <w:tc>
          <w:tcPr>
            <w:tcW w:w="3005" w:type="dxa"/>
          </w:tcPr>
          <w:p w14:paraId="0CA0BF90"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tervention delivery</w:t>
            </w:r>
          </w:p>
        </w:tc>
        <w:tc>
          <w:tcPr>
            <w:tcW w:w="3005" w:type="dxa"/>
          </w:tcPr>
          <w:p w14:paraId="0DE1A94B"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c>
          <w:tcPr>
            <w:tcW w:w="3006" w:type="dxa"/>
          </w:tcPr>
          <w:p w14:paraId="25285BA5"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r>
      <w:tr w:rsidR="003A0026" w:rsidRPr="00E4548A" w14:paraId="76F3D308" w14:textId="77777777" w:rsidTr="00BC71FF">
        <w:tc>
          <w:tcPr>
            <w:tcW w:w="3005" w:type="dxa"/>
          </w:tcPr>
          <w:p w14:paraId="638B1D7D"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Health care resource use</w:t>
            </w:r>
          </w:p>
        </w:tc>
        <w:tc>
          <w:tcPr>
            <w:tcW w:w="3005" w:type="dxa"/>
          </w:tcPr>
          <w:p w14:paraId="6AF7303B"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c>
          <w:tcPr>
            <w:tcW w:w="3006" w:type="dxa"/>
          </w:tcPr>
          <w:p w14:paraId="28022FE3"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r>
      <w:tr w:rsidR="003A0026" w:rsidRPr="00E4548A" w14:paraId="6B0BBB16" w14:textId="77777777" w:rsidTr="00BC71FF">
        <w:tc>
          <w:tcPr>
            <w:tcW w:w="3005" w:type="dxa"/>
          </w:tcPr>
          <w:p w14:paraId="02F3C342"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Formal care</w:t>
            </w:r>
          </w:p>
        </w:tc>
        <w:tc>
          <w:tcPr>
            <w:tcW w:w="3005" w:type="dxa"/>
          </w:tcPr>
          <w:p w14:paraId="5C967D70"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c>
          <w:tcPr>
            <w:tcW w:w="3006" w:type="dxa"/>
          </w:tcPr>
          <w:p w14:paraId="14570FF4"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r>
      <w:tr w:rsidR="003A0026" w:rsidRPr="00E4548A" w14:paraId="4BE4E0A3" w14:textId="77777777" w:rsidTr="00BC71FF">
        <w:tc>
          <w:tcPr>
            <w:tcW w:w="3005" w:type="dxa"/>
          </w:tcPr>
          <w:p w14:paraId="3C1524B7"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formal care</w:t>
            </w:r>
          </w:p>
        </w:tc>
        <w:tc>
          <w:tcPr>
            <w:tcW w:w="3005" w:type="dxa"/>
          </w:tcPr>
          <w:p w14:paraId="122E65B6"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Excluded</w:t>
            </w:r>
          </w:p>
        </w:tc>
        <w:tc>
          <w:tcPr>
            <w:tcW w:w="3006" w:type="dxa"/>
          </w:tcPr>
          <w:p w14:paraId="1900B9CE"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r>
      <w:tr w:rsidR="003A0026" w:rsidRPr="00E4548A" w14:paraId="74A891BA" w14:textId="77777777" w:rsidTr="00BC71FF">
        <w:tc>
          <w:tcPr>
            <w:tcW w:w="3005" w:type="dxa"/>
          </w:tcPr>
          <w:p w14:paraId="268AAE06"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Participant activities</w:t>
            </w:r>
          </w:p>
        </w:tc>
        <w:tc>
          <w:tcPr>
            <w:tcW w:w="3005" w:type="dxa"/>
          </w:tcPr>
          <w:p w14:paraId="3142E9BB"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Excluded</w:t>
            </w:r>
          </w:p>
        </w:tc>
        <w:tc>
          <w:tcPr>
            <w:tcW w:w="3006" w:type="dxa"/>
          </w:tcPr>
          <w:p w14:paraId="6F0D84B2" w14:textId="77777777" w:rsidR="003A0026" w:rsidRPr="00E4548A" w:rsidRDefault="003A0026" w:rsidP="003A0026">
            <w:pPr>
              <w:rPr>
                <w:rFonts w:asciiTheme="minorHAnsi" w:eastAsia="DengXian" w:hAnsiTheme="minorHAnsi" w:cstheme="minorHAnsi"/>
                <w:iCs/>
                <w:lang w:eastAsia="zh-CN"/>
              </w:rPr>
            </w:pPr>
            <w:r w:rsidRPr="00E4548A">
              <w:rPr>
                <w:rFonts w:asciiTheme="minorHAnsi" w:eastAsia="DengXian" w:hAnsiTheme="minorHAnsi" w:cstheme="minorHAnsi"/>
                <w:iCs/>
                <w:lang w:eastAsia="zh-CN"/>
              </w:rPr>
              <w:t>Included</w:t>
            </w:r>
          </w:p>
        </w:tc>
      </w:tr>
    </w:tbl>
    <w:p w14:paraId="01EB9086" w14:textId="77777777" w:rsidR="003A0026" w:rsidRPr="00E4548A" w:rsidRDefault="003A0026" w:rsidP="00441CFB">
      <w:pPr>
        <w:rPr>
          <w:lang w:eastAsia="zh-CN"/>
        </w:rPr>
      </w:pPr>
    </w:p>
    <w:p w14:paraId="45141336" w14:textId="10E595D0" w:rsidR="003A0026" w:rsidRPr="00E4548A" w:rsidRDefault="00441CFB" w:rsidP="00441CFB">
      <w:pPr>
        <w:rPr>
          <w:rFonts w:ascii="Calibri" w:eastAsia="Calibri" w:hAnsi="Calibri" w:cstheme="majorBidi"/>
          <w:i/>
          <w:lang w:eastAsia="zh-CN"/>
        </w:rPr>
      </w:pPr>
      <w:bookmarkStart w:id="7" w:name="_Toc144472572"/>
      <w:r>
        <w:rPr>
          <w:rFonts w:ascii="Calibri" w:eastAsia="Calibri" w:hAnsi="Calibri" w:cstheme="majorBidi"/>
          <w:i/>
          <w:lang w:eastAsia="zh-CN"/>
        </w:rPr>
        <w:t xml:space="preserve">2.10.1.2 </w:t>
      </w:r>
      <w:r w:rsidR="003A0026" w:rsidRPr="00E4548A">
        <w:rPr>
          <w:rFonts w:ascii="Calibri" w:eastAsia="Calibri" w:hAnsi="Calibri" w:cstheme="majorBidi"/>
          <w:i/>
          <w:lang w:eastAsia="zh-CN"/>
        </w:rPr>
        <w:t>Analytic approach</w:t>
      </w:r>
      <w:bookmarkEnd w:id="7"/>
    </w:p>
    <w:p w14:paraId="4821D680" w14:textId="6A1043F7" w:rsidR="003A0026" w:rsidRPr="00E4548A" w:rsidRDefault="003A0026" w:rsidP="003A0026">
      <w:pPr>
        <w:spacing w:line="480" w:lineRule="auto"/>
        <w:rPr>
          <w:rFonts w:eastAsia="DengXian" w:cstheme="minorHAnsi"/>
          <w:iCs/>
          <w:szCs w:val="24"/>
          <w:lang w:eastAsia="zh-CN"/>
        </w:rPr>
      </w:pPr>
      <w:r w:rsidRPr="00E4548A">
        <w:rPr>
          <w:rFonts w:eastAsia="DengXian" w:cstheme="minorHAnsi"/>
          <w:iCs/>
          <w:szCs w:val="24"/>
          <w:lang w:eastAsia="en-GB"/>
        </w:rPr>
        <w:t xml:space="preserve">A </w:t>
      </w:r>
      <w:r w:rsidR="008C67A0">
        <w:rPr>
          <w:rFonts w:eastAsia="DengXian" w:cstheme="minorHAnsi"/>
          <w:iCs/>
          <w:szCs w:val="24"/>
          <w:lang w:eastAsia="en-GB"/>
        </w:rPr>
        <w:t xml:space="preserve">net benefit approach was applied to the </w:t>
      </w:r>
      <w:r w:rsidRPr="00E4548A">
        <w:rPr>
          <w:rFonts w:eastAsia="DengXian" w:cstheme="minorHAnsi"/>
          <w:iCs/>
          <w:szCs w:val="24"/>
          <w:lang w:eastAsia="en-GB"/>
        </w:rPr>
        <w:t>within-trial economic evaluation</w:t>
      </w:r>
      <w:r w:rsidR="008C67A0">
        <w:rPr>
          <w:rFonts w:eastAsia="DengXian" w:cstheme="minorHAnsi"/>
          <w:iCs/>
          <w:szCs w:val="24"/>
          <w:lang w:eastAsia="en-GB"/>
        </w:rPr>
        <w:t>, where the</w:t>
      </w:r>
      <w:r w:rsidRPr="00E4548A">
        <w:rPr>
          <w:rFonts w:eastAsia="DengXian" w:cstheme="minorHAnsi"/>
          <w:iCs/>
          <w:szCs w:val="24"/>
          <w:lang w:eastAsia="en-GB"/>
        </w:rPr>
        <w:t xml:space="preserve"> cost/QALY data </w:t>
      </w:r>
      <w:r w:rsidR="008C67A0">
        <w:rPr>
          <w:rFonts w:eastAsia="DengXian" w:cstheme="minorHAnsi"/>
          <w:iCs/>
          <w:szCs w:val="24"/>
          <w:lang w:eastAsia="en-GB"/>
        </w:rPr>
        <w:t>wa</w:t>
      </w:r>
      <w:r w:rsidRPr="00E4548A">
        <w:rPr>
          <w:rFonts w:eastAsia="DengXian" w:cstheme="minorHAnsi"/>
          <w:iCs/>
          <w:szCs w:val="24"/>
          <w:lang w:eastAsia="en-GB"/>
        </w:rPr>
        <w:t>s transformed into a continuous variable</w:t>
      </w:r>
      <w:r w:rsidR="008C67A0">
        <w:rPr>
          <w:rFonts w:eastAsia="DengXian" w:cstheme="minorHAnsi"/>
          <w:iCs/>
          <w:szCs w:val="24"/>
          <w:lang w:eastAsia="en-GB"/>
        </w:rPr>
        <w:t>. This</w:t>
      </w:r>
      <w:r w:rsidRPr="00E4548A">
        <w:rPr>
          <w:rFonts w:eastAsia="DengXian" w:cstheme="minorHAnsi"/>
          <w:iCs/>
          <w:szCs w:val="24"/>
          <w:lang w:eastAsia="en-GB"/>
        </w:rPr>
        <w:t xml:space="preserve"> allows for correlation between both end-points and easier manipulation of the data, including within a multilevel framework. </w:t>
      </w:r>
      <w:r w:rsidR="008C67A0">
        <w:rPr>
          <w:rFonts w:eastAsia="DengXian" w:cstheme="minorHAnsi"/>
          <w:iCs/>
          <w:szCs w:val="24"/>
          <w:lang w:eastAsia="en-GB"/>
        </w:rPr>
        <w:t>I</w:t>
      </w:r>
      <w:r w:rsidRPr="00E4548A">
        <w:rPr>
          <w:rFonts w:eastAsia="DengXian" w:cstheme="minorHAnsi"/>
          <w:iCs/>
          <w:szCs w:val="24"/>
          <w:lang w:eastAsia="en-GB"/>
        </w:rPr>
        <w:t xml:space="preserve">ncremental costs, outcomes, and net </w:t>
      </w:r>
      <w:r w:rsidR="0076275E" w:rsidRPr="00E4548A">
        <w:rPr>
          <w:rFonts w:eastAsia="DengXian" w:cstheme="minorHAnsi"/>
          <w:iCs/>
          <w:szCs w:val="24"/>
          <w:lang w:eastAsia="en-GB"/>
        </w:rPr>
        <w:t>NMB</w:t>
      </w:r>
      <w:r w:rsidR="008C67A0">
        <w:rPr>
          <w:rFonts w:eastAsia="DengXian" w:cstheme="minorHAnsi"/>
          <w:iCs/>
          <w:szCs w:val="24"/>
          <w:lang w:eastAsia="en-GB"/>
        </w:rPr>
        <w:t xml:space="preserve"> were analyzed using m</w:t>
      </w:r>
      <w:r w:rsidR="008C67A0" w:rsidRPr="00E4548A">
        <w:rPr>
          <w:rFonts w:eastAsia="DengXian" w:cstheme="minorHAnsi"/>
          <w:iCs/>
          <w:szCs w:val="24"/>
          <w:lang w:eastAsia="en-GB"/>
        </w:rPr>
        <w:t>ultilevel linear models (adjusted for clustering by organization)</w:t>
      </w:r>
      <w:r w:rsidRPr="00E4548A">
        <w:rPr>
          <w:rFonts w:eastAsia="DengXian" w:cstheme="minorHAnsi"/>
          <w:iCs/>
          <w:szCs w:val="24"/>
          <w:lang w:eastAsia="en-GB"/>
        </w:rPr>
        <w:t xml:space="preserve">. </w:t>
      </w:r>
      <w:r w:rsidR="0076275E" w:rsidRPr="00E4548A">
        <w:rPr>
          <w:rFonts w:eastAsia="DengXian" w:cstheme="minorHAnsi"/>
          <w:iCs/>
          <w:szCs w:val="24"/>
          <w:lang w:eastAsia="en-GB"/>
        </w:rPr>
        <w:t>NMB</w:t>
      </w:r>
      <w:r w:rsidRPr="00E4548A">
        <w:rPr>
          <w:rFonts w:eastAsia="DengXian" w:cstheme="minorHAnsi"/>
          <w:iCs/>
          <w:szCs w:val="24"/>
          <w:lang w:eastAsia="en-GB"/>
        </w:rPr>
        <w:t xml:space="preserve"> plots and cost effectiveness acceptability curves</w:t>
      </w:r>
      <w:r w:rsidR="0076275E" w:rsidRPr="00E4548A">
        <w:rPr>
          <w:rFonts w:eastAsia="DengXian" w:cstheme="minorHAnsi"/>
          <w:iCs/>
          <w:szCs w:val="24"/>
          <w:lang w:eastAsia="en-GB"/>
        </w:rPr>
        <w:t xml:space="preserve"> (CEACs)</w:t>
      </w:r>
      <w:r w:rsidR="008C67A0">
        <w:rPr>
          <w:rFonts w:eastAsia="DengXian" w:cstheme="minorHAnsi"/>
          <w:iCs/>
          <w:szCs w:val="24"/>
          <w:lang w:eastAsia="en-GB"/>
        </w:rPr>
        <w:t xml:space="preserve"> were used to explore uncertainty around NMB</w:t>
      </w:r>
      <w:r w:rsidRPr="00E4548A">
        <w:rPr>
          <w:rFonts w:eastAsia="DengXian" w:cstheme="minorHAnsi"/>
          <w:iCs/>
          <w:szCs w:val="24"/>
          <w:lang w:eastAsia="en-GB"/>
        </w:rPr>
        <w:t xml:space="preserve">. </w:t>
      </w:r>
      <w:r w:rsidR="009D162D">
        <w:rPr>
          <w:rFonts w:eastAsia="Calibri" w:cstheme="minorHAnsi"/>
          <w:iCs/>
          <w:szCs w:val="24"/>
          <w:lang w:eastAsia="zh-CN"/>
        </w:rPr>
        <w:t xml:space="preserve">In addition to </w:t>
      </w:r>
      <w:r w:rsidRPr="00E4548A">
        <w:rPr>
          <w:rFonts w:eastAsia="Calibri" w:cstheme="minorHAnsi"/>
          <w:iCs/>
          <w:szCs w:val="24"/>
          <w:lang w:eastAsia="zh-CN"/>
        </w:rPr>
        <w:t xml:space="preserve">our a priori </w:t>
      </w:r>
      <w:r w:rsidR="009D162D" w:rsidRPr="00E4548A">
        <w:rPr>
          <w:rFonts w:eastAsia="Calibri" w:cstheme="minorHAnsi"/>
          <w:iCs/>
          <w:szCs w:val="24"/>
          <w:lang w:eastAsia="zh-CN"/>
        </w:rPr>
        <w:t xml:space="preserve">complete case </w:t>
      </w:r>
      <w:r w:rsidRPr="00E4548A">
        <w:rPr>
          <w:rFonts w:eastAsia="Calibri" w:cstheme="minorHAnsi"/>
          <w:iCs/>
          <w:szCs w:val="24"/>
          <w:lang w:eastAsia="zh-CN"/>
        </w:rPr>
        <w:t>primary analysis, imputation</w:t>
      </w:r>
      <w:r w:rsidR="009D162D">
        <w:rPr>
          <w:rFonts w:eastAsia="Calibri" w:cstheme="minorHAnsi"/>
          <w:iCs/>
          <w:szCs w:val="24"/>
          <w:lang w:eastAsia="zh-CN"/>
        </w:rPr>
        <w:t xml:space="preserve"> was also carried out</w:t>
      </w:r>
      <w:r w:rsidRPr="00E4548A">
        <w:rPr>
          <w:rFonts w:eastAsia="Calibri" w:cstheme="minorHAnsi"/>
          <w:iCs/>
          <w:szCs w:val="24"/>
          <w:lang w:eastAsia="zh-CN"/>
        </w:rPr>
        <w:t xml:space="preserve"> to address the substantial amount of missing data. We used the framework of multiple imputation as it is viewed as preferable to some simpler forms of imputation which can underestimate uncertainty and do not consider all the observed data </w:t>
      </w:r>
      <w:r w:rsidRPr="00E4548A">
        <w:rPr>
          <w:rFonts w:eastAsia="Calibri" w:cstheme="minorHAnsi"/>
          <w:iCs/>
          <w:szCs w:val="24"/>
          <w:lang w:eastAsia="zh-CN"/>
        </w:rPr>
        <w:fldChar w:fldCharType="begin"/>
      </w:r>
      <w:r w:rsidR="00FA296E">
        <w:rPr>
          <w:rFonts w:eastAsia="Calibri" w:cstheme="minorHAnsi"/>
          <w:iCs/>
          <w:szCs w:val="24"/>
          <w:lang w:eastAsia="zh-CN"/>
        </w:rPr>
        <w:instrText xml:space="preserve"> ADDIN EN.CITE &lt;EndNote&gt;&lt;Cite&gt;&lt;Author&gt;Rubin&lt;/Author&gt;&lt;Year&gt;2004&lt;/Year&gt;&lt;RecNum&gt;27&lt;/RecNum&gt;&lt;DisplayText&gt;(80)&lt;/DisplayText&gt;&lt;record&gt;&lt;rec-number&gt;27&lt;/rec-number&gt;&lt;foreign-keys&gt;&lt;key app="EN" db-id="r5a0drswspwap5ee59fvpf5bztar2zpzat2s" timestamp="1671464255"&gt;27&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E4548A">
        <w:rPr>
          <w:rFonts w:eastAsia="Calibri" w:cstheme="minorHAnsi"/>
          <w:iCs/>
          <w:szCs w:val="24"/>
          <w:lang w:eastAsia="zh-CN"/>
        </w:rPr>
        <w:fldChar w:fldCharType="separate"/>
      </w:r>
      <w:r w:rsidR="00FA296E">
        <w:rPr>
          <w:rFonts w:eastAsia="Calibri" w:cstheme="minorHAnsi"/>
          <w:iCs/>
          <w:noProof/>
          <w:szCs w:val="24"/>
          <w:lang w:eastAsia="zh-CN"/>
        </w:rPr>
        <w:t>(80)</w:t>
      </w:r>
      <w:r w:rsidRPr="00E4548A">
        <w:rPr>
          <w:rFonts w:eastAsia="Calibri" w:cstheme="minorHAnsi"/>
          <w:iCs/>
          <w:szCs w:val="24"/>
          <w:lang w:eastAsia="zh-CN"/>
        </w:rPr>
        <w:fldChar w:fldCharType="end"/>
      </w:r>
      <w:r w:rsidRPr="00E4548A">
        <w:rPr>
          <w:rFonts w:eastAsia="Calibri" w:cstheme="minorHAnsi"/>
          <w:iCs/>
          <w:szCs w:val="24"/>
          <w:lang w:eastAsia="zh-CN"/>
        </w:rPr>
        <w:t>. Missing data were assumed to be missing at random and was imputed at the component level. Costs and SF-12 scores were imputed jointly using chained equations and predictive mean matching; our imputation model matched our analysis model with the addition of age as an auxiliary variable. Analyses was conducted in Stata 16.1.</w:t>
      </w:r>
      <w:r w:rsidR="009D162D">
        <w:rPr>
          <w:rFonts w:eastAsia="Calibri" w:cstheme="minorHAnsi"/>
          <w:iCs/>
          <w:szCs w:val="24"/>
          <w:lang w:eastAsia="zh-CN"/>
        </w:rPr>
        <w:t xml:space="preserve"> It was decided that </w:t>
      </w:r>
      <w:r w:rsidR="009D162D" w:rsidRPr="00E4548A">
        <w:rPr>
          <w:rFonts w:eastAsia="DengXian" w:cstheme="minorHAnsi"/>
          <w:iCs/>
          <w:szCs w:val="24"/>
          <w:lang w:eastAsia="zh-CN"/>
        </w:rPr>
        <w:t>sub-group analysis</w:t>
      </w:r>
      <w:r w:rsidR="009D162D">
        <w:rPr>
          <w:rFonts w:eastAsia="DengXian" w:cstheme="minorHAnsi"/>
          <w:iCs/>
          <w:szCs w:val="24"/>
          <w:lang w:eastAsia="zh-CN"/>
        </w:rPr>
        <w:t xml:space="preserve"> would not be conducted. </w:t>
      </w:r>
      <w:r w:rsidRPr="00E4548A">
        <w:rPr>
          <w:rFonts w:eastAsia="DengXian" w:cstheme="minorHAnsi"/>
          <w:iCs/>
          <w:szCs w:val="24"/>
          <w:lang w:eastAsia="zh-CN"/>
        </w:rPr>
        <w:t xml:space="preserve">We adopted an explanatory focus in interpreting the economic results in the context of what we learned over the course of intervention delivery </w:t>
      </w:r>
      <w:r w:rsidRPr="00E4548A">
        <w:rPr>
          <w:rFonts w:eastAsia="DengXian" w:cstheme="minorHAnsi"/>
          <w:iCs/>
          <w:szCs w:val="24"/>
          <w:lang w:eastAsia="zh-CN"/>
        </w:rPr>
        <w:fldChar w:fldCharType="begin">
          <w:fldData xml:space="preserve">PEVuZE5vdGU+PENpdGU+PEF1dGhvcj5HcmVlbmhhbGdoPC9BdXRob3I+PFllYXI+MjAxNzwvWWVh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==
</w:fldData>
        </w:fldChar>
      </w:r>
      <w:r w:rsidR="00FA296E">
        <w:rPr>
          <w:rFonts w:eastAsia="DengXian" w:cstheme="minorHAnsi"/>
          <w:iCs/>
          <w:szCs w:val="24"/>
          <w:lang w:eastAsia="zh-CN"/>
        </w:rPr>
        <w:instrText xml:space="preserve"> ADDIN EN.CITE </w:instrText>
      </w:r>
      <w:r w:rsidR="00FA296E">
        <w:rPr>
          <w:rFonts w:eastAsia="DengXian" w:cstheme="minorHAnsi"/>
          <w:iCs/>
          <w:szCs w:val="24"/>
          <w:lang w:eastAsia="zh-CN"/>
        </w:rPr>
        <w:fldChar w:fldCharType="begin">
          <w:fldData xml:space="preserve">PEVuZE5vdGU+PENpdGU+PEF1dGhvcj5HcmVlbmhhbGdoPC9BdXRob3I+PFllYXI+MjAxNzwvWWVh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==
</w:fldData>
        </w:fldChar>
      </w:r>
      <w:r w:rsidR="00FA296E">
        <w:rPr>
          <w:rFonts w:eastAsia="DengXian" w:cstheme="minorHAnsi"/>
          <w:iCs/>
          <w:szCs w:val="24"/>
          <w:lang w:eastAsia="zh-CN"/>
        </w:rPr>
        <w:instrText xml:space="preserve"> ADDIN EN.CITE.DATA </w:instrText>
      </w:r>
      <w:r w:rsidR="00FA296E">
        <w:rPr>
          <w:rFonts w:eastAsia="DengXian" w:cstheme="minorHAnsi"/>
          <w:iCs/>
          <w:szCs w:val="24"/>
          <w:lang w:eastAsia="zh-CN"/>
        </w:rPr>
      </w:r>
      <w:r w:rsidR="00FA296E">
        <w:rPr>
          <w:rFonts w:eastAsia="DengXian" w:cstheme="minorHAnsi"/>
          <w:iCs/>
          <w:szCs w:val="24"/>
          <w:lang w:eastAsia="zh-CN"/>
        </w:rPr>
        <w:fldChar w:fldCharType="end"/>
      </w:r>
      <w:r w:rsidRPr="00E4548A">
        <w:rPr>
          <w:rFonts w:eastAsia="DengXian" w:cstheme="minorHAnsi"/>
          <w:iCs/>
          <w:szCs w:val="24"/>
          <w:lang w:eastAsia="zh-CN"/>
        </w:rPr>
        <w:fldChar w:fldCharType="separate"/>
      </w:r>
      <w:r w:rsidR="00FA296E">
        <w:rPr>
          <w:rFonts w:eastAsia="DengXian" w:cstheme="minorHAnsi"/>
          <w:iCs/>
          <w:noProof/>
          <w:szCs w:val="24"/>
          <w:lang w:eastAsia="zh-CN"/>
        </w:rPr>
        <w:t>(81, 82)</w:t>
      </w:r>
      <w:r w:rsidRPr="00E4548A">
        <w:rPr>
          <w:rFonts w:eastAsia="DengXian" w:cstheme="minorHAnsi"/>
          <w:iCs/>
          <w:szCs w:val="24"/>
          <w:lang w:eastAsia="zh-CN"/>
        </w:rPr>
        <w:fldChar w:fldCharType="end"/>
      </w:r>
      <w:r w:rsidRPr="00E4548A">
        <w:rPr>
          <w:rFonts w:eastAsia="DengXian" w:cstheme="minorHAnsi"/>
          <w:iCs/>
          <w:szCs w:val="24"/>
          <w:lang w:eastAsia="zh-CN"/>
        </w:rPr>
        <w:t>.</w:t>
      </w:r>
    </w:p>
    <w:p w14:paraId="3DBE0DC6" w14:textId="3388B9F0" w:rsidR="003A0026" w:rsidRPr="00E4548A" w:rsidRDefault="00772545" w:rsidP="006A15DF">
      <w:pPr>
        <w:spacing w:after="0" w:line="480" w:lineRule="auto"/>
        <w:rPr>
          <w:b/>
          <w:bCs/>
        </w:rPr>
      </w:pPr>
      <w:r w:rsidRPr="00E4548A">
        <w:rPr>
          <w:b/>
          <w:bCs/>
        </w:rPr>
        <w:t>2.</w:t>
      </w:r>
      <w:r w:rsidR="00D32AC0" w:rsidRPr="00E4548A">
        <w:rPr>
          <w:b/>
          <w:bCs/>
        </w:rPr>
        <w:t>1</w:t>
      </w:r>
      <w:r w:rsidR="00D32AC0">
        <w:rPr>
          <w:b/>
          <w:bCs/>
        </w:rPr>
        <w:t>2</w:t>
      </w:r>
      <w:r w:rsidR="00D32AC0" w:rsidRPr="00E4548A">
        <w:rPr>
          <w:b/>
          <w:bCs/>
        </w:rPr>
        <w:t xml:space="preserve"> </w:t>
      </w:r>
      <w:r w:rsidR="003A0026" w:rsidRPr="00E4548A">
        <w:rPr>
          <w:b/>
          <w:bCs/>
        </w:rPr>
        <w:t xml:space="preserve">Trial registration and approvals </w:t>
      </w:r>
    </w:p>
    <w:p w14:paraId="7FD18E11" w14:textId="5729801B" w:rsidR="00F146BF" w:rsidRPr="00E4548A" w:rsidRDefault="00F146BF" w:rsidP="006A15DF">
      <w:pPr>
        <w:spacing w:after="0" w:line="480" w:lineRule="auto"/>
      </w:pPr>
      <w:r w:rsidRPr="00E4548A">
        <w:lastRenderedPageBreak/>
        <w:t xml:space="preserve">The PALS study is registered as ISRCTN19193075. </w:t>
      </w:r>
      <w:r w:rsidR="009D162D">
        <w:t>Ethical approval for the study was received</w:t>
      </w:r>
      <w:r w:rsidRPr="00E4548A">
        <w:t xml:space="preserve"> from the South Central – Berkshire Research Ethics Committee (reference 18/SC/0245) and from the Health Research Authority (HRA) </w:t>
      </w:r>
      <w:r w:rsidR="009D162D">
        <w:t>in June</w:t>
      </w:r>
      <w:r w:rsidRPr="00E4548A">
        <w:t xml:space="preserve"> 2018. Four substantial amendments were made during the study; these were to amend the exclusion criteria, to adjust the </w:t>
      </w:r>
      <w:r w:rsidR="00200A97" w:rsidRPr="00E4548A">
        <w:t>randomization</w:t>
      </w:r>
      <w:r w:rsidRPr="00E4548A">
        <w:t xml:space="preserve"> process set out in the original protocol and to pause and re-start the study due to the COVID-19 pandemic. </w:t>
      </w:r>
    </w:p>
    <w:p w14:paraId="3473397F" w14:textId="27269E81" w:rsidR="2BDFC7CA" w:rsidRPr="00E4548A" w:rsidRDefault="00866B9E" w:rsidP="00772545">
      <w:pPr>
        <w:pStyle w:val="ListParagraph"/>
        <w:numPr>
          <w:ilvl w:val="0"/>
          <w:numId w:val="4"/>
        </w:numPr>
        <w:spacing w:after="0"/>
        <w:rPr>
          <w:b/>
          <w:bCs/>
        </w:rPr>
      </w:pPr>
      <w:r w:rsidRPr="00E4548A">
        <w:rPr>
          <w:b/>
          <w:bCs/>
        </w:rPr>
        <w:t xml:space="preserve">Results </w:t>
      </w:r>
    </w:p>
    <w:p w14:paraId="471E3634" w14:textId="58B14E9D" w:rsidR="00F1732F" w:rsidRPr="00E4548A" w:rsidRDefault="00772545" w:rsidP="009F7307">
      <w:pPr>
        <w:spacing w:after="0" w:line="480" w:lineRule="auto"/>
        <w:rPr>
          <w:rFonts w:cstheme="minorHAnsi"/>
          <w:b/>
          <w:bCs/>
        </w:rPr>
      </w:pPr>
      <w:r w:rsidRPr="00E4548A">
        <w:rPr>
          <w:rFonts w:cstheme="minorHAnsi"/>
          <w:b/>
          <w:bCs/>
        </w:rPr>
        <w:t xml:space="preserve">3.1 </w:t>
      </w:r>
      <w:r w:rsidR="00F1732F" w:rsidRPr="00E4548A">
        <w:rPr>
          <w:rFonts w:cstheme="minorHAnsi"/>
          <w:b/>
          <w:bCs/>
        </w:rPr>
        <w:t xml:space="preserve">Participant characteristics and intervention delivery </w:t>
      </w:r>
    </w:p>
    <w:p w14:paraId="0E34ADA3" w14:textId="3F686807" w:rsidR="0068745D" w:rsidRPr="002219C7" w:rsidRDefault="009F7307" w:rsidP="002219C7">
      <w:pPr>
        <w:spacing w:after="0" w:line="480" w:lineRule="auto"/>
      </w:pPr>
      <w:r w:rsidRPr="00E4548A">
        <w:rPr>
          <w:rFonts w:cstheme="minorHAnsi"/>
          <w:color w:val="333333"/>
          <w:shd w:val="clear" w:color="auto" w:fill="FFFFFF"/>
        </w:rPr>
        <w:t xml:space="preserve">Participants were recruited into the study over a </w:t>
      </w:r>
      <w:r w:rsidR="0068745D" w:rsidRPr="00E4548A">
        <w:rPr>
          <w:rFonts w:cstheme="minorHAnsi"/>
          <w:color w:val="333333"/>
          <w:shd w:val="clear" w:color="auto" w:fill="FFFFFF"/>
        </w:rPr>
        <w:t xml:space="preserve">32-month </w:t>
      </w:r>
      <w:r w:rsidRPr="00E4548A">
        <w:rPr>
          <w:rFonts w:cstheme="minorHAnsi"/>
          <w:color w:val="333333"/>
          <w:shd w:val="clear" w:color="auto" w:fill="FFFFFF"/>
        </w:rPr>
        <w:t>period</w:t>
      </w:r>
      <w:r w:rsidR="0068745D" w:rsidRPr="00E4548A">
        <w:rPr>
          <w:rFonts w:cstheme="minorHAnsi"/>
          <w:color w:val="333333"/>
          <w:shd w:val="clear" w:color="auto" w:fill="FFFFFF"/>
        </w:rPr>
        <w:t xml:space="preserve"> between November 2018 and November 2021 </w:t>
      </w:r>
      <w:r w:rsidR="00E542AA" w:rsidRPr="00E4548A">
        <w:rPr>
          <w:rFonts w:cstheme="minorHAnsi"/>
          <w:color w:val="333333"/>
          <w:shd w:val="clear" w:color="auto" w:fill="FFFFFF"/>
        </w:rPr>
        <w:t xml:space="preserve">(which </w:t>
      </w:r>
      <w:r w:rsidR="0068745D" w:rsidRPr="00E4548A">
        <w:rPr>
          <w:rFonts w:cstheme="minorHAnsi"/>
          <w:color w:val="333333"/>
          <w:shd w:val="clear" w:color="auto" w:fill="FFFFFF"/>
        </w:rPr>
        <w:t>include</w:t>
      </w:r>
      <w:r w:rsidR="00F1732F" w:rsidRPr="00E4548A">
        <w:rPr>
          <w:rFonts w:cstheme="minorHAnsi"/>
          <w:color w:val="333333"/>
          <w:shd w:val="clear" w:color="auto" w:fill="FFFFFF"/>
        </w:rPr>
        <w:t>d</w:t>
      </w:r>
      <w:r w:rsidR="0068745D" w:rsidRPr="00E4548A">
        <w:rPr>
          <w:rFonts w:cstheme="minorHAnsi"/>
          <w:color w:val="333333"/>
          <w:shd w:val="clear" w:color="auto" w:fill="FFFFFF"/>
        </w:rPr>
        <w:t xml:space="preserve"> an eight month pause</w:t>
      </w:r>
      <w:r w:rsidR="00E542AA" w:rsidRPr="00E4548A">
        <w:rPr>
          <w:rFonts w:cstheme="minorHAnsi"/>
          <w:color w:val="333333"/>
          <w:shd w:val="clear" w:color="auto" w:fill="FFFFFF"/>
        </w:rPr>
        <w:t xml:space="preserve"> in 2020</w:t>
      </w:r>
      <w:r w:rsidR="0068745D" w:rsidRPr="00E4548A">
        <w:rPr>
          <w:rFonts w:cstheme="minorHAnsi"/>
          <w:color w:val="333333"/>
          <w:shd w:val="clear" w:color="auto" w:fill="FFFFFF"/>
        </w:rPr>
        <w:t xml:space="preserve"> due to COVID-19</w:t>
      </w:r>
      <w:r w:rsidR="00E542AA" w:rsidRPr="00E4548A">
        <w:rPr>
          <w:rFonts w:cstheme="minorHAnsi"/>
          <w:color w:val="333333"/>
          <w:shd w:val="clear" w:color="auto" w:fill="FFFFFF"/>
        </w:rPr>
        <w:t>)</w:t>
      </w:r>
      <w:r w:rsidR="0068745D" w:rsidRPr="00E4548A">
        <w:rPr>
          <w:rFonts w:cstheme="minorHAnsi"/>
          <w:color w:val="333333"/>
          <w:shd w:val="clear" w:color="auto" w:fill="FFFFFF"/>
        </w:rPr>
        <w:t xml:space="preserve">. </w:t>
      </w:r>
      <w:r w:rsidR="009D162D">
        <w:rPr>
          <w:rFonts w:cstheme="minorHAnsi"/>
          <w:color w:val="333333"/>
          <w:shd w:val="clear" w:color="auto" w:fill="FFFFFF"/>
        </w:rPr>
        <w:t xml:space="preserve"> In total, </w:t>
      </w:r>
      <w:r w:rsidR="00D939C4" w:rsidRPr="00E4548A">
        <w:rPr>
          <w:rFonts w:cstheme="minorHAnsi"/>
        </w:rPr>
        <w:t xml:space="preserve">656 potential participants were referred to the study team, </w:t>
      </w:r>
      <w:r w:rsidR="009D162D">
        <w:rPr>
          <w:rFonts w:cstheme="minorHAnsi"/>
        </w:rPr>
        <w:t xml:space="preserve">and </w:t>
      </w:r>
      <w:r w:rsidR="00D939C4" w:rsidRPr="00E4548A">
        <w:rPr>
          <w:rFonts w:cstheme="minorHAnsi"/>
        </w:rPr>
        <w:t>469 participants completed</w:t>
      </w:r>
      <w:r w:rsidR="00D939C4" w:rsidRPr="00E4548A">
        <w:t xml:space="preserve"> baseline assessments (7</w:t>
      </w:r>
      <w:r w:rsidR="0051281C">
        <w:t>2</w:t>
      </w:r>
      <w:r w:rsidR="00D939C4" w:rsidRPr="00E4548A">
        <w:t>%)</w:t>
      </w:r>
      <w:r w:rsidR="00C71994" w:rsidRPr="00E4548A">
        <w:t xml:space="preserve">. </w:t>
      </w:r>
      <w:r w:rsidR="00F1732F" w:rsidRPr="00E4548A">
        <w:t xml:space="preserve">The mean recruitment rate was 15 participants per month; </w:t>
      </w:r>
      <w:r w:rsidR="00E84AE7" w:rsidRPr="00E4548A">
        <w:t>however,</w:t>
      </w:r>
      <w:r w:rsidR="00F1732F" w:rsidRPr="00E4548A">
        <w:t xml:space="preserve"> this was almost halved following the </w:t>
      </w:r>
      <w:r w:rsidR="002219C7">
        <w:t xml:space="preserve">onset of the </w:t>
      </w:r>
      <w:r w:rsidR="00F1732F" w:rsidRPr="00E4548A">
        <w:t xml:space="preserve">COVID-19 pandemic (average 19 per month pre-pandemic vs 10 per month post-pandemic). </w:t>
      </w:r>
      <w:r w:rsidR="00F3259D">
        <w:t xml:space="preserve">In total, the study team delivered the intervention to 138 participants (71%). </w:t>
      </w:r>
      <w:r w:rsidR="0068745D" w:rsidRPr="00E4548A">
        <w:t>120 participants withdrew from the study</w:t>
      </w:r>
      <w:r w:rsidR="00E542AA" w:rsidRPr="00E4548A">
        <w:t xml:space="preserve"> (26%), </w:t>
      </w:r>
      <w:r w:rsidR="009D162D">
        <w:t>with similar numbers of withdrawals from both trial arms</w:t>
      </w:r>
      <w:r w:rsidR="00E542AA" w:rsidRPr="00E4548A">
        <w:t xml:space="preserve"> (n=62 intervention participants vs n=58 control participants).</w:t>
      </w:r>
      <w:r w:rsidR="002219C7">
        <w:t xml:space="preserve"> </w:t>
      </w:r>
      <w:r w:rsidR="00F1732F" w:rsidRPr="00E4548A">
        <w:t xml:space="preserve">Approximately 68% of all study withdrawals (n=82) </w:t>
      </w:r>
      <w:r w:rsidR="00154E47">
        <w:t>occurred</w:t>
      </w:r>
      <w:r w:rsidR="0068745D" w:rsidRPr="00E4548A">
        <w:t xml:space="preserve"> between March and August 2020 (during the height of the COVID-19 pandemic restrictions)</w:t>
      </w:r>
      <w:r w:rsidR="00C71994" w:rsidRPr="00E4548A">
        <w:t>, with 74 of these lost to follow-up (6</w:t>
      </w:r>
      <w:r w:rsidR="0051281C">
        <w:t>2</w:t>
      </w:r>
      <w:r w:rsidR="00C71994" w:rsidRPr="00E4548A">
        <w:t>%)</w:t>
      </w:r>
      <w:r w:rsidR="00F1732F" w:rsidRPr="00E4548A">
        <w:t xml:space="preserve">. </w:t>
      </w:r>
      <w:r w:rsidR="0068745D" w:rsidRPr="00E4548A">
        <w:rPr>
          <w:rFonts w:cstheme="minorHAnsi"/>
          <w:color w:val="000000" w:themeColor="text1"/>
          <w:shd w:val="clear" w:color="auto" w:fill="FFFFFF"/>
        </w:rPr>
        <w:t xml:space="preserve">The CONSORT guidelines were followed for reporting cluster </w:t>
      </w:r>
      <w:r w:rsidR="00200A97" w:rsidRPr="00E4548A">
        <w:rPr>
          <w:rFonts w:cstheme="minorHAnsi"/>
          <w:color w:val="000000" w:themeColor="text1"/>
          <w:shd w:val="clear" w:color="auto" w:fill="FFFFFF"/>
        </w:rPr>
        <w:t>randomized</w:t>
      </w:r>
      <w:r w:rsidR="0068745D" w:rsidRPr="00E4548A">
        <w:rPr>
          <w:rFonts w:cstheme="minorHAnsi"/>
          <w:color w:val="000000" w:themeColor="text1"/>
          <w:shd w:val="clear" w:color="auto" w:fill="FFFFFF"/>
        </w:rPr>
        <w:t xml:space="preserve"> trials</w:t>
      </w:r>
      <w:r w:rsidR="003D2E9E" w:rsidRPr="00E4548A">
        <w:rPr>
          <w:rFonts w:cstheme="minorHAnsi"/>
          <w:color w:val="000000" w:themeColor="text1"/>
          <w:shd w:val="clear" w:color="auto" w:fill="FFFFFF"/>
        </w:rPr>
        <w:t xml:space="preserve">, </w:t>
      </w:r>
      <w:r w:rsidR="00E84AE7" w:rsidRPr="00E4548A">
        <w:rPr>
          <w:rFonts w:cstheme="minorHAnsi"/>
          <w:color w:val="000000" w:themeColor="text1"/>
          <w:shd w:val="clear" w:color="auto" w:fill="FFFFFF"/>
        </w:rPr>
        <w:t>Figure 1 outlines</w:t>
      </w:r>
      <w:r w:rsidR="0068745D" w:rsidRPr="00E4548A">
        <w:rPr>
          <w:rFonts w:cstheme="minorHAnsi"/>
          <w:color w:val="000000" w:themeColor="text1"/>
          <w:shd w:val="clear" w:color="auto" w:fill="FFFFFF"/>
        </w:rPr>
        <w:t xml:space="preserve"> participant flow through the study. </w:t>
      </w:r>
    </w:p>
    <w:p w14:paraId="01873EAF" w14:textId="77777777" w:rsidR="00E65EC3" w:rsidRPr="00E4548A" w:rsidRDefault="00E65EC3" w:rsidP="009F7307">
      <w:pPr>
        <w:spacing w:after="0" w:line="360" w:lineRule="auto"/>
        <w:rPr>
          <w:rFonts w:cstheme="minorHAnsi"/>
        </w:rPr>
        <w:sectPr w:rsidR="00E65EC3" w:rsidRPr="00E4548A">
          <w:footerReference w:type="default" r:id="rId12"/>
          <w:pgSz w:w="11906" w:h="16838"/>
          <w:pgMar w:top="1440" w:right="1440" w:bottom="1440" w:left="1440" w:header="708" w:footer="708" w:gutter="0"/>
          <w:cols w:space="708"/>
          <w:docGrid w:linePitch="360"/>
        </w:sectPr>
      </w:pPr>
    </w:p>
    <w:p w14:paraId="43EC3737" w14:textId="77777777" w:rsidR="00E65EC3" w:rsidRPr="00E4548A" w:rsidRDefault="00E65EC3" w:rsidP="009F7307">
      <w:pPr>
        <w:spacing w:after="0" w:line="360" w:lineRule="auto"/>
        <w:rPr>
          <w:rFonts w:cstheme="minorHAnsi"/>
        </w:rPr>
      </w:pPr>
      <w:r w:rsidRPr="00E4548A">
        <w:rPr>
          <w:rFonts w:cstheme="minorHAnsi"/>
          <w:noProof/>
        </w:rPr>
        <w:lastRenderedPageBreak/>
        <w:drawing>
          <wp:anchor distT="0" distB="0" distL="114300" distR="114300" simplePos="0" relativeHeight="251658240" behindDoc="0" locked="0" layoutInCell="1" allowOverlap="1" wp14:anchorId="6E150FD1" wp14:editId="73A2AEC9">
            <wp:simplePos x="0" y="0"/>
            <wp:positionH relativeFrom="margin">
              <wp:align>left</wp:align>
            </wp:positionH>
            <wp:positionV relativeFrom="paragraph">
              <wp:posOffset>714375</wp:posOffset>
            </wp:positionV>
            <wp:extent cx="8524800" cy="5000400"/>
            <wp:effectExtent l="0" t="0" r="0" b="0"/>
            <wp:wrapSquare wrapText="bothSides"/>
            <wp:docPr id="423091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524800" cy="5000400"/>
                    </a:xfrm>
                    <a:prstGeom prst="rect">
                      <a:avLst/>
                    </a:prstGeom>
                    <a:noFill/>
                  </pic:spPr>
                </pic:pic>
              </a:graphicData>
            </a:graphic>
            <wp14:sizeRelH relativeFrom="margin">
              <wp14:pctWidth>0</wp14:pctWidth>
            </wp14:sizeRelH>
            <wp14:sizeRelV relativeFrom="margin">
              <wp14:pctHeight>0</wp14:pctHeight>
            </wp14:sizeRelV>
          </wp:anchor>
        </w:drawing>
      </w:r>
    </w:p>
    <w:p w14:paraId="6AA7C108" w14:textId="166F9A5B" w:rsidR="00E65EC3" w:rsidRPr="00E4548A" w:rsidRDefault="00E65EC3" w:rsidP="00E65EC3">
      <w:pPr>
        <w:spacing w:after="0" w:line="360" w:lineRule="auto"/>
        <w:rPr>
          <w:rFonts w:cstheme="minorHAnsi"/>
          <w:b/>
          <w:bCs/>
          <w:i/>
          <w:iCs/>
        </w:rPr>
      </w:pPr>
      <w:r w:rsidRPr="00E4548A">
        <w:rPr>
          <w:rFonts w:cstheme="minorHAnsi"/>
        </w:rPr>
        <w:tab/>
      </w:r>
      <w:r w:rsidRPr="00E4548A">
        <w:rPr>
          <w:rFonts w:cstheme="minorHAnsi"/>
          <w:b/>
          <w:bCs/>
          <w:i/>
          <w:iCs/>
        </w:rPr>
        <w:t xml:space="preserve">Figure 1: Flowchart of PALS trial </w:t>
      </w:r>
    </w:p>
    <w:p w14:paraId="1BFFED65" w14:textId="77777777" w:rsidR="00E65EC3" w:rsidRPr="00E4548A" w:rsidRDefault="00E65EC3" w:rsidP="00E65EC3">
      <w:pPr>
        <w:rPr>
          <w:rFonts w:cstheme="minorHAnsi"/>
        </w:rPr>
      </w:pPr>
    </w:p>
    <w:p w14:paraId="3C7C620B" w14:textId="7EA7430B" w:rsidR="00E65EC3" w:rsidRPr="00E4548A" w:rsidRDefault="00E65EC3" w:rsidP="00E65EC3">
      <w:pPr>
        <w:rPr>
          <w:rFonts w:cstheme="minorHAnsi"/>
        </w:rPr>
        <w:sectPr w:rsidR="00E65EC3" w:rsidRPr="00E4548A" w:rsidSect="00E65EC3">
          <w:pgSz w:w="16838" w:h="11906" w:orient="landscape"/>
          <w:pgMar w:top="1440" w:right="1440" w:bottom="1440" w:left="1440" w:header="709" w:footer="709" w:gutter="0"/>
          <w:cols w:space="708"/>
          <w:docGrid w:linePitch="360"/>
        </w:sectPr>
      </w:pPr>
    </w:p>
    <w:p w14:paraId="2F419249" w14:textId="019628C4" w:rsidR="009D162D" w:rsidRDefault="009D162D" w:rsidP="00F1732F">
      <w:pPr>
        <w:spacing w:line="480" w:lineRule="auto"/>
        <w:rPr>
          <w:iCs/>
        </w:rPr>
      </w:pPr>
      <w:r>
        <w:rPr>
          <w:iCs/>
        </w:rPr>
        <w:lastRenderedPageBreak/>
        <w:t xml:space="preserve">Participants ranged </w:t>
      </w:r>
      <w:r w:rsidRPr="00E4548A">
        <w:rPr>
          <w:iCs/>
        </w:rPr>
        <w:t>19-95 years old</w:t>
      </w:r>
      <w:r>
        <w:rPr>
          <w:iCs/>
        </w:rPr>
        <w:t xml:space="preserve">, and the median age of participants was </w:t>
      </w:r>
      <w:r w:rsidRPr="00E4548A">
        <w:rPr>
          <w:iCs/>
        </w:rPr>
        <w:t>65 years old</w:t>
      </w:r>
    </w:p>
    <w:p w14:paraId="0E1182AB" w14:textId="23A48926" w:rsidR="00F1732F" w:rsidRPr="00E4548A" w:rsidRDefault="00E542AA" w:rsidP="00F1732F">
      <w:pPr>
        <w:spacing w:line="480" w:lineRule="auto"/>
      </w:pPr>
      <w:r w:rsidRPr="00E4548A">
        <w:t xml:space="preserve">(see </w:t>
      </w:r>
      <w:r w:rsidR="00F1732F" w:rsidRPr="00E4548A">
        <w:t xml:space="preserve">Table </w:t>
      </w:r>
      <w:r w:rsidR="00117F42">
        <w:t>3</w:t>
      </w:r>
      <w:r w:rsidR="00117F42" w:rsidRPr="00E4548A">
        <w:t xml:space="preserve"> </w:t>
      </w:r>
      <w:r w:rsidRPr="00E4548A">
        <w:t>for baseline characteristics of participants). Most</w:t>
      </w:r>
      <w:r w:rsidR="008F3B15" w:rsidRPr="00E4548A">
        <w:t xml:space="preserve"> participants were female (70%)</w:t>
      </w:r>
      <w:r w:rsidRPr="00E4548A">
        <w:t xml:space="preserve">, </w:t>
      </w:r>
      <w:r w:rsidR="008F3B15" w:rsidRPr="00E4548A">
        <w:t>of white ethnicity (92%)</w:t>
      </w:r>
      <w:r w:rsidRPr="00E4548A">
        <w:t>, and just over half</w:t>
      </w:r>
      <w:r w:rsidR="008F3B15" w:rsidRPr="00E4548A">
        <w:t xml:space="preserve"> of participants lived alone (5</w:t>
      </w:r>
      <w:r w:rsidR="0051281C">
        <w:t>2</w:t>
      </w:r>
      <w:r w:rsidR="008F3B15" w:rsidRPr="00E4548A">
        <w:t>%)</w:t>
      </w:r>
      <w:r w:rsidRPr="00E4548A">
        <w:t>. Approximately 80% of participants were not working at the time of entry into the study</w:t>
      </w:r>
      <w:r w:rsidR="0019684A">
        <w:t xml:space="preserve">. Over 75% </w:t>
      </w:r>
      <w:r w:rsidRPr="00E4548A">
        <w:t>of participants reported a household income of less than £26k per annum</w:t>
      </w:r>
      <w:r w:rsidR="0019684A">
        <w:t xml:space="preserve"> (7</w:t>
      </w:r>
      <w:r w:rsidR="0051281C">
        <w:t>7</w:t>
      </w:r>
      <w:r w:rsidR="0019684A">
        <w:t>%)</w:t>
      </w:r>
      <w:r w:rsidRPr="00E4548A">
        <w:t xml:space="preserve">, with 55% of </w:t>
      </w:r>
      <w:r w:rsidR="002219C7">
        <w:t>the sample</w:t>
      </w:r>
      <w:r w:rsidRPr="00E4548A">
        <w:t xml:space="preserve"> reporting </w:t>
      </w:r>
      <w:r w:rsidR="002219C7">
        <w:t xml:space="preserve">a household income of </w:t>
      </w:r>
      <w:r w:rsidRPr="00E4548A">
        <w:t>less than £15,600 per annum</w:t>
      </w:r>
      <w:r w:rsidR="002219C7">
        <w:t xml:space="preserve"> (compared with a UK national household average income of £31,400 in 2021</w:t>
      </w:r>
      <w:r w:rsidR="00262A82">
        <w:t xml:space="preserve"> </w:t>
      </w:r>
      <w:r w:rsidR="00262A82">
        <w:fldChar w:fldCharType="begin"/>
      </w:r>
      <w:r w:rsidR="00FA296E">
        <w:instrText xml:space="preserve"> ADDIN EN.CITE &lt;EndNote&gt;&lt;Cite&gt;&lt;Author&gt;ONS&lt;/Author&gt;&lt;Year&gt;2021&lt;/Year&gt;&lt;RecNum&gt;57&lt;/RecNum&gt;&lt;DisplayText&gt;(83)&lt;/DisplayText&gt;&lt;record&gt;&lt;rec-number&gt;57&lt;/rec-number&gt;&lt;foreign-keys&gt;&lt;key app="EN" db-id="ttepr0zpqzf25pe2fs6xtvpj0tesw0x90xxt" timestamp="1757342729"&gt;57&lt;/key&gt;&lt;/foreign-keys&gt;&lt;ref-type name="Web Page"&gt;12&lt;/ref-type&gt;&lt;contributors&gt;&lt;authors&gt;&lt;author&gt;ONS &lt;/author&gt;&lt;/authors&gt;&lt;/contributors&gt;&lt;titles&gt;&lt;title&gt;Average household income, UK: financial year ending 2021&lt;/title&gt;&lt;/titles&gt;&lt;dates&gt;&lt;year&gt;2021&lt;/year&gt;&lt;/dates&gt;&lt;urls&gt;&lt;related-urls&gt;&lt;url&gt;Average household income, UK - Office for National Statistics&lt;/url&gt;&lt;/related-urls&gt;&lt;/urls&gt;&lt;/record&gt;&lt;/Cite&gt;&lt;/EndNote&gt;</w:instrText>
      </w:r>
      <w:r w:rsidR="00262A82">
        <w:fldChar w:fldCharType="separate"/>
      </w:r>
      <w:r w:rsidR="00FA296E">
        <w:rPr>
          <w:noProof/>
        </w:rPr>
        <w:t>(83)</w:t>
      </w:r>
      <w:r w:rsidR="00262A82">
        <w:fldChar w:fldCharType="end"/>
      </w:r>
      <w:r w:rsidR="002219C7">
        <w:t>)</w:t>
      </w:r>
      <w:r w:rsidRPr="00E4548A">
        <w:t>.</w:t>
      </w:r>
      <w:r w:rsidR="00E65EC3" w:rsidRPr="00E4548A">
        <w:t xml:space="preserve"> </w:t>
      </w:r>
      <w:r w:rsidR="000E65DC" w:rsidRPr="00E4548A">
        <w:t xml:space="preserve">The </w:t>
      </w:r>
      <w:r w:rsidR="00FE27F0">
        <w:t xml:space="preserve">sample </w:t>
      </w:r>
      <w:r w:rsidR="000E65DC" w:rsidRPr="00E4548A">
        <w:t>mean indices of multiple deprivation (IMD) decile score was 4.18 (sd=2.76)</w:t>
      </w:r>
      <w:r w:rsidR="00E65EC3" w:rsidRPr="00E4548A">
        <w:t>.</w:t>
      </w:r>
    </w:p>
    <w:p w14:paraId="6E1AF486" w14:textId="6F5DF988" w:rsidR="00E65EC3" w:rsidRPr="00E4548A" w:rsidRDefault="00F1732F" w:rsidP="00C71994">
      <w:pPr>
        <w:spacing w:line="480" w:lineRule="auto"/>
      </w:pPr>
      <w:r w:rsidRPr="00E4548A">
        <w:t xml:space="preserve">The </w:t>
      </w:r>
      <w:r w:rsidR="009B4004">
        <w:t xml:space="preserve">study </w:t>
      </w:r>
      <w:r w:rsidRPr="00E4548A">
        <w:t>groups were well matched</w:t>
      </w:r>
      <w:r w:rsidR="009B4004">
        <w:t xml:space="preserve"> (n=227 in control and n=242 in intervention)</w:t>
      </w:r>
      <w:r w:rsidRPr="00E4548A">
        <w:t xml:space="preserve">, with no major differences seen between arms. Five </w:t>
      </w:r>
      <w:r w:rsidR="009B4004">
        <w:t xml:space="preserve">usual care group </w:t>
      </w:r>
      <w:r w:rsidRPr="00E4548A">
        <w:t>participants</w:t>
      </w:r>
      <w:r w:rsidR="008F3B15" w:rsidRPr="00E4548A">
        <w:t xml:space="preserve"> died during the trial</w:t>
      </w:r>
      <w:r w:rsidR="0019684A" w:rsidRPr="00E4548A">
        <w:t>) and</w:t>
      </w:r>
      <w:r w:rsidR="009B4004" w:rsidRPr="009B4004">
        <w:t xml:space="preserve"> </w:t>
      </w:r>
      <w:r w:rsidR="009B4004" w:rsidRPr="00E4548A">
        <w:t>are not included in the following primary or secondary analyses, leaving</w:t>
      </w:r>
      <w:r w:rsidR="009B4004">
        <w:t xml:space="preserve"> a total</w:t>
      </w:r>
      <w:r w:rsidR="009B4004" w:rsidRPr="00E4548A">
        <w:t xml:space="preserve"> n=464</w:t>
      </w:r>
      <w:r w:rsidR="009B4004">
        <w:t xml:space="preserve"> (as</w:t>
      </w:r>
      <w:r w:rsidRPr="00E4548A">
        <w:t xml:space="preserve"> </w:t>
      </w:r>
      <w:r w:rsidR="008F3B15" w:rsidRPr="00E4548A">
        <w:t>pre-specified in the statistical analysis plan</w:t>
      </w:r>
      <w:r w:rsidR="009B4004">
        <w:t>)</w:t>
      </w:r>
      <w:r w:rsidR="008F3B15" w:rsidRPr="00E4548A">
        <w:t xml:space="preserve">. </w:t>
      </w:r>
      <w:r w:rsidRPr="00E4548A">
        <w:t xml:space="preserve">Nineteen participants in the intervention group </w:t>
      </w:r>
      <w:r w:rsidRPr="00E4548A">
        <w:rPr>
          <w:iCs/>
        </w:rPr>
        <w:t>(</w:t>
      </w:r>
      <w:r w:rsidR="0051281C">
        <w:rPr>
          <w:iCs/>
        </w:rPr>
        <w:t>8</w:t>
      </w:r>
      <w:r w:rsidRPr="00E4548A">
        <w:rPr>
          <w:iCs/>
        </w:rPr>
        <w:t xml:space="preserve">%) received no intervention at either time point (i.e. at baseline or 3m follow-up) due to the participant being uncontactable (n=15, </w:t>
      </w:r>
      <w:r w:rsidR="0051281C">
        <w:rPr>
          <w:iCs/>
        </w:rPr>
        <w:t>7</w:t>
      </w:r>
      <w:r w:rsidRPr="00E4548A">
        <w:rPr>
          <w:iCs/>
        </w:rPr>
        <w:t>9%), because they did not want the intervention (n=1; 5%) or because of health issues (n=3, 1</w:t>
      </w:r>
      <w:r w:rsidR="0051281C">
        <w:rPr>
          <w:iCs/>
        </w:rPr>
        <w:t>6</w:t>
      </w:r>
      <w:r w:rsidRPr="00E4548A">
        <w:rPr>
          <w:iCs/>
        </w:rPr>
        <w:t>%). Five participants</w:t>
      </w:r>
      <w:r w:rsidRPr="00E4548A">
        <w:rPr>
          <w:rFonts w:eastAsia="DengXian" w:cstheme="minorHAnsi"/>
          <w:iCs/>
          <w:szCs w:val="24"/>
          <w:lang w:eastAsia="zh-CN"/>
        </w:rPr>
        <w:t xml:space="preserve"> </w:t>
      </w:r>
      <w:r w:rsidRPr="00E4548A">
        <w:rPr>
          <w:iCs/>
        </w:rPr>
        <w:t xml:space="preserve">did not receive the intervention at baseline but did receive it at 3-month follow-up due to COVID-19 restrictions (n=4, 80%) or health issues (n=1, 20%). </w:t>
      </w:r>
      <w:r w:rsidR="00C71994" w:rsidRPr="00E4548A">
        <w:rPr>
          <w:iCs/>
        </w:rPr>
        <w:t>One participant in the control group received the intervention in erro</w:t>
      </w:r>
      <w:r w:rsidR="007E3E8F" w:rsidRPr="00E4548A">
        <w:rPr>
          <w:iCs/>
        </w:rPr>
        <w:t>r (but was included in the analysis)</w:t>
      </w:r>
      <w:r w:rsidR="00C71994" w:rsidRPr="00E4548A">
        <w:rPr>
          <w:iCs/>
        </w:rPr>
        <w:t>.</w:t>
      </w:r>
    </w:p>
    <w:p w14:paraId="4C642E4A" w14:textId="4DEFBF14" w:rsidR="00D41B11" w:rsidRPr="00E4548A" w:rsidRDefault="00D41B11" w:rsidP="00C71994">
      <w:pPr>
        <w:spacing w:line="480" w:lineRule="auto"/>
        <w:rPr>
          <w:rFonts w:cstheme="minorHAnsi"/>
          <w:b/>
          <w:bCs/>
          <w:i/>
          <w:iCs/>
        </w:rPr>
      </w:pPr>
      <w:r w:rsidRPr="00E4548A">
        <w:rPr>
          <w:rFonts w:cstheme="minorHAnsi"/>
          <w:b/>
          <w:bCs/>
          <w:i/>
          <w:iCs/>
        </w:rPr>
        <w:t xml:space="preserve">Table </w:t>
      </w:r>
      <w:r w:rsidR="00117F42">
        <w:rPr>
          <w:rFonts w:cstheme="minorHAnsi"/>
          <w:b/>
          <w:bCs/>
          <w:i/>
          <w:iCs/>
        </w:rPr>
        <w:t>3</w:t>
      </w:r>
      <w:r w:rsidRPr="00E4548A">
        <w:rPr>
          <w:rFonts w:cstheme="minorHAnsi"/>
          <w:b/>
          <w:bCs/>
          <w:i/>
          <w:iCs/>
        </w:rPr>
        <w:t xml:space="preserve">: </w:t>
      </w:r>
      <w:r w:rsidRPr="00E4548A">
        <w:rPr>
          <w:b/>
          <w:bCs/>
          <w:i/>
          <w:iCs/>
        </w:rPr>
        <w:t>Baseline characteristics of participants in the control and intervention group</w:t>
      </w:r>
      <w:r w:rsidR="00326971" w:rsidRPr="00E4548A">
        <w:rPr>
          <w:b/>
          <w:bCs/>
          <w:i/>
          <w:iCs/>
        </w:rPr>
        <w:t xml:space="preserve">s in the PALS Study </w:t>
      </w:r>
      <w:r w:rsidR="009B4004" w:rsidRPr="009B4004">
        <w:rPr>
          <w:b/>
          <w:bCs/>
          <w:i/>
          <w:iCs/>
        </w:rPr>
        <w:t xml:space="preserve">(reproduced from </w:t>
      </w:r>
      <w:r w:rsidR="009B4004" w:rsidRPr="009B4004">
        <w:rPr>
          <w:b/>
          <w:bCs/>
          <w:i/>
          <w:iCs/>
        </w:rPr>
        <w:fldChar w:fldCharType="begin"/>
      </w:r>
      <w:r w:rsidR="00FA296E">
        <w:rPr>
          <w:b/>
          <w:bCs/>
          <w:i/>
          <w:iCs/>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9B4004" w:rsidRPr="009B4004">
        <w:rPr>
          <w:b/>
          <w:bCs/>
          <w:i/>
          <w:iCs/>
        </w:rPr>
        <w:fldChar w:fldCharType="separate"/>
      </w:r>
      <w:r w:rsidR="00FA296E">
        <w:rPr>
          <w:b/>
          <w:bCs/>
          <w:i/>
          <w:iCs/>
          <w:noProof/>
        </w:rPr>
        <w:t>(50)</w:t>
      </w:r>
      <w:r w:rsidR="009B4004" w:rsidRPr="009B4004">
        <w:rPr>
          <w:b/>
          <w:bCs/>
          <w:i/>
          <w:iCs/>
        </w:rPr>
        <w:fldChar w:fldCharType="end"/>
      </w:r>
      <w:r w:rsidR="009B4004" w:rsidRPr="009B4004">
        <w:rPr>
          <w:b/>
          <w:bCs/>
          <w:i/>
          <w:iCs/>
        </w:rPr>
        <w:t>)</w:t>
      </w:r>
    </w:p>
    <w:tbl>
      <w:tblPr>
        <w:tblStyle w:val="TableGrid3"/>
        <w:tblW w:w="9015" w:type="dxa"/>
        <w:tblLook w:val="04A0" w:firstRow="1" w:lastRow="0" w:firstColumn="1" w:lastColumn="0" w:noHBand="0" w:noVBand="1"/>
      </w:tblPr>
      <w:tblGrid>
        <w:gridCol w:w="2694"/>
        <w:gridCol w:w="2437"/>
        <w:gridCol w:w="1741"/>
        <w:gridCol w:w="2143"/>
      </w:tblGrid>
      <w:tr w:rsidR="00E542AA" w:rsidRPr="00E4548A" w14:paraId="0067B59A" w14:textId="77777777" w:rsidTr="00E542AA">
        <w:trPr>
          <w:trHeight w:val="562"/>
        </w:trPr>
        <w:tc>
          <w:tcPr>
            <w:tcW w:w="2694" w:type="dxa"/>
            <w:tcBorders>
              <w:left w:val="nil"/>
              <w:bottom w:val="single" w:sz="4" w:space="0" w:color="auto"/>
              <w:right w:val="nil"/>
            </w:tcBorders>
            <w:vAlign w:val="center"/>
          </w:tcPr>
          <w:p w14:paraId="417AEB81" w14:textId="77777777" w:rsidR="00E542AA" w:rsidRPr="00E4548A" w:rsidRDefault="00E542AA" w:rsidP="009F7307">
            <w:r w:rsidRPr="00E4548A">
              <w:t>Characteristic</w:t>
            </w:r>
          </w:p>
        </w:tc>
        <w:tc>
          <w:tcPr>
            <w:tcW w:w="2437" w:type="dxa"/>
            <w:tcBorders>
              <w:left w:val="nil"/>
              <w:bottom w:val="single" w:sz="4" w:space="0" w:color="auto"/>
              <w:right w:val="nil"/>
            </w:tcBorders>
          </w:tcPr>
          <w:p w14:paraId="3BCC5EA7" w14:textId="77777777" w:rsidR="00E542AA" w:rsidRPr="00E4548A" w:rsidRDefault="00E542AA" w:rsidP="009F7307"/>
        </w:tc>
        <w:tc>
          <w:tcPr>
            <w:tcW w:w="1741" w:type="dxa"/>
            <w:tcBorders>
              <w:left w:val="nil"/>
              <w:bottom w:val="single" w:sz="4" w:space="0" w:color="auto"/>
              <w:right w:val="nil"/>
            </w:tcBorders>
            <w:vAlign w:val="center"/>
          </w:tcPr>
          <w:p w14:paraId="23A978E0" w14:textId="5A8F0554" w:rsidR="00E542AA" w:rsidRPr="00E4548A" w:rsidRDefault="00E542AA" w:rsidP="00E542AA">
            <w:pPr>
              <w:jc w:val="center"/>
              <w:rPr>
                <w:b/>
                <w:bCs/>
              </w:rPr>
            </w:pPr>
            <w:r w:rsidRPr="00E4548A">
              <w:rPr>
                <w:b/>
                <w:bCs/>
              </w:rPr>
              <w:t>Control (n=227)</w:t>
            </w:r>
          </w:p>
        </w:tc>
        <w:tc>
          <w:tcPr>
            <w:tcW w:w="2143" w:type="dxa"/>
            <w:tcBorders>
              <w:left w:val="nil"/>
              <w:bottom w:val="single" w:sz="4" w:space="0" w:color="auto"/>
              <w:right w:val="nil"/>
            </w:tcBorders>
            <w:vAlign w:val="center"/>
          </w:tcPr>
          <w:p w14:paraId="378EE804" w14:textId="77777777" w:rsidR="00E542AA" w:rsidRPr="00E4548A" w:rsidRDefault="00E542AA" w:rsidP="00E542AA">
            <w:pPr>
              <w:jc w:val="center"/>
              <w:rPr>
                <w:b/>
                <w:bCs/>
              </w:rPr>
            </w:pPr>
            <w:r w:rsidRPr="00E4548A">
              <w:rPr>
                <w:b/>
                <w:bCs/>
              </w:rPr>
              <w:t>Intervention (n=242)</w:t>
            </w:r>
          </w:p>
        </w:tc>
      </w:tr>
      <w:tr w:rsidR="00E542AA" w:rsidRPr="00E4548A" w14:paraId="52A75B0E" w14:textId="77777777" w:rsidTr="00E542AA">
        <w:trPr>
          <w:trHeight w:val="265"/>
        </w:trPr>
        <w:tc>
          <w:tcPr>
            <w:tcW w:w="2694" w:type="dxa"/>
            <w:tcBorders>
              <w:top w:val="single" w:sz="4" w:space="0" w:color="auto"/>
              <w:left w:val="nil"/>
              <w:bottom w:val="nil"/>
              <w:right w:val="nil"/>
            </w:tcBorders>
          </w:tcPr>
          <w:p w14:paraId="25AE87C0" w14:textId="77777777" w:rsidR="00E542AA" w:rsidRPr="00E4548A" w:rsidRDefault="00E542AA" w:rsidP="009F7307">
            <w:pPr>
              <w:rPr>
                <w:b/>
                <w:bCs/>
              </w:rPr>
            </w:pPr>
            <w:r w:rsidRPr="00E4548A">
              <w:rPr>
                <w:b/>
                <w:bCs/>
              </w:rPr>
              <w:t>Age (years) – median (LQ, UQ)</w:t>
            </w:r>
            <w:r w:rsidRPr="00E4548A">
              <w:rPr>
                <w:b/>
                <w:bCs/>
                <w:vertAlign w:val="superscript"/>
              </w:rPr>
              <w:t>1</w:t>
            </w:r>
          </w:p>
        </w:tc>
        <w:tc>
          <w:tcPr>
            <w:tcW w:w="2437" w:type="dxa"/>
            <w:tcBorders>
              <w:top w:val="single" w:sz="4" w:space="0" w:color="auto"/>
              <w:left w:val="nil"/>
              <w:bottom w:val="nil"/>
              <w:right w:val="nil"/>
            </w:tcBorders>
          </w:tcPr>
          <w:p w14:paraId="0CE4C793" w14:textId="77777777" w:rsidR="00E542AA" w:rsidRPr="00E4548A" w:rsidRDefault="00E542AA" w:rsidP="009F7307"/>
        </w:tc>
        <w:tc>
          <w:tcPr>
            <w:tcW w:w="1741" w:type="dxa"/>
            <w:tcBorders>
              <w:top w:val="single" w:sz="4" w:space="0" w:color="auto"/>
              <w:left w:val="nil"/>
              <w:bottom w:val="nil"/>
              <w:right w:val="nil"/>
            </w:tcBorders>
          </w:tcPr>
          <w:p w14:paraId="339A8A13" w14:textId="2A57FF2A" w:rsidR="00E542AA" w:rsidRPr="00E4548A" w:rsidRDefault="00E542AA" w:rsidP="00E542AA">
            <w:pPr>
              <w:jc w:val="center"/>
            </w:pPr>
            <w:r w:rsidRPr="00E4548A">
              <w:t>65.0 (48.0, 76.0)</w:t>
            </w:r>
          </w:p>
        </w:tc>
        <w:tc>
          <w:tcPr>
            <w:tcW w:w="2143" w:type="dxa"/>
            <w:tcBorders>
              <w:top w:val="single" w:sz="4" w:space="0" w:color="auto"/>
              <w:left w:val="nil"/>
              <w:bottom w:val="nil"/>
              <w:right w:val="nil"/>
            </w:tcBorders>
          </w:tcPr>
          <w:p w14:paraId="4AAFBB0A" w14:textId="77777777" w:rsidR="00E542AA" w:rsidRPr="00E4548A" w:rsidRDefault="00E542AA" w:rsidP="00E542AA">
            <w:pPr>
              <w:jc w:val="center"/>
            </w:pPr>
            <w:r w:rsidRPr="00E4548A">
              <w:t>64.0 (47.5, 75.5)</w:t>
            </w:r>
          </w:p>
        </w:tc>
      </w:tr>
      <w:tr w:rsidR="00E542AA" w:rsidRPr="00E4548A" w14:paraId="7882ABF0" w14:textId="77777777" w:rsidTr="00E542AA">
        <w:trPr>
          <w:trHeight w:val="265"/>
        </w:trPr>
        <w:tc>
          <w:tcPr>
            <w:tcW w:w="2694" w:type="dxa"/>
            <w:tcBorders>
              <w:top w:val="nil"/>
              <w:left w:val="nil"/>
              <w:bottom w:val="nil"/>
              <w:right w:val="nil"/>
            </w:tcBorders>
          </w:tcPr>
          <w:p w14:paraId="795CFB8E" w14:textId="1C57AF72" w:rsidR="00E542AA" w:rsidRPr="00E4548A" w:rsidRDefault="00E542AA" w:rsidP="009F7307"/>
        </w:tc>
        <w:tc>
          <w:tcPr>
            <w:tcW w:w="2437" w:type="dxa"/>
            <w:tcBorders>
              <w:top w:val="nil"/>
              <w:left w:val="nil"/>
              <w:bottom w:val="nil"/>
              <w:right w:val="nil"/>
            </w:tcBorders>
          </w:tcPr>
          <w:p w14:paraId="20EA3845" w14:textId="6AF27510" w:rsidR="00E542AA" w:rsidRPr="00E4548A" w:rsidRDefault="00E542AA" w:rsidP="009F7307">
            <w:r w:rsidRPr="00E4548A">
              <w:t>Missing</w:t>
            </w:r>
          </w:p>
        </w:tc>
        <w:tc>
          <w:tcPr>
            <w:tcW w:w="1741" w:type="dxa"/>
            <w:tcBorders>
              <w:top w:val="nil"/>
              <w:left w:val="nil"/>
              <w:bottom w:val="nil"/>
              <w:right w:val="nil"/>
            </w:tcBorders>
          </w:tcPr>
          <w:p w14:paraId="7F2B5DC2" w14:textId="033AC634" w:rsidR="00E542AA" w:rsidRPr="00E4548A" w:rsidRDefault="00E542AA" w:rsidP="00E542AA">
            <w:pPr>
              <w:jc w:val="center"/>
            </w:pPr>
            <w:r w:rsidRPr="00E4548A">
              <w:t>8 (</w:t>
            </w:r>
            <w:r w:rsidR="00045FC6">
              <w:t>4</w:t>
            </w:r>
            <w:r w:rsidRPr="00E4548A">
              <w:t>%)</w:t>
            </w:r>
          </w:p>
        </w:tc>
        <w:tc>
          <w:tcPr>
            <w:tcW w:w="2143" w:type="dxa"/>
            <w:tcBorders>
              <w:top w:val="nil"/>
              <w:left w:val="nil"/>
              <w:bottom w:val="nil"/>
              <w:right w:val="nil"/>
            </w:tcBorders>
          </w:tcPr>
          <w:p w14:paraId="3DB8E053" w14:textId="00D26CAC" w:rsidR="00E542AA" w:rsidRPr="00E4548A" w:rsidRDefault="00E542AA" w:rsidP="00E542AA">
            <w:pPr>
              <w:jc w:val="center"/>
            </w:pPr>
            <w:r w:rsidRPr="00E4548A">
              <w:t>2 (</w:t>
            </w:r>
            <w:r w:rsidR="00045FC6">
              <w:t>1</w:t>
            </w:r>
            <w:r w:rsidRPr="00E4548A">
              <w:t>%)</w:t>
            </w:r>
          </w:p>
        </w:tc>
      </w:tr>
      <w:tr w:rsidR="00E542AA" w:rsidRPr="00E4548A" w14:paraId="507C28A9" w14:textId="77777777" w:rsidTr="00E542AA">
        <w:trPr>
          <w:trHeight w:val="265"/>
        </w:trPr>
        <w:tc>
          <w:tcPr>
            <w:tcW w:w="2694" w:type="dxa"/>
            <w:tcBorders>
              <w:top w:val="nil"/>
              <w:left w:val="nil"/>
              <w:bottom w:val="nil"/>
              <w:right w:val="nil"/>
            </w:tcBorders>
          </w:tcPr>
          <w:p w14:paraId="480B0395" w14:textId="77777777" w:rsidR="00E542AA" w:rsidRPr="00E4548A" w:rsidRDefault="00E542AA" w:rsidP="009F7307">
            <w:pPr>
              <w:rPr>
                <w:b/>
                <w:bCs/>
              </w:rPr>
            </w:pPr>
            <w:r w:rsidRPr="00E4548A">
              <w:rPr>
                <w:b/>
                <w:bCs/>
              </w:rPr>
              <w:t>Sex – N (%)</w:t>
            </w:r>
          </w:p>
        </w:tc>
        <w:tc>
          <w:tcPr>
            <w:tcW w:w="2437" w:type="dxa"/>
            <w:tcBorders>
              <w:top w:val="nil"/>
              <w:left w:val="nil"/>
              <w:bottom w:val="nil"/>
              <w:right w:val="nil"/>
            </w:tcBorders>
          </w:tcPr>
          <w:p w14:paraId="6CD7D686" w14:textId="77777777" w:rsidR="00E542AA" w:rsidRPr="00E4548A" w:rsidRDefault="00E542AA" w:rsidP="009F7307"/>
        </w:tc>
        <w:tc>
          <w:tcPr>
            <w:tcW w:w="1741" w:type="dxa"/>
            <w:tcBorders>
              <w:top w:val="nil"/>
              <w:left w:val="nil"/>
              <w:bottom w:val="nil"/>
              <w:right w:val="nil"/>
            </w:tcBorders>
          </w:tcPr>
          <w:p w14:paraId="69954C75" w14:textId="547D7AAB" w:rsidR="00E542AA" w:rsidRPr="00E4548A" w:rsidRDefault="00E542AA" w:rsidP="00E542AA">
            <w:pPr>
              <w:jc w:val="center"/>
            </w:pPr>
          </w:p>
        </w:tc>
        <w:tc>
          <w:tcPr>
            <w:tcW w:w="2143" w:type="dxa"/>
            <w:tcBorders>
              <w:top w:val="nil"/>
              <w:left w:val="nil"/>
              <w:bottom w:val="nil"/>
              <w:right w:val="nil"/>
            </w:tcBorders>
          </w:tcPr>
          <w:p w14:paraId="1FA322D6" w14:textId="77777777" w:rsidR="00E542AA" w:rsidRPr="00E4548A" w:rsidRDefault="00E542AA" w:rsidP="00E542AA">
            <w:pPr>
              <w:jc w:val="center"/>
            </w:pPr>
          </w:p>
        </w:tc>
      </w:tr>
      <w:tr w:rsidR="00E542AA" w:rsidRPr="00E4548A" w14:paraId="4C6353E9" w14:textId="77777777" w:rsidTr="00E542AA">
        <w:trPr>
          <w:trHeight w:val="276"/>
        </w:trPr>
        <w:tc>
          <w:tcPr>
            <w:tcW w:w="2694" w:type="dxa"/>
            <w:tcBorders>
              <w:top w:val="nil"/>
              <w:left w:val="nil"/>
              <w:bottom w:val="nil"/>
              <w:right w:val="nil"/>
            </w:tcBorders>
          </w:tcPr>
          <w:p w14:paraId="4630A8B8" w14:textId="6CCB68B1" w:rsidR="00E542AA" w:rsidRPr="00E4548A" w:rsidRDefault="00E542AA" w:rsidP="00E542AA"/>
        </w:tc>
        <w:tc>
          <w:tcPr>
            <w:tcW w:w="2437" w:type="dxa"/>
            <w:tcBorders>
              <w:top w:val="nil"/>
              <w:left w:val="nil"/>
              <w:bottom w:val="nil"/>
              <w:right w:val="nil"/>
            </w:tcBorders>
          </w:tcPr>
          <w:p w14:paraId="542AA1AE" w14:textId="777F7D79" w:rsidR="00E542AA" w:rsidRPr="00E4548A" w:rsidRDefault="00E542AA" w:rsidP="00E542AA">
            <w:r w:rsidRPr="00E4548A">
              <w:t>Male</w:t>
            </w:r>
          </w:p>
        </w:tc>
        <w:tc>
          <w:tcPr>
            <w:tcW w:w="1741" w:type="dxa"/>
            <w:tcBorders>
              <w:top w:val="nil"/>
              <w:left w:val="nil"/>
              <w:bottom w:val="nil"/>
              <w:right w:val="nil"/>
            </w:tcBorders>
          </w:tcPr>
          <w:p w14:paraId="53C58611" w14:textId="239FA34F" w:rsidR="00E542AA" w:rsidRPr="00E4548A" w:rsidRDefault="00E542AA" w:rsidP="00E542AA">
            <w:pPr>
              <w:jc w:val="center"/>
            </w:pPr>
            <w:r w:rsidRPr="00E4548A">
              <w:t>70 (</w:t>
            </w:r>
            <w:r w:rsidR="00045FC6">
              <w:t>31</w:t>
            </w:r>
            <w:r w:rsidRPr="00E4548A">
              <w:t>%)</w:t>
            </w:r>
          </w:p>
        </w:tc>
        <w:tc>
          <w:tcPr>
            <w:tcW w:w="2143" w:type="dxa"/>
            <w:tcBorders>
              <w:top w:val="nil"/>
              <w:left w:val="nil"/>
              <w:bottom w:val="nil"/>
              <w:right w:val="nil"/>
            </w:tcBorders>
          </w:tcPr>
          <w:p w14:paraId="5BB5113E" w14:textId="3E48C73D" w:rsidR="00E542AA" w:rsidRPr="00E4548A" w:rsidRDefault="00E542AA" w:rsidP="00E542AA">
            <w:pPr>
              <w:jc w:val="center"/>
            </w:pPr>
            <w:r w:rsidRPr="00E4548A">
              <w:t>69 (</w:t>
            </w:r>
            <w:r w:rsidR="00045FC6">
              <w:t>29</w:t>
            </w:r>
            <w:r w:rsidRPr="00E4548A">
              <w:t>%)</w:t>
            </w:r>
          </w:p>
        </w:tc>
      </w:tr>
      <w:tr w:rsidR="00E542AA" w:rsidRPr="00E4548A" w14:paraId="66A2C12B" w14:textId="77777777" w:rsidTr="00E542AA">
        <w:trPr>
          <w:trHeight w:val="265"/>
        </w:trPr>
        <w:tc>
          <w:tcPr>
            <w:tcW w:w="2694" w:type="dxa"/>
            <w:tcBorders>
              <w:top w:val="nil"/>
              <w:left w:val="nil"/>
              <w:bottom w:val="nil"/>
              <w:right w:val="nil"/>
            </w:tcBorders>
          </w:tcPr>
          <w:p w14:paraId="1996EA10" w14:textId="527C2CEF" w:rsidR="00E542AA" w:rsidRPr="00E4548A" w:rsidRDefault="00E542AA" w:rsidP="00E542AA"/>
        </w:tc>
        <w:tc>
          <w:tcPr>
            <w:tcW w:w="2437" w:type="dxa"/>
            <w:tcBorders>
              <w:top w:val="nil"/>
              <w:left w:val="nil"/>
              <w:bottom w:val="nil"/>
              <w:right w:val="nil"/>
            </w:tcBorders>
          </w:tcPr>
          <w:p w14:paraId="6E2ED573" w14:textId="70FD890F" w:rsidR="00E542AA" w:rsidRPr="00E4548A" w:rsidRDefault="00E542AA" w:rsidP="00E542AA">
            <w:r w:rsidRPr="00E4548A">
              <w:t>Female</w:t>
            </w:r>
          </w:p>
        </w:tc>
        <w:tc>
          <w:tcPr>
            <w:tcW w:w="1741" w:type="dxa"/>
            <w:tcBorders>
              <w:top w:val="nil"/>
              <w:left w:val="nil"/>
              <w:bottom w:val="nil"/>
              <w:right w:val="nil"/>
            </w:tcBorders>
          </w:tcPr>
          <w:p w14:paraId="4D9E282D" w14:textId="0910490A" w:rsidR="00E542AA" w:rsidRPr="00E4548A" w:rsidRDefault="00E542AA" w:rsidP="00E542AA">
            <w:pPr>
              <w:jc w:val="center"/>
            </w:pPr>
            <w:r w:rsidRPr="00E4548A">
              <w:t>157 (69%)</w:t>
            </w:r>
          </w:p>
        </w:tc>
        <w:tc>
          <w:tcPr>
            <w:tcW w:w="2143" w:type="dxa"/>
            <w:tcBorders>
              <w:top w:val="nil"/>
              <w:left w:val="nil"/>
              <w:bottom w:val="nil"/>
              <w:right w:val="nil"/>
            </w:tcBorders>
          </w:tcPr>
          <w:p w14:paraId="4778214F" w14:textId="50CEC692" w:rsidR="00E542AA" w:rsidRPr="00E4548A" w:rsidRDefault="00E542AA" w:rsidP="00E542AA">
            <w:pPr>
              <w:jc w:val="center"/>
            </w:pPr>
            <w:r w:rsidRPr="00E4548A">
              <w:t>173 (7</w:t>
            </w:r>
            <w:r w:rsidR="00045FC6">
              <w:t>2</w:t>
            </w:r>
            <w:r w:rsidRPr="00E4548A">
              <w:t>%)</w:t>
            </w:r>
          </w:p>
        </w:tc>
      </w:tr>
      <w:tr w:rsidR="00E542AA" w:rsidRPr="00E4548A" w14:paraId="0DD2ED0B" w14:textId="77777777" w:rsidTr="00E542AA">
        <w:trPr>
          <w:trHeight w:val="265"/>
        </w:trPr>
        <w:tc>
          <w:tcPr>
            <w:tcW w:w="2694" w:type="dxa"/>
            <w:tcBorders>
              <w:top w:val="nil"/>
              <w:left w:val="nil"/>
              <w:bottom w:val="nil"/>
              <w:right w:val="nil"/>
            </w:tcBorders>
          </w:tcPr>
          <w:p w14:paraId="0CD976ED" w14:textId="77777777" w:rsidR="00E542AA" w:rsidRPr="00E4548A" w:rsidRDefault="00E542AA" w:rsidP="00E542AA">
            <w:pPr>
              <w:rPr>
                <w:b/>
                <w:bCs/>
              </w:rPr>
            </w:pPr>
            <w:r w:rsidRPr="00E4548A">
              <w:rPr>
                <w:b/>
                <w:bCs/>
              </w:rPr>
              <w:t>Ethnicity – N(%)</w:t>
            </w:r>
          </w:p>
        </w:tc>
        <w:tc>
          <w:tcPr>
            <w:tcW w:w="2437" w:type="dxa"/>
            <w:tcBorders>
              <w:top w:val="nil"/>
              <w:left w:val="nil"/>
              <w:bottom w:val="nil"/>
              <w:right w:val="nil"/>
            </w:tcBorders>
          </w:tcPr>
          <w:p w14:paraId="727A977E" w14:textId="77777777" w:rsidR="00E542AA" w:rsidRPr="00E4548A" w:rsidRDefault="00E542AA" w:rsidP="00E542AA"/>
        </w:tc>
        <w:tc>
          <w:tcPr>
            <w:tcW w:w="1741" w:type="dxa"/>
            <w:tcBorders>
              <w:top w:val="nil"/>
              <w:left w:val="nil"/>
              <w:bottom w:val="nil"/>
              <w:right w:val="nil"/>
            </w:tcBorders>
          </w:tcPr>
          <w:p w14:paraId="0DB40F95" w14:textId="15BF99C3" w:rsidR="00E542AA" w:rsidRPr="00E4548A" w:rsidRDefault="00E542AA" w:rsidP="00E542AA">
            <w:pPr>
              <w:jc w:val="center"/>
            </w:pPr>
          </w:p>
        </w:tc>
        <w:tc>
          <w:tcPr>
            <w:tcW w:w="2143" w:type="dxa"/>
            <w:tcBorders>
              <w:top w:val="nil"/>
              <w:left w:val="nil"/>
              <w:bottom w:val="nil"/>
              <w:right w:val="nil"/>
            </w:tcBorders>
          </w:tcPr>
          <w:p w14:paraId="4FC6846B" w14:textId="77777777" w:rsidR="00E542AA" w:rsidRPr="00E4548A" w:rsidRDefault="00E542AA" w:rsidP="00E542AA">
            <w:pPr>
              <w:jc w:val="center"/>
            </w:pPr>
          </w:p>
        </w:tc>
      </w:tr>
      <w:tr w:rsidR="00E542AA" w:rsidRPr="00E4548A" w14:paraId="36D66731" w14:textId="77777777" w:rsidTr="00E542AA">
        <w:trPr>
          <w:trHeight w:val="265"/>
        </w:trPr>
        <w:tc>
          <w:tcPr>
            <w:tcW w:w="2694" w:type="dxa"/>
            <w:tcBorders>
              <w:top w:val="nil"/>
              <w:left w:val="nil"/>
              <w:bottom w:val="nil"/>
              <w:right w:val="nil"/>
            </w:tcBorders>
          </w:tcPr>
          <w:p w14:paraId="6FDC6F3F" w14:textId="24609BC5" w:rsidR="00E542AA" w:rsidRPr="00E4548A" w:rsidRDefault="00E542AA" w:rsidP="00E542AA"/>
        </w:tc>
        <w:tc>
          <w:tcPr>
            <w:tcW w:w="2437" w:type="dxa"/>
            <w:tcBorders>
              <w:top w:val="nil"/>
              <w:left w:val="nil"/>
              <w:bottom w:val="nil"/>
              <w:right w:val="nil"/>
            </w:tcBorders>
          </w:tcPr>
          <w:p w14:paraId="3B565242" w14:textId="18C0230C" w:rsidR="00E542AA" w:rsidRPr="00E4548A" w:rsidRDefault="00E542AA" w:rsidP="00E542AA">
            <w:r w:rsidRPr="00E4548A">
              <w:t>White</w:t>
            </w:r>
          </w:p>
        </w:tc>
        <w:tc>
          <w:tcPr>
            <w:tcW w:w="1741" w:type="dxa"/>
            <w:tcBorders>
              <w:top w:val="nil"/>
              <w:left w:val="nil"/>
              <w:bottom w:val="nil"/>
              <w:right w:val="nil"/>
            </w:tcBorders>
          </w:tcPr>
          <w:p w14:paraId="76A4C330" w14:textId="27A4A2E3" w:rsidR="00E542AA" w:rsidRPr="00E4548A" w:rsidRDefault="00E542AA" w:rsidP="00E542AA">
            <w:pPr>
              <w:jc w:val="center"/>
            </w:pPr>
            <w:r w:rsidRPr="00E4548A">
              <w:t>209 (92%)</w:t>
            </w:r>
          </w:p>
        </w:tc>
        <w:tc>
          <w:tcPr>
            <w:tcW w:w="2143" w:type="dxa"/>
            <w:tcBorders>
              <w:top w:val="nil"/>
              <w:left w:val="nil"/>
              <w:bottom w:val="nil"/>
              <w:right w:val="nil"/>
            </w:tcBorders>
          </w:tcPr>
          <w:p w14:paraId="29E0F9A8" w14:textId="72099BC1" w:rsidR="00E542AA" w:rsidRPr="00E4548A" w:rsidRDefault="00E542AA" w:rsidP="00E542AA">
            <w:pPr>
              <w:jc w:val="center"/>
            </w:pPr>
            <w:r w:rsidRPr="00E4548A">
              <w:t>224 (9</w:t>
            </w:r>
            <w:r w:rsidR="00045FC6">
              <w:t>3</w:t>
            </w:r>
            <w:r w:rsidRPr="00E4548A">
              <w:t>%)</w:t>
            </w:r>
          </w:p>
        </w:tc>
      </w:tr>
      <w:tr w:rsidR="00E542AA" w:rsidRPr="00E4548A" w14:paraId="5F3DF6E9" w14:textId="77777777" w:rsidTr="00E542AA">
        <w:trPr>
          <w:trHeight w:val="276"/>
        </w:trPr>
        <w:tc>
          <w:tcPr>
            <w:tcW w:w="2694" w:type="dxa"/>
            <w:tcBorders>
              <w:top w:val="nil"/>
              <w:left w:val="nil"/>
              <w:bottom w:val="nil"/>
              <w:right w:val="nil"/>
            </w:tcBorders>
          </w:tcPr>
          <w:p w14:paraId="5A418F60" w14:textId="294488F1" w:rsidR="00E542AA" w:rsidRPr="00E4548A" w:rsidRDefault="00E542AA" w:rsidP="00E542AA"/>
        </w:tc>
        <w:tc>
          <w:tcPr>
            <w:tcW w:w="2437" w:type="dxa"/>
            <w:tcBorders>
              <w:top w:val="nil"/>
              <w:left w:val="nil"/>
              <w:bottom w:val="nil"/>
              <w:right w:val="nil"/>
            </w:tcBorders>
          </w:tcPr>
          <w:p w14:paraId="518551D4" w14:textId="1E0D4047" w:rsidR="00E542AA" w:rsidRPr="00E4548A" w:rsidRDefault="00E542AA" w:rsidP="00E542AA">
            <w:r w:rsidRPr="00E4548A">
              <w:t>Other</w:t>
            </w:r>
          </w:p>
        </w:tc>
        <w:tc>
          <w:tcPr>
            <w:tcW w:w="1741" w:type="dxa"/>
            <w:tcBorders>
              <w:top w:val="nil"/>
              <w:left w:val="nil"/>
              <w:bottom w:val="nil"/>
              <w:right w:val="nil"/>
            </w:tcBorders>
          </w:tcPr>
          <w:p w14:paraId="20264825" w14:textId="75A92B47" w:rsidR="00E542AA" w:rsidRPr="00E4548A" w:rsidRDefault="00E542AA" w:rsidP="00E542AA">
            <w:pPr>
              <w:jc w:val="center"/>
            </w:pPr>
            <w:r w:rsidRPr="00E4548A">
              <w:t>18 (</w:t>
            </w:r>
            <w:r w:rsidR="00045FC6">
              <w:t>8</w:t>
            </w:r>
            <w:r w:rsidRPr="00E4548A">
              <w:t>%)</w:t>
            </w:r>
          </w:p>
        </w:tc>
        <w:tc>
          <w:tcPr>
            <w:tcW w:w="2143" w:type="dxa"/>
            <w:tcBorders>
              <w:top w:val="nil"/>
              <w:left w:val="nil"/>
              <w:bottom w:val="nil"/>
              <w:right w:val="nil"/>
            </w:tcBorders>
          </w:tcPr>
          <w:p w14:paraId="77AA66FD" w14:textId="75EE3FD8" w:rsidR="00E542AA" w:rsidRPr="00E4548A" w:rsidRDefault="00E542AA" w:rsidP="00E542AA">
            <w:pPr>
              <w:jc w:val="center"/>
            </w:pPr>
            <w:r w:rsidRPr="00E4548A">
              <w:t>18 (7%)</w:t>
            </w:r>
          </w:p>
        </w:tc>
      </w:tr>
      <w:tr w:rsidR="00E542AA" w:rsidRPr="00E4548A" w14:paraId="341E63AC" w14:textId="77777777" w:rsidTr="00E542AA">
        <w:trPr>
          <w:trHeight w:val="265"/>
        </w:trPr>
        <w:tc>
          <w:tcPr>
            <w:tcW w:w="2694" w:type="dxa"/>
            <w:tcBorders>
              <w:top w:val="nil"/>
              <w:left w:val="nil"/>
              <w:bottom w:val="nil"/>
              <w:right w:val="nil"/>
            </w:tcBorders>
          </w:tcPr>
          <w:p w14:paraId="67364459" w14:textId="41C003F5" w:rsidR="00E542AA" w:rsidRPr="00E4548A" w:rsidRDefault="00E542AA" w:rsidP="00E542AA">
            <w:pPr>
              <w:rPr>
                <w:b/>
                <w:bCs/>
              </w:rPr>
            </w:pPr>
            <w:r w:rsidRPr="00E4548A">
              <w:rPr>
                <w:b/>
                <w:bCs/>
              </w:rPr>
              <w:t>Highest education level</w:t>
            </w:r>
            <w:r w:rsidR="00920422" w:rsidRPr="00E4548A">
              <w:rPr>
                <w:b/>
                <w:bCs/>
              </w:rPr>
              <w:t xml:space="preserve"> – N (%)</w:t>
            </w:r>
          </w:p>
        </w:tc>
        <w:tc>
          <w:tcPr>
            <w:tcW w:w="2437" w:type="dxa"/>
            <w:tcBorders>
              <w:top w:val="nil"/>
              <w:left w:val="nil"/>
              <w:bottom w:val="nil"/>
              <w:right w:val="nil"/>
            </w:tcBorders>
          </w:tcPr>
          <w:p w14:paraId="7B33357B" w14:textId="77777777" w:rsidR="00E542AA" w:rsidRPr="00E4548A" w:rsidRDefault="00E542AA" w:rsidP="00E542AA"/>
        </w:tc>
        <w:tc>
          <w:tcPr>
            <w:tcW w:w="1741" w:type="dxa"/>
            <w:tcBorders>
              <w:top w:val="nil"/>
              <w:left w:val="nil"/>
              <w:bottom w:val="nil"/>
              <w:right w:val="nil"/>
            </w:tcBorders>
          </w:tcPr>
          <w:p w14:paraId="27E90644" w14:textId="02A125C9" w:rsidR="00E542AA" w:rsidRPr="00E4548A" w:rsidRDefault="00E542AA" w:rsidP="00E542AA">
            <w:pPr>
              <w:jc w:val="center"/>
            </w:pPr>
          </w:p>
        </w:tc>
        <w:tc>
          <w:tcPr>
            <w:tcW w:w="2143" w:type="dxa"/>
            <w:tcBorders>
              <w:top w:val="nil"/>
              <w:left w:val="nil"/>
              <w:bottom w:val="nil"/>
              <w:right w:val="nil"/>
            </w:tcBorders>
          </w:tcPr>
          <w:p w14:paraId="31A222D0" w14:textId="77777777" w:rsidR="00E542AA" w:rsidRPr="00E4548A" w:rsidRDefault="00E542AA" w:rsidP="00E542AA">
            <w:pPr>
              <w:jc w:val="center"/>
            </w:pPr>
          </w:p>
        </w:tc>
      </w:tr>
      <w:tr w:rsidR="00E542AA" w:rsidRPr="00E4548A" w14:paraId="27B296E6" w14:textId="77777777" w:rsidTr="00E542AA">
        <w:trPr>
          <w:trHeight w:val="265"/>
        </w:trPr>
        <w:tc>
          <w:tcPr>
            <w:tcW w:w="2694" w:type="dxa"/>
            <w:tcBorders>
              <w:top w:val="nil"/>
              <w:left w:val="nil"/>
              <w:bottom w:val="nil"/>
              <w:right w:val="nil"/>
            </w:tcBorders>
          </w:tcPr>
          <w:p w14:paraId="0CE29CB9" w14:textId="0E09D3FF" w:rsidR="00E542AA" w:rsidRPr="00E4548A" w:rsidRDefault="00E542AA" w:rsidP="00E542AA"/>
        </w:tc>
        <w:tc>
          <w:tcPr>
            <w:tcW w:w="2437" w:type="dxa"/>
            <w:tcBorders>
              <w:top w:val="nil"/>
              <w:left w:val="nil"/>
              <w:bottom w:val="nil"/>
              <w:right w:val="nil"/>
            </w:tcBorders>
          </w:tcPr>
          <w:p w14:paraId="333B0C0A" w14:textId="6DB3093B" w:rsidR="00E542AA" w:rsidRPr="00E4548A" w:rsidRDefault="00E542AA" w:rsidP="00E542AA">
            <w:r w:rsidRPr="00E4548A">
              <w:t xml:space="preserve">Primary school </w:t>
            </w:r>
          </w:p>
        </w:tc>
        <w:tc>
          <w:tcPr>
            <w:tcW w:w="1741" w:type="dxa"/>
            <w:tcBorders>
              <w:top w:val="nil"/>
              <w:left w:val="nil"/>
              <w:bottom w:val="nil"/>
              <w:right w:val="nil"/>
            </w:tcBorders>
          </w:tcPr>
          <w:p w14:paraId="6CA31383" w14:textId="501447D1" w:rsidR="00E542AA" w:rsidRPr="00E4548A" w:rsidRDefault="00E542AA" w:rsidP="00E542AA">
            <w:pPr>
              <w:jc w:val="center"/>
            </w:pPr>
            <w:r w:rsidRPr="00E4548A">
              <w:t>5 (2%)</w:t>
            </w:r>
          </w:p>
        </w:tc>
        <w:tc>
          <w:tcPr>
            <w:tcW w:w="2143" w:type="dxa"/>
            <w:tcBorders>
              <w:top w:val="nil"/>
              <w:left w:val="nil"/>
              <w:bottom w:val="nil"/>
              <w:right w:val="nil"/>
            </w:tcBorders>
          </w:tcPr>
          <w:p w14:paraId="47306C2B" w14:textId="3513EAA1" w:rsidR="00E542AA" w:rsidRPr="00E4548A" w:rsidRDefault="00E542AA" w:rsidP="00E542AA">
            <w:pPr>
              <w:jc w:val="center"/>
            </w:pPr>
            <w:r w:rsidRPr="00E4548A">
              <w:t>3 (1%)</w:t>
            </w:r>
          </w:p>
        </w:tc>
      </w:tr>
      <w:tr w:rsidR="00E542AA" w:rsidRPr="00E4548A" w14:paraId="6CC2AE0B" w14:textId="77777777" w:rsidTr="00E542AA">
        <w:trPr>
          <w:trHeight w:val="265"/>
        </w:trPr>
        <w:tc>
          <w:tcPr>
            <w:tcW w:w="2694" w:type="dxa"/>
            <w:tcBorders>
              <w:top w:val="nil"/>
              <w:left w:val="nil"/>
              <w:bottom w:val="nil"/>
              <w:right w:val="nil"/>
            </w:tcBorders>
          </w:tcPr>
          <w:p w14:paraId="0953B0E7" w14:textId="2A1687E6" w:rsidR="00E542AA" w:rsidRPr="00E4548A" w:rsidRDefault="00E542AA" w:rsidP="00E542AA"/>
        </w:tc>
        <w:tc>
          <w:tcPr>
            <w:tcW w:w="2437" w:type="dxa"/>
            <w:tcBorders>
              <w:top w:val="nil"/>
              <w:left w:val="nil"/>
              <w:bottom w:val="nil"/>
              <w:right w:val="nil"/>
            </w:tcBorders>
          </w:tcPr>
          <w:p w14:paraId="53AD0CAF" w14:textId="0875FCDF" w:rsidR="00E542AA" w:rsidRPr="00E4548A" w:rsidRDefault="00E542AA" w:rsidP="00E542AA">
            <w:r w:rsidRPr="00E4548A">
              <w:t>Secondary school</w:t>
            </w:r>
          </w:p>
        </w:tc>
        <w:tc>
          <w:tcPr>
            <w:tcW w:w="1741" w:type="dxa"/>
            <w:tcBorders>
              <w:top w:val="nil"/>
              <w:left w:val="nil"/>
              <w:bottom w:val="nil"/>
              <w:right w:val="nil"/>
            </w:tcBorders>
          </w:tcPr>
          <w:p w14:paraId="6AB63BFF" w14:textId="581CE3D3" w:rsidR="00E542AA" w:rsidRPr="00E4548A" w:rsidRDefault="00E542AA" w:rsidP="00E542AA">
            <w:pPr>
              <w:jc w:val="center"/>
            </w:pPr>
            <w:r w:rsidRPr="00E4548A">
              <w:t>88 (3</w:t>
            </w:r>
            <w:r w:rsidR="00045FC6">
              <w:t>9</w:t>
            </w:r>
            <w:r w:rsidRPr="00E4548A">
              <w:t>%)</w:t>
            </w:r>
          </w:p>
        </w:tc>
        <w:tc>
          <w:tcPr>
            <w:tcW w:w="2143" w:type="dxa"/>
            <w:tcBorders>
              <w:top w:val="nil"/>
              <w:left w:val="nil"/>
              <w:bottom w:val="nil"/>
              <w:right w:val="nil"/>
            </w:tcBorders>
          </w:tcPr>
          <w:p w14:paraId="6C289AAC" w14:textId="675CFE7A" w:rsidR="00E542AA" w:rsidRPr="00E4548A" w:rsidRDefault="00E542AA" w:rsidP="00E542AA">
            <w:pPr>
              <w:jc w:val="center"/>
            </w:pPr>
            <w:r w:rsidRPr="00E4548A">
              <w:t>105 (43%)</w:t>
            </w:r>
          </w:p>
        </w:tc>
      </w:tr>
      <w:tr w:rsidR="00E542AA" w:rsidRPr="00E4548A" w14:paraId="75F72A14" w14:textId="77777777" w:rsidTr="00E542AA">
        <w:trPr>
          <w:trHeight w:val="276"/>
        </w:trPr>
        <w:tc>
          <w:tcPr>
            <w:tcW w:w="2694" w:type="dxa"/>
            <w:tcBorders>
              <w:top w:val="nil"/>
              <w:left w:val="nil"/>
              <w:bottom w:val="nil"/>
              <w:right w:val="nil"/>
            </w:tcBorders>
          </w:tcPr>
          <w:p w14:paraId="039BDC0D" w14:textId="3D68471D" w:rsidR="00E542AA" w:rsidRPr="00E4548A" w:rsidRDefault="00E542AA" w:rsidP="00E542AA"/>
        </w:tc>
        <w:tc>
          <w:tcPr>
            <w:tcW w:w="2437" w:type="dxa"/>
            <w:tcBorders>
              <w:top w:val="nil"/>
              <w:left w:val="nil"/>
              <w:bottom w:val="nil"/>
              <w:right w:val="nil"/>
            </w:tcBorders>
          </w:tcPr>
          <w:p w14:paraId="2DAD0940" w14:textId="3172A1CC" w:rsidR="00E542AA" w:rsidRPr="00E4548A" w:rsidRDefault="00E542AA" w:rsidP="00E542AA">
            <w:r w:rsidRPr="00E4548A">
              <w:t>College</w:t>
            </w:r>
          </w:p>
        </w:tc>
        <w:tc>
          <w:tcPr>
            <w:tcW w:w="1741" w:type="dxa"/>
            <w:tcBorders>
              <w:top w:val="nil"/>
              <w:left w:val="nil"/>
              <w:bottom w:val="nil"/>
              <w:right w:val="nil"/>
            </w:tcBorders>
          </w:tcPr>
          <w:p w14:paraId="0D55A289" w14:textId="759B6C94" w:rsidR="00E542AA" w:rsidRPr="00E4548A" w:rsidRDefault="00E542AA" w:rsidP="00E542AA">
            <w:pPr>
              <w:jc w:val="center"/>
            </w:pPr>
            <w:r w:rsidRPr="00E4548A">
              <w:t>79 (3</w:t>
            </w:r>
            <w:r w:rsidR="00045FC6">
              <w:t>5</w:t>
            </w:r>
            <w:r w:rsidRPr="00E4548A">
              <w:t>%)</w:t>
            </w:r>
          </w:p>
        </w:tc>
        <w:tc>
          <w:tcPr>
            <w:tcW w:w="2143" w:type="dxa"/>
            <w:tcBorders>
              <w:top w:val="nil"/>
              <w:left w:val="nil"/>
              <w:bottom w:val="nil"/>
              <w:right w:val="nil"/>
            </w:tcBorders>
          </w:tcPr>
          <w:p w14:paraId="29492402" w14:textId="66A156EF" w:rsidR="00E542AA" w:rsidRPr="00E4548A" w:rsidRDefault="00E542AA" w:rsidP="00E542AA">
            <w:pPr>
              <w:jc w:val="center"/>
            </w:pPr>
            <w:r w:rsidRPr="00E4548A">
              <w:t>61 (25%)</w:t>
            </w:r>
          </w:p>
        </w:tc>
      </w:tr>
      <w:tr w:rsidR="00E542AA" w:rsidRPr="00E4548A" w14:paraId="44AF34AE" w14:textId="77777777" w:rsidTr="00E542AA">
        <w:trPr>
          <w:trHeight w:val="265"/>
        </w:trPr>
        <w:tc>
          <w:tcPr>
            <w:tcW w:w="2694" w:type="dxa"/>
            <w:tcBorders>
              <w:top w:val="nil"/>
              <w:left w:val="nil"/>
              <w:bottom w:val="nil"/>
              <w:right w:val="nil"/>
            </w:tcBorders>
          </w:tcPr>
          <w:p w14:paraId="26163ACD" w14:textId="647D0517" w:rsidR="00E542AA" w:rsidRPr="00E4548A" w:rsidRDefault="00E542AA" w:rsidP="00E542AA"/>
        </w:tc>
        <w:tc>
          <w:tcPr>
            <w:tcW w:w="2437" w:type="dxa"/>
            <w:tcBorders>
              <w:top w:val="nil"/>
              <w:left w:val="nil"/>
              <w:bottom w:val="nil"/>
              <w:right w:val="nil"/>
            </w:tcBorders>
          </w:tcPr>
          <w:p w14:paraId="18CF356E" w14:textId="15B5DE16" w:rsidR="00E542AA" w:rsidRPr="00E4548A" w:rsidRDefault="00E542AA" w:rsidP="00E542AA">
            <w:r w:rsidRPr="00E4548A">
              <w:t>Higher education</w:t>
            </w:r>
          </w:p>
        </w:tc>
        <w:tc>
          <w:tcPr>
            <w:tcW w:w="1741" w:type="dxa"/>
            <w:tcBorders>
              <w:top w:val="nil"/>
              <w:left w:val="nil"/>
              <w:bottom w:val="nil"/>
              <w:right w:val="nil"/>
            </w:tcBorders>
          </w:tcPr>
          <w:p w14:paraId="3DDA95ED" w14:textId="569101B0" w:rsidR="00E542AA" w:rsidRPr="00E4548A" w:rsidRDefault="00E542AA" w:rsidP="00E542AA">
            <w:pPr>
              <w:jc w:val="center"/>
            </w:pPr>
            <w:r w:rsidRPr="00E4548A">
              <w:t>51 (22%)</w:t>
            </w:r>
          </w:p>
        </w:tc>
        <w:tc>
          <w:tcPr>
            <w:tcW w:w="2143" w:type="dxa"/>
            <w:tcBorders>
              <w:top w:val="nil"/>
              <w:left w:val="nil"/>
              <w:bottom w:val="nil"/>
              <w:right w:val="nil"/>
            </w:tcBorders>
          </w:tcPr>
          <w:p w14:paraId="05B67B92" w14:textId="13FAA83D" w:rsidR="00E542AA" w:rsidRPr="00E4548A" w:rsidRDefault="00E542AA" w:rsidP="00E542AA">
            <w:pPr>
              <w:jc w:val="center"/>
            </w:pPr>
            <w:r w:rsidRPr="00E4548A">
              <w:t>71 (29%)</w:t>
            </w:r>
          </w:p>
        </w:tc>
      </w:tr>
      <w:tr w:rsidR="00E542AA" w:rsidRPr="00E4548A" w14:paraId="29ADF667" w14:textId="77777777" w:rsidTr="00E542AA">
        <w:trPr>
          <w:trHeight w:val="265"/>
        </w:trPr>
        <w:tc>
          <w:tcPr>
            <w:tcW w:w="2694" w:type="dxa"/>
            <w:tcBorders>
              <w:top w:val="nil"/>
              <w:left w:val="nil"/>
              <w:bottom w:val="nil"/>
              <w:right w:val="nil"/>
            </w:tcBorders>
          </w:tcPr>
          <w:p w14:paraId="1084CA3C" w14:textId="2B39303A" w:rsidR="00E542AA" w:rsidRPr="00E4548A" w:rsidRDefault="00E542AA" w:rsidP="00E542AA"/>
        </w:tc>
        <w:tc>
          <w:tcPr>
            <w:tcW w:w="2437" w:type="dxa"/>
            <w:tcBorders>
              <w:top w:val="nil"/>
              <w:left w:val="nil"/>
              <w:bottom w:val="nil"/>
              <w:right w:val="nil"/>
            </w:tcBorders>
          </w:tcPr>
          <w:p w14:paraId="4A18C3A2" w14:textId="7D15B6B3" w:rsidR="00E542AA" w:rsidRPr="00E4548A" w:rsidRDefault="00E542AA" w:rsidP="00E542AA">
            <w:r w:rsidRPr="00E4548A">
              <w:t>Missing</w:t>
            </w:r>
          </w:p>
        </w:tc>
        <w:tc>
          <w:tcPr>
            <w:tcW w:w="1741" w:type="dxa"/>
            <w:tcBorders>
              <w:top w:val="nil"/>
              <w:left w:val="nil"/>
              <w:bottom w:val="nil"/>
              <w:right w:val="nil"/>
            </w:tcBorders>
          </w:tcPr>
          <w:p w14:paraId="514F1D2A" w14:textId="1214E3D6" w:rsidR="00E542AA" w:rsidRPr="00E4548A" w:rsidRDefault="00E542AA" w:rsidP="00E542AA">
            <w:pPr>
              <w:jc w:val="center"/>
            </w:pPr>
            <w:r w:rsidRPr="00E4548A">
              <w:t>4 (</w:t>
            </w:r>
            <w:r w:rsidR="00045FC6">
              <w:t>2</w:t>
            </w:r>
            <w:r w:rsidRPr="00E4548A">
              <w:t>%)</w:t>
            </w:r>
          </w:p>
        </w:tc>
        <w:tc>
          <w:tcPr>
            <w:tcW w:w="2143" w:type="dxa"/>
            <w:tcBorders>
              <w:top w:val="nil"/>
              <w:left w:val="nil"/>
              <w:bottom w:val="nil"/>
              <w:right w:val="nil"/>
            </w:tcBorders>
          </w:tcPr>
          <w:p w14:paraId="631EA507" w14:textId="46753AA5" w:rsidR="00E542AA" w:rsidRPr="00E4548A" w:rsidRDefault="00E542AA" w:rsidP="00E542AA">
            <w:pPr>
              <w:jc w:val="center"/>
            </w:pPr>
            <w:r w:rsidRPr="00E4548A">
              <w:t>2 (</w:t>
            </w:r>
            <w:r w:rsidR="00045FC6">
              <w:t>1</w:t>
            </w:r>
            <w:r w:rsidRPr="00E4548A">
              <w:t>%)</w:t>
            </w:r>
          </w:p>
        </w:tc>
      </w:tr>
      <w:tr w:rsidR="00E542AA" w:rsidRPr="00E4548A" w14:paraId="1E45DE79" w14:textId="77777777" w:rsidTr="00E542AA">
        <w:trPr>
          <w:trHeight w:val="265"/>
        </w:trPr>
        <w:tc>
          <w:tcPr>
            <w:tcW w:w="2694" w:type="dxa"/>
            <w:tcBorders>
              <w:top w:val="nil"/>
              <w:left w:val="nil"/>
              <w:bottom w:val="nil"/>
              <w:right w:val="nil"/>
            </w:tcBorders>
          </w:tcPr>
          <w:p w14:paraId="11D2A6BC" w14:textId="200AB9EF" w:rsidR="00E542AA" w:rsidRPr="00E4548A" w:rsidRDefault="00E542AA" w:rsidP="00E542AA">
            <w:pPr>
              <w:rPr>
                <w:b/>
                <w:bCs/>
              </w:rPr>
            </w:pPr>
            <w:r w:rsidRPr="00E4548A">
              <w:rPr>
                <w:b/>
                <w:bCs/>
              </w:rPr>
              <w:t>Working status</w:t>
            </w:r>
            <w:r w:rsidR="00920422" w:rsidRPr="00E4548A">
              <w:rPr>
                <w:b/>
                <w:bCs/>
              </w:rPr>
              <w:t xml:space="preserve"> – N (%)</w:t>
            </w:r>
          </w:p>
        </w:tc>
        <w:tc>
          <w:tcPr>
            <w:tcW w:w="2437" w:type="dxa"/>
            <w:tcBorders>
              <w:top w:val="nil"/>
              <w:left w:val="nil"/>
              <w:bottom w:val="nil"/>
              <w:right w:val="nil"/>
            </w:tcBorders>
          </w:tcPr>
          <w:p w14:paraId="6F1C3854" w14:textId="77777777" w:rsidR="00E542AA" w:rsidRPr="00E4548A" w:rsidRDefault="00E542AA" w:rsidP="00E542AA"/>
        </w:tc>
        <w:tc>
          <w:tcPr>
            <w:tcW w:w="1741" w:type="dxa"/>
            <w:tcBorders>
              <w:top w:val="nil"/>
              <w:left w:val="nil"/>
              <w:bottom w:val="nil"/>
              <w:right w:val="nil"/>
            </w:tcBorders>
          </w:tcPr>
          <w:p w14:paraId="5953418D" w14:textId="33160720" w:rsidR="00E542AA" w:rsidRPr="00E4548A" w:rsidRDefault="00E542AA" w:rsidP="00E542AA">
            <w:pPr>
              <w:jc w:val="center"/>
            </w:pPr>
          </w:p>
        </w:tc>
        <w:tc>
          <w:tcPr>
            <w:tcW w:w="2143" w:type="dxa"/>
            <w:tcBorders>
              <w:top w:val="nil"/>
              <w:left w:val="nil"/>
              <w:bottom w:val="nil"/>
              <w:right w:val="nil"/>
            </w:tcBorders>
          </w:tcPr>
          <w:p w14:paraId="6A06B475" w14:textId="77777777" w:rsidR="00E542AA" w:rsidRPr="00E4548A" w:rsidRDefault="00E542AA" w:rsidP="00E542AA">
            <w:pPr>
              <w:jc w:val="center"/>
            </w:pPr>
          </w:p>
        </w:tc>
      </w:tr>
      <w:tr w:rsidR="00E542AA" w:rsidRPr="00E4548A" w14:paraId="776A693A" w14:textId="77777777" w:rsidTr="00E542AA">
        <w:trPr>
          <w:trHeight w:val="276"/>
        </w:trPr>
        <w:tc>
          <w:tcPr>
            <w:tcW w:w="2694" w:type="dxa"/>
            <w:tcBorders>
              <w:top w:val="nil"/>
              <w:left w:val="nil"/>
              <w:bottom w:val="nil"/>
              <w:right w:val="nil"/>
            </w:tcBorders>
          </w:tcPr>
          <w:p w14:paraId="797485FF" w14:textId="5DF5E36B" w:rsidR="00E542AA" w:rsidRPr="00E4548A" w:rsidRDefault="00E542AA" w:rsidP="00E542AA"/>
        </w:tc>
        <w:tc>
          <w:tcPr>
            <w:tcW w:w="2437" w:type="dxa"/>
            <w:tcBorders>
              <w:top w:val="nil"/>
              <w:left w:val="nil"/>
              <w:bottom w:val="nil"/>
              <w:right w:val="nil"/>
            </w:tcBorders>
          </w:tcPr>
          <w:p w14:paraId="1968E3E8" w14:textId="33BAE3A9" w:rsidR="00E542AA" w:rsidRPr="00E4548A" w:rsidRDefault="00E542AA" w:rsidP="00E542AA">
            <w:r w:rsidRPr="00E4548A">
              <w:t>Full-time</w:t>
            </w:r>
          </w:p>
        </w:tc>
        <w:tc>
          <w:tcPr>
            <w:tcW w:w="1741" w:type="dxa"/>
            <w:tcBorders>
              <w:top w:val="nil"/>
              <w:left w:val="nil"/>
              <w:bottom w:val="nil"/>
              <w:right w:val="nil"/>
            </w:tcBorders>
          </w:tcPr>
          <w:p w14:paraId="064570C4" w14:textId="1A57A4BC" w:rsidR="00E542AA" w:rsidRPr="00E4548A" w:rsidRDefault="00E542AA" w:rsidP="00E542AA">
            <w:pPr>
              <w:jc w:val="center"/>
            </w:pPr>
            <w:r w:rsidRPr="00E4548A">
              <w:t>18 (</w:t>
            </w:r>
            <w:r w:rsidR="00045FC6">
              <w:t>8</w:t>
            </w:r>
            <w:r w:rsidRPr="00E4548A">
              <w:t>%)</w:t>
            </w:r>
          </w:p>
        </w:tc>
        <w:tc>
          <w:tcPr>
            <w:tcW w:w="2143" w:type="dxa"/>
            <w:tcBorders>
              <w:top w:val="nil"/>
              <w:left w:val="nil"/>
              <w:bottom w:val="nil"/>
              <w:right w:val="nil"/>
            </w:tcBorders>
          </w:tcPr>
          <w:p w14:paraId="3103BCB0" w14:textId="2F577D24" w:rsidR="00E542AA" w:rsidRPr="00E4548A" w:rsidRDefault="00E542AA" w:rsidP="00E542AA">
            <w:pPr>
              <w:jc w:val="center"/>
            </w:pPr>
            <w:r w:rsidRPr="00E4548A">
              <w:t>18 (7%)</w:t>
            </w:r>
          </w:p>
        </w:tc>
      </w:tr>
      <w:tr w:rsidR="00E542AA" w:rsidRPr="00E4548A" w14:paraId="4F647977" w14:textId="77777777" w:rsidTr="00E542AA">
        <w:trPr>
          <w:trHeight w:val="265"/>
        </w:trPr>
        <w:tc>
          <w:tcPr>
            <w:tcW w:w="2694" w:type="dxa"/>
            <w:tcBorders>
              <w:top w:val="nil"/>
              <w:left w:val="nil"/>
              <w:bottom w:val="nil"/>
              <w:right w:val="nil"/>
            </w:tcBorders>
          </w:tcPr>
          <w:p w14:paraId="4853C63D" w14:textId="3D226699" w:rsidR="00E542AA" w:rsidRPr="00E4548A" w:rsidRDefault="00E542AA" w:rsidP="00E542AA"/>
        </w:tc>
        <w:tc>
          <w:tcPr>
            <w:tcW w:w="2437" w:type="dxa"/>
            <w:tcBorders>
              <w:top w:val="nil"/>
              <w:left w:val="nil"/>
              <w:bottom w:val="nil"/>
              <w:right w:val="nil"/>
            </w:tcBorders>
          </w:tcPr>
          <w:p w14:paraId="4676807C" w14:textId="23BCABBA" w:rsidR="00E542AA" w:rsidRPr="00E4548A" w:rsidRDefault="00E542AA" w:rsidP="00E542AA">
            <w:r w:rsidRPr="00E4548A">
              <w:t>Part-time</w:t>
            </w:r>
          </w:p>
        </w:tc>
        <w:tc>
          <w:tcPr>
            <w:tcW w:w="1741" w:type="dxa"/>
            <w:tcBorders>
              <w:top w:val="nil"/>
              <w:left w:val="nil"/>
              <w:bottom w:val="nil"/>
              <w:right w:val="nil"/>
            </w:tcBorders>
          </w:tcPr>
          <w:p w14:paraId="50E8E8DA" w14:textId="4A68946F" w:rsidR="00E542AA" w:rsidRPr="00E4548A" w:rsidRDefault="00E542AA" w:rsidP="00E542AA">
            <w:pPr>
              <w:jc w:val="center"/>
            </w:pPr>
            <w:r w:rsidRPr="00E4548A">
              <w:t>21 (</w:t>
            </w:r>
            <w:r w:rsidR="00045FC6">
              <w:t>10</w:t>
            </w:r>
            <w:r w:rsidRPr="00E4548A">
              <w:t>%)</w:t>
            </w:r>
          </w:p>
        </w:tc>
        <w:tc>
          <w:tcPr>
            <w:tcW w:w="2143" w:type="dxa"/>
            <w:tcBorders>
              <w:top w:val="nil"/>
              <w:left w:val="nil"/>
              <w:bottom w:val="nil"/>
              <w:right w:val="nil"/>
            </w:tcBorders>
          </w:tcPr>
          <w:p w14:paraId="1239D31B" w14:textId="291355AB" w:rsidR="00E542AA" w:rsidRPr="00E4548A" w:rsidRDefault="00E542AA" w:rsidP="00E542AA">
            <w:pPr>
              <w:jc w:val="center"/>
            </w:pPr>
            <w:r w:rsidRPr="00E4548A">
              <w:t>21 (</w:t>
            </w:r>
            <w:r w:rsidR="00045FC6">
              <w:t>9</w:t>
            </w:r>
            <w:r w:rsidRPr="00E4548A">
              <w:t>%)</w:t>
            </w:r>
          </w:p>
        </w:tc>
      </w:tr>
      <w:tr w:rsidR="00E542AA" w:rsidRPr="00E4548A" w14:paraId="3CEA8DC2" w14:textId="77777777" w:rsidTr="00E542AA">
        <w:trPr>
          <w:trHeight w:val="265"/>
        </w:trPr>
        <w:tc>
          <w:tcPr>
            <w:tcW w:w="2694" w:type="dxa"/>
            <w:tcBorders>
              <w:top w:val="nil"/>
              <w:left w:val="nil"/>
              <w:bottom w:val="nil"/>
              <w:right w:val="nil"/>
            </w:tcBorders>
          </w:tcPr>
          <w:p w14:paraId="5C94AF15" w14:textId="6BC6D68B" w:rsidR="00E542AA" w:rsidRPr="00E4548A" w:rsidRDefault="00E542AA" w:rsidP="00E542AA"/>
        </w:tc>
        <w:tc>
          <w:tcPr>
            <w:tcW w:w="2437" w:type="dxa"/>
            <w:tcBorders>
              <w:top w:val="nil"/>
              <w:left w:val="nil"/>
              <w:bottom w:val="nil"/>
              <w:right w:val="nil"/>
            </w:tcBorders>
          </w:tcPr>
          <w:p w14:paraId="70EB1B73" w14:textId="1814D68A" w:rsidR="00E542AA" w:rsidRPr="00E4548A" w:rsidRDefault="00E542AA" w:rsidP="00E542AA">
            <w:r w:rsidRPr="00E4548A">
              <w:t>Retired</w:t>
            </w:r>
          </w:p>
        </w:tc>
        <w:tc>
          <w:tcPr>
            <w:tcW w:w="1741" w:type="dxa"/>
            <w:tcBorders>
              <w:top w:val="nil"/>
              <w:left w:val="nil"/>
              <w:bottom w:val="nil"/>
              <w:right w:val="nil"/>
            </w:tcBorders>
          </w:tcPr>
          <w:p w14:paraId="4F0DA533" w14:textId="65CA57D0" w:rsidR="00E542AA" w:rsidRPr="00E4548A" w:rsidRDefault="00E542AA" w:rsidP="00E542AA">
            <w:pPr>
              <w:jc w:val="center"/>
            </w:pPr>
            <w:r w:rsidRPr="00E4548A">
              <w:t>108 (4</w:t>
            </w:r>
            <w:r w:rsidR="001957B2">
              <w:t>8</w:t>
            </w:r>
            <w:r w:rsidRPr="00E4548A">
              <w:t>%)</w:t>
            </w:r>
          </w:p>
        </w:tc>
        <w:tc>
          <w:tcPr>
            <w:tcW w:w="2143" w:type="dxa"/>
            <w:tcBorders>
              <w:top w:val="nil"/>
              <w:left w:val="nil"/>
              <w:bottom w:val="nil"/>
              <w:right w:val="nil"/>
            </w:tcBorders>
          </w:tcPr>
          <w:p w14:paraId="598776EF" w14:textId="1E97A679" w:rsidR="00E542AA" w:rsidRPr="00E4548A" w:rsidRDefault="00E542AA" w:rsidP="00E542AA">
            <w:pPr>
              <w:jc w:val="center"/>
            </w:pPr>
            <w:r w:rsidRPr="00E4548A">
              <w:t>117 (48%)</w:t>
            </w:r>
          </w:p>
        </w:tc>
      </w:tr>
      <w:tr w:rsidR="00E542AA" w:rsidRPr="00E4548A" w14:paraId="55C37C94" w14:textId="77777777" w:rsidTr="00E542AA">
        <w:trPr>
          <w:trHeight w:val="265"/>
        </w:trPr>
        <w:tc>
          <w:tcPr>
            <w:tcW w:w="2694" w:type="dxa"/>
            <w:tcBorders>
              <w:top w:val="nil"/>
              <w:left w:val="nil"/>
              <w:bottom w:val="nil"/>
              <w:right w:val="nil"/>
            </w:tcBorders>
          </w:tcPr>
          <w:p w14:paraId="0D4D2AA4" w14:textId="46217FF7" w:rsidR="00E542AA" w:rsidRPr="00E4548A" w:rsidRDefault="00E542AA" w:rsidP="00E542AA"/>
        </w:tc>
        <w:tc>
          <w:tcPr>
            <w:tcW w:w="2437" w:type="dxa"/>
            <w:tcBorders>
              <w:top w:val="nil"/>
              <w:left w:val="nil"/>
              <w:bottom w:val="nil"/>
              <w:right w:val="nil"/>
            </w:tcBorders>
          </w:tcPr>
          <w:p w14:paraId="5337A857" w14:textId="7277290C" w:rsidR="00E542AA" w:rsidRPr="00E4548A" w:rsidRDefault="00E542AA" w:rsidP="00E542AA">
            <w:r w:rsidRPr="00E4548A">
              <w:t>Unemployed</w:t>
            </w:r>
          </w:p>
        </w:tc>
        <w:tc>
          <w:tcPr>
            <w:tcW w:w="1741" w:type="dxa"/>
            <w:tcBorders>
              <w:top w:val="nil"/>
              <w:left w:val="nil"/>
              <w:bottom w:val="nil"/>
              <w:right w:val="nil"/>
            </w:tcBorders>
          </w:tcPr>
          <w:p w14:paraId="64697CEA" w14:textId="3ADA369D" w:rsidR="00E542AA" w:rsidRPr="00E4548A" w:rsidRDefault="00E542AA" w:rsidP="00E542AA">
            <w:pPr>
              <w:jc w:val="center"/>
            </w:pPr>
            <w:r w:rsidRPr="00E4548A">
              <w:t>20 (</w:t>
            </w:r>
            <w:r w:rsidR="001957B2">
              <w:t>9</w:t>
            </w:r>
            <w:r w:rsidRPr="00E4548A">
              <w:t>%)</w:t>
            </w:r>
          </w:p>
        </w:tc>
        <w:tc>
          <w:tcPr>
            <w:tcW w:w="2143" w:type="dxa"/>
            <w:tcBorders>
              <w:top w:val="nil"/>
              <w:left w:val="nil"/>
              <w:bottom w:val="nil"/>
              <w:right w:val="nil"/>
            </w:tcBorders>
          </w:tcPr>
          <w:p w14:paraId="3DEA04B6" w14:textId="787E3608" w:rsidR="00E542AA" w:rsidRPr="00E4548A" w:rsidRDefault="00E542AA" w:rsidP="00E542AA">
            <w:pPr>
              <w:jc w:val="center"/>
            </w:pPr>
            <w:r w:rsidRPr="00E4548A">
              <w:t>25 (10%)</w:t>
            </w:r>
          </w:p>
        </w:tc>
      </w:tr>
      <w:tr w:rsidR="00E542AA" w:rsidRPr="00E4548A" w14:paraId="32A13198" w14:textId="77777777" w:rsidTr="00E542AA">
        <w:trPr>
          <w:trHeight w:val="276"/>
        </w:trPr>
        <w:tc>
          <w:tcPr>
            <w:tcW w:w="2694" w:type="dxa"/>
            <w:tcBorders>
              <w:top w:val="nil"/>
              <w:left w:val="nil"/>
              <w:bottom w:val="nil"/>
              <w:right w:val="nil"/>
            </w:tcBorders>
          </w:tcPr>
          <w:p w14:paraId="478F1806" w14:textId="0E370F1C" w:rsidR="00E542AA" w:rsidRPr="00E4548A" w:rsidRDefault="00E542AA" w:rsidP="00E542AA"/>
        </w:tc>
        <w:tc>
          <w:tcPr>
            <w:tcW w:w="2437" w:type="dxa"/>
            <w:tcBorders>
              <w:top w:val="nil"/>
              <w:left w:val="nil"/>
              <w:bottom w:val="nil"/>
              <w:right w:val="nil"/>
            </w:tcBorders>
          </w:tcPr>
          <w:p w14:paraId="11D55BDF" w14:textId="606EA50C" w:rsidR="00E542AA" w:rsidRPr="00E4548A" w:rsidRDefault="00E542AA" w:rsidP="00E542AA">
            <w:r w:rsidRPr="00E4548A">
              <w:t>Unable to work</w:t>
            </w:r>
          </w:p>
        </w:tc>
        <w:tc>
          <w:tcPr>
            <w:tcW w:w="1741" w:type="dxa"/>
            <w:tcBorders>
              <w:top w:val="nil"/>
              <w:left w:val="nil"/>
              <w:bottom w:val="nil"/>
              <w:right w:val="nil"/>
            </w:tcBorders>
          </w:tcPr>
          <w:p w14:paraId="57998B59" w14:textId="1CEBD8AE" w:rsidR="00E542AA" w:rsidRPr="00E4548A" w:rsidRDefault="00E542AA" w:rsidP="00E542AA">
            <w:pPr>
              <w:jc w:val="center"/>
            </w:pPr>
            <w:r w:rsidRPr="00E4548A">
              <w:t>52 (2</w:t>
            </w:r>
            <w:r w:rsidR="001957B2">
              <w:t>3</w:t>
            </w:r>
            <w:r w:rsidRPr="00E4548A">
              <w:t>%)</w:t>
            </w:r>
          </w:p>
        </w:tc>
        <w:tc>
          <w:tcPr>
            <w:tcW w:w="2143" w:type="dxa"/>
            <w:tcBorders>
              <w:top w:val="nil"/>
              <w:left w:val="nil"/>
              <w:bottom w:val="nil"/>
              <w:right w:val="nil"/>
            </w:tcBorders>
          </w:tcPr>
          <w:p w14:paraId="3883C81F" w14:textId="1EE443C9" w:rsidR="00E542AA" w:rsidRPr="00E4548A" w:rsidRDefault="00E542AA" w:rsidP="00E542AA">
            <w:pPr>
              <w:jc w:val="center"/>
            </w:pPr>
            <w:r w:rsidRPr="00E4548A">
              <w:t>53 (2</w:t>
            </w:r>
            <w:r w:rsidR="001957B2">
              <w:t>2</w:t>
            </w:r>
            <w:r w:rsidRPr="00E4548A">
              <w:t>%)</w:t>
            </w:r>
          </w:p>
        </w:tc>
      </w:tr>
      <w:tr w:rsidR="00E542AA" w:rsidRPr="00E4548A" w14:paraId="4CD95874" w14:textId="77777777" w:rsidTr="00E542AA">
        <w:trPr>
          <w:trHeight w:val="265"/>
        </w:trPr>
        <w:tc>
          <w:tcPr>
            <w:tcW w:w="2694" w:type="dxa"/>
            <w:tcBorders>
              <w:top w:val="nil"/>
              <w:left w:val="nil"/>
              <w:bottom w:val="nil"/>
              <w:right w:val="nil"/>
            </w:tcBorders>
          </w:tcPr>
          <w:p w14:paraId="6CF85002" w14:textId="714B599E" w:rsidR="00E542AA" w:rsidRPr="00E4548A" w:rsidRDefault="00E542AA" w:rsidP="00E542AA"/>
        </w:tc>
        <w:tc>
          <w:tcPr>
            <w:tcW w:w="2437" w:type="dxa"/>
            <w:tcBorders>
              <w:top w:val="nil"/>
              <w:left w:val="nil"/>
              <w:bottom w:val="nil"/>
              <w:right w:val="nil"/>
            </w:tcBorders>
          </w:tcPr>
          <w:p w14:paraId="3FEAA4D8" w14:textId="0FBEA896" w:rsidR="00E542AA" w:rsidRPr="00E4548A" w:rsidRDefault="00E542AA" w:rsidP="00E542AA">
            <w:r w:rsidRPr="00E4548A">
              <w:t xml:space="preserve">Education or training </w:t>
            </w:r>
          </w:p>
        </w:tc>
        <w:tc>
          <w:tcPr>
            <w:tcW w:w="1741" w:type="dxa"/>
            <w:tcBorders>
              <w:top w:val="nil"/>
              <w:left w:val="nil"/>
              <w:bottom w:val="nil"/>
              <w:right w:val="nil"/>
            </w:tcBorders>
          </w:tcPr>
          <w:p w14:paraId="0D225AFC" w14:textId="36092ED1" w:rsidR="00E542AA" w:rsidRPr="00E4548A" w:rsidRDefault="00E542AA" w:rsidP="00E542AA">
            <w:pPr>
              <w:jc w:val="center"/>
            </w:pPr>
            <w:r w:rsidRPr="00E4548A">
              <w:t>3 (1%)</w:t>
            </w:r>
          </w:p>
        </w:tc>
        <w:tc>
          <w:tcPr>
            <w:tcW w:w="2143" w:type="dxa"/>
            <w:tcBorders>
              <w:top w:val="nil"/>
              <w:left w:val="nil"/>
              <w:bottom w:val="nil"/>
              <w:right w:val="nil"/>
            </w:tcBorders>
          </w:tcPr>
          <w:p w14:paraId="7A092B91" w14:textId="1955D5A1" w:rsidR="00E542AA" w:rsidRPr="00E4548A" w:rsidRDefault="00E542AA" w:rsidP="00E542AA">
            <w:pPr>
              <w:jc w:val="center"/>
            </w:pPr>
            <w:r w:rsidRPr="00E4548A">
              <w:t>5 (2.%)</w:t>
            </w:r>
          </w:p>
        </w:tc>
      </w:tr>
      <w:tr w:rsidR="00E542AA" w:rsidRPr="00E4548A" w14:paraId="17A03A62" w14:textId="77777777" w:rsidTr="00E542AA">
        <w:trPr>
          <w:trHeight w:val="265"/>
        </w:trPr>
        <w:tc>
          <w:tcPr>
            <w:tcW w:w="2694" w:type="dxa"/>
            <w:tcBorders>
              <w:top w:val="nil"/>
              <w:left w:val="nil"/>
              <w:bottom w:val="nil"/>
              <w:right w:val="nil"/>
            </w:tcBorders>
          </w:tcPr>
          <w:p w14:paraId="492340DE" w14:textId="72BA084B" w:rsidR="00E542AA" w:rsidRPr="00E4548A" w:rsidRDefault="00E542AA" w:rsidP="00E542AA"/>
        </w:tc>
        <w:tc>
          <w:tcPr>
            <w:tcW w:w="2437" w:type="dxa"/>
            <w:tcBorders>
              <w:top w:val="nil"/>
              <w:left w:val="nil"/>
              <w:bottom w:val="nil"/>
              <w:right w:val="nil"/>
            </w:tcBorders>
          </w:tcPr>
          <w:p w14:paraId="79554B26" w14:textId="20563333" w:rsidR="00E542AA" w:rsidRPr="00E4548A" w:rsidRDefault="00E542AA" w:rsidP="00E542AA">
            <w:r w:rsidRPr="00E4548A">
              <w:t>Carer</w:t>
            </w:r>
          </w:p>
        </w:tc>
        <w:tc>
          <w:tcPr>
            <w:tcW w:w="1741" w:type="dxa"/>
            <w:tcBorders>
              <w:top w:val="nil"/>
              <w:left w:val="nil"/>
              <w:bottom w:val="nil"/>
              <w:right w:val="nil"/>
            </w:tcBorders>
          </w:tcPr>
          <w:p w14:paraId="687C5F9C" w14:textId="27C2DAEC" w:rsidR="00E542AA" w:rsidRPr="00E4548A" w:rsidRDefault="00E542AA" w:rsidP="00E542AA">
            <w:pPr>
              <w:jc w:val="center"/>
            </w:pPr>
            <w:r w:rsidRPr="00E4548A">
              <w:t>0</w:t>
            </w:r>
          </w:p>
        </w:tc>
        <w:tc>
          <w:tcPr>
            <w:tcW w:w="2143" w:type="dxa"/>
            <w:tcBorders>
              <w:top w:val="nil"/>
              <w:left w:val="nil"/>
              <w:bottom w:val="nil"/>
              <w:right w:val="nil"/>
            </w:tcBorders>
          </w:tcPr>
          <w:p w14:paraId="066CD125" w14:textId="77777777" w:rsidR="00E542AA" w:rsidRPr="00E4548A" w:rsidRDefault="00E542AA" w:rsidP="00E542AA">
            <w:pPr>
              <w:jc w:val="center"/>
            </w:pPr>
            <w:r w:rsidRPr="00E4548A">
              <w:t>1 (0.4%)</w:t>
            </w:r>
          </w:p>
        </w:tc>
      </w:tr>
      <w:tr w:rsidR="00E542AA" w:rsidRPr="00E4548A" w14:paraId="55EBD483" w14:textId="77777777" w:rsidTr="00E542AA">
        <w:trPr>
          <w:trHeight w:val="265"/>
        </w:trPr>
        <w:tc>
          <w:tcPr>
            <w:tcW w:w="2694" w:type="dxa"/>
            <w:tcBorders>
              <w:top w:val="nil"/>
              <w:left w:val="nil"/>
              <w:bottom w:val="nil"/>
              <w:right w:val="nil"/>
            </w:tcBorders>
          </w:tcPr>
          <w:p w14:paraId="78EC6F14" w14:textId="65DD15DD" w:rsidR="00E542AA" w:rsidRPr="00E4548A" w:rsidRDefault="00E542AA" w:rsidP="00E542AA"/>
        </w:tc>
        <w:tc>
          <w:tcPr>
            <w:tcW w:w="2437" w:type="dxa"/>
            <w:tcBorders>
              <w:top w:val="nil"/>
              <w:left w:val="nil"/>
              <w:bottom w:val="nil"/>
              <w:right w:val="nil"/>
            </w:tcBorders>
          </w:tcPr>
          <w:p w14:paraId="68D708AE" w14:textId="25F6E18D" w:rsidR="00E542AA" w:rsidRPr="00E4548A" w:rsidRDefault="00E542AA" w:rsidP="00E542AA">
            <w:r w:rsidRPr="00E4548A">
              <w:t>Missing</w:t>
            </w:r>
          </w:p>
        </w:tc>
        <w:tc>
          <w:tcPr>
            <w:tcW w:w="1741" w:type="dxa"/>
            <w:tcBorders>
              <w:top w:val="nil"/>
              <w:left w:val="nil"/>
              <w:bottom w:val="nil"/>
              <w:right w:val="nil"/>
            </w:tcBorders>
          </w:tcPr>
          <w:p w14:paraId="216E5C49" w14:textId="0CF142D4" w:rsidR="00E542AA" w:rsidRPr="00E4548A" w:rsidRDefault="00E542AA" w:rsidP="00E542AA">
            <w:pPr>
              <w:jc w:val="center"/>
            </w:pPr>
            <w:r w:rsidRPr="00E4548A">
              <w:t>5 (2%)</w:t>
            </w:r>
          </w:p>
        </w:tc>
        <w:tc>
          <w:tcPr>
            <w:tcW w:w="2143" w:type="dxa"/>
            <w:tcBorders>
              <w:top w:val="nil"/>
              <w:left w:val="nil"/>
              <w:bottom w:val="nil"/>
              <w:right w:val="nil"/>
            </w:tcBorders>
          </w:tcPr>
          <w:p w14:paraId="21D7267A" w14:textId="1E9D817B" w:rsidR="00E542AA" w:rsidRPr="00E4548A" w:rsidRDefault="00E542AA" w:rsidP="00E542AA">
            <w:pPr>
              <w:jc w:val="center"/>
            </w:pPr>
            <w:r w:rsidRPr="00E4548A">
              <w:t>2 (</w:t>
            </w:r>
            <w:r w:rsidR="001957B2">
              <w:t>1</w:t>
            </w:r>
            <w:r w:rsidRPr="00E4548A">
              <w:t>%)</w:t>
            </w:r>
          </w:p>
        </w:tc>
      </w:tr>
      <w:tr w:rsidR="00E542AA" w:rsidRPr="00E4548A" w14:paraId="175D7004" w14:textId="77777777" w:rsidTr="00E542AA">
        <w:trPr>
          <w:trHeight w:val="276"/>
        </w:trPr>
        <w:tc>
          <w:tcPr>
            <w:tcW w:w="2694" w:type="dxa"/>
            <w:tcBorders>
              <w:top w:val="nil"/>
              <w:left w:val="nil"/>
              <w:bottom w:val="nil"/>
              <w:right w:val="nil"/>
            </w:tcBorders>
          </w:tcPr>
          <w:p w14:paraId="53447649" w14:textId="77777777" w:rsidR="00E542AA" w:rsidRPr="00E4548A" w:rsidRDefault="00E542AA" w:rsidP="00E542AA">
            <w:pPr>
              <w:rPr>
                <w:b/>
                <w:bCs/>
              </w:rPr>
            </w:pPr>
            <w:r w:rsidRPr="00E4548A">
              <w:rPr>
                <w:b/>
                <w:bCs/>
              </w:rPr>
              <w:t>Living status – N (%)</w:t>
            </w:r>
          </w:p>
        </w:tc>
        <w:tc>
          <w:tcPr>
            <w:tcW w:w="2437" w:type="dxa"/>
            <w:tcBorders>
              <w:top w:val="nil"/>
              <w:left w:val="nil"/>
              <w:bottom w:val="nil"/>
              <w:right w:val="nil"/>
            </w:tcBorders>
          </w:tcPr>
          <w:p w14:paraId="4D5414E6" w14:textId="77777777" w:rsidR="00E542AA" w:rsidRPr="00E4548A" w:rsidRDefault="00E542AA" w:rsidP="00E542AA"/>
        </w:tc>
        <w:tc>
          <w:tcPr>
            <w:tcW w:w="1741" w:type="dxa"/>
            <w:tcBorders>
              <w:top w:val="nil"/>
              <w:left w:val="nil"/>
              <w:bottom w:val="nil"/>
              <w:right w:val="nil"/>
            </w:tcBorders>
          </w:tcPr>
          <w:p w14:paraId="047AC06A" w14:textId="1C74F127" w:rsidR="00E542AA" w:rsidRPr="00E4548A" w:rsidRDefault="00E542AA" w:rsidP="00E542AA">
            <w:pPr>
              <w:jc w:val="center"/>
            </w:pPr>
          </w:p>
        </w:tc>
        <w:tc>
          <w:tcPr>
            <w:tcW w:w="2143" w:type="dxa"/>
            <w:tcBorders>
              <w:top w:val="nil"/>
              <w:left w:val="nil"/>
              <w:bottom w:val="nil"/>
              <w:right w:val="nil"/>
            </w:tcBorders>
          </w:tcPr>
          <w:p w14:paraId="74345994" w14:textId="77777777" w:rsidR="00E542AA" w:rsidRPr="00E4548A" w:rsidRDefault="00E542AA" w:rsidP="00E542AA">
            <w:pPr>
              <w:jc w:val="center"/>
            </w:pPr>
          </w:p>
        </w:tc>
      </w:tr>
      <w:tr w:rsidR="00E542AA" w:rsidRPr="00E4548A" w14:paraId="68078AF5" w14:textId="77777777" w:rsidTr="00E542AA">
        <w:trPr>
          <w:trHeight w:val="142"/>
        </w:trPr>
        <w:tc>
          <w:tcPr>
            <w:tcW w:w="2694" w:type="dxa"/>
            <w:tcBorders>
              <w:top w:val="nil"/>
              <w:left w:val="nil"/>
              <w:bottom w:val="nil"/>
              <w:right w:val="nil"/>
            </w:tcBorders>
          </w:tcPr>
          <w:p w14:paraId="769EF6A2" w14:textId="743606BF" w:rsidR="00E542AA" w:rsidRPr="00E4548A" w:rsidRDefault="00E542AA" w:rsidP="00E542AA"/>
        </w:tc>
        <w:tc>
          <w:tcPr>
            <w:tcW w:w="2437" w:type="dxa"/>
            <w:tcBorders>
              <w:top w:val="nil"/>
              <w:left w:val="nil"/>
              <w:bottom w:val="nil"/>
              <w:right w:val="nil"/>
            </w:tcBorders>
          </w:tcPr>
          <w:p w14:paraId="356808E4" w14:textId="6AA31271" w:rsidR="00E542AA" w:rsidRPr="00E4548A" w:rsidRDefault="00E542AA" w:rsidP="00E542AA">
            <w:r w:rsidRPr="00E4548A">
              <w:t>Owner-occupied</w:t>
            </w:r>
          </w:p>
        </w:tc>
        <w:tc>
          <w:tcPr>
            <w:tcW w:w="1741" w:type="dxa"/>
            <w:tcBorders>
              <w:top w:val="nil"/>
              <w:left w:val="nil"/>
              <w:bottom w:val="nil"/>
              <w:right w:val="nil"/>
            </w:tcBorders>
          </w:tcPr>
          <w:p w14:paraId="4B6892FF" w14:textId="1B7D0395" w:rsidR="00E542AA" w:rsidRPr="00E4548A" w:rsidRDefault="00E542AA" w:rsidP="00E542AA">
            <w:pPr>
              <w:jc w:val="center"/>
            </w:pPr>
            <w:r w:rsidRPr="00E4548A">
              <w:t>111 (49%)</w:t>
            </w:r>
          </w:p>
        </w:tc>
        <w:tc>
          <w:tcPr>
            <w:tcW w:w="2143" w:type="dxa"/>
            <w:tcBorders>
              <w:top w:val="nil"/>
              <w:left w:val="nil"/>
              <w:bottom w:val="nil"/>
              <w:right w:val="nil"/>
            </w:tcBorders>
          </w:tcPr>
          <w:p w14:paraId="05DC1B14" w14:textId="25FF31F0" w:rsidR="00E542AA" w:rsidRPr="00E4548A" w:rsidRDefault="00E542AA" w:rsidP="00E542AA">
            <w:pPr>
              <w:jc w:val="center"/>
            </w:pPr>
            <w:r w:rsidRPr="00E4548A">
              <w:t>119 (49%)</w:t>
            </w:r>
          </w:p>
        </w:tc>
      </w:tr>
      <w:tr w:rsidR="00E542AA" w:rsidRPr="00E4548A" w14:paraId="29B02734" w14:textId="77777777" w:rsidTr="00E542AA">
        <w:trPr>
          <w:trHeight w:val="530"/>
        </w:trPr>
        <w:tc>
          <w:tcPr>
            <w:tcW w:w="2694" w:type="dxa"/>
            <w:tcBorders>
              <w:top w:val="nil"/>
              <w:left w:val="nil"/>
              <w:bottom w:val="nil"/>
              <w:right w:val="nil"/>
            </w:tcBorders>
          </w:tcPr>
          <w:p w14:paraId="046AB7CB" w14:textId="57ADCCFD" w:rsidR="00E542AA" w:rsidRPr="00E4548A" w:rsidRDefault="00E542AA" w:rsidP="00E542AA"/>
        </w:tc>
        <w:tc>
          <w:tcPr>
            <w:tcW w:w="2437" w:type="dxa"/>
            <w:tcBorders>
              <w:top w:val="nil"/>
              <w:left w:val="nil"/>
              <w:bottom w:val="nil"/>
              <w:right w:val="nil"/>
            </w:tcBorders>
          </w:tcPr>
          <w:p w14:paraId="2B9CBFF5" w14:textId="0D07712A" w:rsidR="00E542AA" w:rsidRPr="00E4548A" w:rsidRDefault="00E542AA" w:rsidP="00E542AA">
            <w:r w:rsidRPr="00E4548A">
              <w:t>Rented from council or housing association</w:t>
            </w:r>
          </w:p>
        </w:tc>
        <w:tc>
          <w:tcPr>
            <w:tcW w:w="1741" w:type="dxa"/>
            <w:tcBorders>
              <w:top w:val="nil"/>
              <w:left w:val="nil"/>
              <w:bottom w:val="nil"/>
              <w:right w:val="nil"/>
            </w:tcBorders>
          </w:tcPr>
          <w:p w14:paraId="0D19919C" w14:textId="4A2B909D" w:rsidR="00E542AA" w:rsidRPr="00E4548A" w:rsidRDefault="00E542AA" w:rsidP="00E542AA">
            <w:pPr>
              <w:jc w:val="center"/>
            </w:pPr>
            <w:r w:rsidRPr="00E4548A">
              <w:t>76 (3</w:t>
            </w:r>
            <w:r w:rsidR="001957B2">
              <w:t>4</w:t>
            </w:r>
            <w:r w:rsidRPr="00E4548A">
              <w:t>%)</w:t>
            </w:r>
          </w:p>
        </w:tc>
        <w:tc>
          <w:tcPr>
            <w:tcW w:w="2143" w:type="dxa"/>
            <w:tcBorders>
              <w:top w:val="nil"/>
              <w:left w:val="nil"/>
              <w:bottom w:val="nil"/>
              <w:right w:val="nil"/>
            </w:tcBorders>
          </w:tcPr>
          <w:p w14:paraId="28F3BD41" w14:textId="0457BB5E" w:rsidR="00E542AA" w:rsidRPr="00E4548A" w:rsidRDefault="00E542AA" w:rsidP="00E542AA">
            <w:pPr>
              <w:jc w:val="center"/>
            </w:pPr>
            <w:r w:rsidRPr="00E4548A">
              <w:t>90 (37%)</w:t>
            </w:r>
          </w:p>
        </w:tc>
      </w:tr>
      <w:tr w:rsidR="00E542AA" w:rsidRPr="00E4548A" w14:paraId="01EC160E" w14:textId="77777777" w:rsidTr="00E542AA">
        <w:trPr>
          <w:trHeight w:val="276"/>
        </w:trPr>
        <w:tc>
          <w:tcPr>
            <w:tcW w:w="2694" w:type="dxa"/>
            <w:tcBorders>
              <w:top w:val="nil"/>
              <w:left w:val="nil"/>
              <w:bottom w:val="nil"/>
              <w:right w:val="nil"/>
            </w:tcBorders>
          </w:tcPr>
          <w:p w14:paraId="65DCBF65" w14:textId="419DECA3" w:rsidR="00E542AA" w:rsidRPr="00E4548A" w:rsidRDefault="00E542AA" w:rsidP="00E542AA"/>
        </w:tc>
        <w:tc>
          <w:tcPr>
            <w:tcW w:w="2437" w:type="dxa"/>
            <w:tcBorders>
              <w:top w:val="nil"/>
              <w:left w:val="nil"/>
              <w:bottom w:val="nil"/>
              <w:right w:val="nil"/>
            </w:tcBorders>
          </w:tcPr>
          <w:p w14:paraId="4CBDD882" w14:textId="718D1240" w:rsidR="00E542AA" w:rsidRPr="00E4548A" w:rsidRDefault="00E542AA" w:rsidP="00E542AA">
            <w:r w:rsidRPr="00E4548A">
              <w:t>Rented from private landlord</w:t>
            </w:r>
          </w:p>
        </w:tc>
        <w:tc>
          <w:tcPr>
            <w:tcW w:w="1741" w:type="dxa"/>
            <w:tcBorders>
              <w:top w:val="nil"/>
              <w:left w:val="nil"/>
              <w:bottom w:val="nil"/>
              <w:right w:val="nil"/>
            </w:tcBorders>
          </w:tcPr>
          <w:p w14:paraId="60A766CC" w14:textId="34BBC0F1" w:rsidR="00E542AA" w:rsidRPr="00E4548A" w:rsidRDefault="00E542AA" w:rsidP="00E542AA">
            <w:pPr>
              <w:jc w:val="center"/>
            </w:pPr>
            <w:r w:rsidRPr="00E4548A">
              <w:t>30 (13%)</w:t>
            </w:r>
          </w:p>
        </w:tc>
        <w:tc>
          <w:tcPr>
            <w:tcW w:w="2143" w:type="dxa"/>
            <w:tcBorders>
              <w:top w:val="nil"/>
              <w:left w:val="nil"/>
              <w:bottom w:val="nil"/>
              <w:right w:val="nil"/>
            </w:tcBorders>
          </w:tcPr>
          <w:p w14:paraId="111F8989" w14:textId="21E5B572" w:rsidR="00E542AA" w:rsidRPr="00E4548A" w:rsidRDefault="00E542AA" w:rsidP="00E542AA">
            <w:pPr>
              <w:jc w:val="center"/>
            </w:pPr>
            <w:r w:rsidRPr="00E4548A">
              <w:t>26 (1</w:t>
            </w:r>
            <w:r w:rsidR="001957B2">
              <w:t>1</w:t>
            </w:r>
            <w:r w:rsidRPr="00E4548A">
              <w:t>%)</w:t>
            </w:r>
          </w:p>
        </w:tc>
      </w:tr>
      <w:tr w:rsidR="00E542AA" w:rsidRPr="00E4548A" w14:paraId="41C123CE" w14:textId="77777777" w:rsidTr="00E542AA">
        <w:trPr>
          <w:trHeight w:val="265"/>
        </w:trPr>
        <w:tc>
          <w:tcPr>
            <w:tcW w:w="2694" w:type="dxa"/>
            <w:tcBorders>
              <w:top w:val="nil"/>
              <w:left w:val="nil"/>
              <w:bottom w:val="nil"/>
              <w:right w:val="nil"/>
            </w:tcBorders>
          </w:tcPr>
          <w:p w14:paraId="5916BCEC" w14:textId="628C042D" w:rsidR="00E542AA" w:rsidRPr="00E4548A" w:rsidRDefault="00E542AA" w:rsidP="00E542AA"/>
        </w:tc>
        <w:tc>
          <w:tcPr>
            <w:tcW w:w="2437" w:type="dxa"/>
            <w:tcBorders>
              <w:top w:val="nil"/>
              <w:left w:val="nil"/>
              <w:bottom w:val="nil"/>
              <w:right w:val="nil"/>
            </w:tcBorders>
          </w:tcPr>
          <w:p w14:paraId="523DEA81" w14:textId="4C0211B8" w:rsidR="00E542AA" w:rsidRPr="00E4548A" w:rsidRDefault="00E542AA" w:rsidP="00E542AA">
            <w:r w:rsidRPr="00E4548A">
              <w:t>Temporary accommodation</w:t>
            </w:r>
          </w:p>
        </w:tc>
        <w:tc>
          <w:tcPr>
            <w:tcW w:w="1741" w:type="dxa"/>
            <w:tcBorders>
              <w:top w:val="nil"/>
              <w:left w:val="nil"/>
              <w:bottom w:val="nil"/>
              <w:right w:val="nil"/>
            </w:tcBorders>
          </w:tcPr>
          <w:p w14:paraId="585A9F86" w14:textId="2A27C1AE" w:rsidR="00E542AA" w:rsidRPr="00E4548A" w:rsidRDefault="00E542AA" w:rsidP="00E542AA">
            <w:pPr>
              <w:jc w:val="center"/>
            </w:pPr>
            <w:r w:rsidRPr="00E4548A">
              <w:t>1 (0.4%)</w:t>
            </w:r>
          </w:p>
        </w:tc>
        <w:tc>
          <w:tcPr>
            <w:tcW w:w="2143" w:type="dxa"/>
            <w:tcBorders>
              <w:top w:val="nil"/>
              <w:left w:val="nil"/>
              <w:bottom w:val="nil"/>
              <w:right w:val="nil"/>
            </w:tcBorders>
          </w:tcPr>
          <w:p w14:paraId="27A6B6D7" w14:textId="046E8C5E" w:rsidR="00E542AA" w:rsidRPr="00E4548A" w:rsidRDefault="00E542AA" w:rsidP="00E542AA">
            <w:pPr>
              <w:jc w:val="center"/>
            </w:pPr>
            <w:r w:rsidRPr="00E4548A">
              <w:t>2 (</w:t>
            </w:r>
            <w:r w:rsidR="001957B2">
              <w:t>1</w:t>
            </w:r>
            <w:r w:rsidRPr="00E4548A">
              <w:t>%)</w:t>
            </w:r>
          </w:p>
        </w:tc>
      </w:tr>
      <w:tr w:rsidR="00E542AA" w:rsidRPr="00E4548A" w14:paraId="7ECE877D" w14:textId="77777777" w:rsidTr="00E542AA">
        <w:trPr>
          <w:trHeight w:val="265"/>
        </w:trPr>
        <w:tc>
          <w:tcPr>
            <w:tcW w:w="2694" w:type="dxa"/>
            <w:tcBorders>
              <w:top w:val="nil"/>
              <w:left w:val="nil"/>
              <w:bottom w:val="nil"/>
              <w:right w:val="nil"/>
            </w:tcBorders>
          </w:tcPr>
          <w:p w14:paraId="29877D8A" w14:textId="30891FD2" w:rsidR="00E542AA" w:rsidRPr="00E4548A" w:rsidRDefault="00E542AA" w:rsidP="00E542AA"/>
        </w:tc>
        <w:tc>
          <w:tcPr>
            <w:tcW w:w="2437" w:type="dxa"/>
            <w:tcBorders>
              <w:top w:val="nil"/>
              <w:left w:val="nil"/>
              <w:bottom w:val="nil"/>
              <w:right w:val="nil"/>
            </w:tcBorders>
          </w:tcPr>
          <w:p w14:paraId="1CDCE61D" w14:textId="066E8C0D" w:rsidR="00E542AA" w:rsidRPr="00E4548A" w:rsidRDefault="00E542AA" w:rsidP="00E542AA">
            <w:r w:rsidRPr="00E4548A">
              <w:t>Other</w:t>
            </w:r>
          </w:p>
        </w:tc>
        <w:tc>
          <w:tcPr>
            <w:tcW w:w="1741" w:type="dxa"/>
            <w:tcBorders>
              <w:top w:val="nil"/>
              <w:left w:val="nil"/>
              <w:bottom w:val="nil"/>
              <w:right w:val="nil"/>
            </w:tcBorders>
          </w:tcPr>
          <w:p w14:paraId="4DE7D998" w14:textId="200B9D3C" w:rsidR="00E542AA" w:rsidRPr="00E4548A" w:rsidRDefault="00E542AA" w:rsidP="00E542AA">
            <w:pPr>
              <w:jc w:val="center"/>
            </w:pPr>
            <w:r w:rsidRPr="00E4548A">
              <w:t>5 (2%)</w:t>
            </w:r>
          </w:p>
        </w:tc>
        <w:tc>
          <w:tcPr>
            <w:tcW w:w="2143" w:type="dxa"/>
            <w:tcBorders>
              <w:top w:val="nil"/>
              <w:left w:val="nil"/>
              <w:bottom w:val="nil"/>
              <w:right w:val="nil"/>
            </w:tcBorders>
          </w:tcPr>
          <w:p w14:paraId="52937A7A" w14:textId="789BCB47" w:rsidR="00E542AA" w:rsidRPr="00E4548A" w:rsidRDefault="00E542AA" w:rsidP="00E542AA">
            <w:pPr>
              <w:jc w:val="center"/>
            </w:pPr>
            <w:r w:rsidRPr="00E4548A">
              <w:t>3 (1%)</w:t>
            </w:r>
          </w:p>
        </w:tc>
      </w:tr>
      <w:tr w:rsidR="00E542AA" w:rsidRPr="00E4548A" w14:paraId="5756B085" w14:textId="77777777" w:rsidTr="00E542AA">
        <w:trPr>
          <w:trHeight w:val="265"/>
        </w:trPr>
        <w:tc>
          <w:tcPr>
            <w:tcW w:w="2694" w:type="dxa"/>
            <w:tcBorders>
              <w:top w:val="nil"/>
              <w:left w:val="nil"/>
              <w:bottom w:val="nil"/>
              <w:right w:val="nil"/>
            </w:tcBorders>
          </w:tcPr>
          <w:p w14:paraId="5430B933" w14:textId="17967D3B" w:rsidR="00E542AA" w:rsidRPr="00E4548A" w:rsidRDefault="00E542AA" w:rsidP="00E542AA"/>
        </w:tc>
        <w:tc>
          <w:tcPr>
            <w:tcW w:w="2437" w:type="dxa"/>
            <w:tcBorders>
              <w:top w:val="nil"/>
              <w:left w:val="nil"/>
              <w:bottom w:val="nil"/>
              <w:right w:val="nil"/>
            </w:tcBorders>
          </w:tcPr>
          <w:p w14:paraId="54A38FF7" w14:textId="59FF77C8" w:rsidR="00E542AA" w:rsidRPr="00E4548A" w:rsidRDefault="00E542AA" w:rsidP="00E542AA">
            <w:r w:rsidRPr="00E4548A">
              <w:t>Missing</w:t>
            </w:r>
          </w:p>
        </w:tc>
        <w:tc>
          <w:tcPr>
            <w:tcW w:w="1741" w:type="dxa"/>
            <w:tcBorders>
              <w:top w:val="nil"/>
              <w:left w:val="nil"/>
              <w:bottom w:val="nil"/>
              <w:right w:val="nil"/>
            </w:tcBorders>
          </w:tcPr>
          <w:p w14:paraId="6C3DBDDB" w14:textId="0BD263C0" w:rsidR="00E542AA" w:rsidRPr="00E4548A" w:rsidRDefault="00E542AA" w:rsidP="00E542AA">
            <w:pPr>
              <w:jc w:val="center"/>
            </w:pPr>
            <w:r w:rsidRPr="00E4548A">
              <w:t>4 (</w:t>
            </w:r>
            <w:r w:rsidR="001957B2">
              <w:t>2</w:t>
            </w:r>
            <w:r w:rsidRPr="00E4548A">
              <w:t>%)</w:t>
            </w:r>
          </w:p>
        </w:tc>
        <w:tc>
          <w:tcPr>
            <w:tcW w:w="2143" w:type="dxa"/>
            <w:tcBorders>
              <w:top w:val="nil"/>
              <w:left w:val="nil"/>
              <w:bottom w:val="nil"/>
              <w:right w:val="nil"/>
            </w:tcBorders>
          </w:tcPr>
          <w:p w14:paraId="17A95CB8" w14:textId="21496118" w:rsidR="00E542AA" w:rsidRPr="00E4548A" w:rsidRDefault="00E542AA" w:rsidP="00E542AA">
            <w:pPr>
              <w:jc w:val="center"/>
            </w:pPr>
            <w:r w:rsidRPr="00E4548A">
              <w:t>2 (</w:t>
            </w:r>
            <w:r w:rsidR="001957B2">
              <w:t>1</w:t>
            </w:r>
            <w:r w:rsidRPr="00E4548A">
              <w:t>%)</w:t>
            </w:r>
          </w:p>
        </w:tc>
      </w:tr>
      <w:tr w:rsidR="00E542AA" w:rsidRPr="00E4548A" w14:paraId="5406B0C9" w14:textId="77777777" w:rsidTr="00E542AA">
        <w:trPr>
          <w:trHeight w:val="276"/>
        </w:trPr>
        <w:tc>
          <w:tcPr>
            <w:tcW w:w="2694" w:type="dxa"/>
            <w:tcBorders>
              <w:top w:val="nil"/>
              <w:left w:val="nil"/>
              <w:bottom w:val="nil"/>
              <w:right w:val="nil"/>
            </w:tcBorders>
          </w:tcPr>
          <w:p w14:paraId="33BEC891" w14:textId="77777777" w:rsidR="00E542AA" w:rsidRPr="00E4548A" w:rsidRDefault="00E542AA" w:rsidP="00E542AA">
            <w:pPr>
              <w:rPr>
                <w:b/>
                <w:bCs/>
              </w:rPr>
            </w:pPr>
            <w:r w:rsidRPr="00E4548A">
              <w:rPr>
                <w:b/>
                <w:bCs/>
              </w:rPr>
              <w:t>Living alone – N (%)</w:t>
            </w:r>
          </w:p>
        </w:tc>
        <w:tc>
          <w:tcPr>
            <w:tcW w:w="2437" w:type="dxa"/>
            <w:tcBorders>
              <w:top w:val="nil"/>
              <w:left w:val="nil"/>
              <w:bottom w:val="nil"/>
              <w:right w:val="nil"/>
            </w:tcBorders>
          </w:tcPr>
          <w:p w14:paraId="47AD927D" w14:textId="77777777" w:rsidR="00E542AA" w:rsidRPr="00E4548A" w:rsidRDefault="00E542AA" w:rsidP="00E542AA"/>
        </w:tc>
        <w:tc>
          <w:tcPr>
            <w:tcW w:w="1741" w:type="dxa"/>
            <w:tcBorders>
              <w:top w:val="nil"/>
              <w:left w:val="nil"/>
              <w:bottom w:val="nil"/>
              <w:right w:val="nil"/>
            </w:tcBorders>
          </w:tcPr>
          <w:p w14:paraId="39212BE2" w14:textId="21D6C76E" w:rsidR="00E542AA" w:rsidRPr="00E4548A" w:rsidRDefault="00E542AA" w:rsidP="00E542AA">
            <w:pPr>
              <w:jc w:val="center"/>
            </w:pPr>
          </w:p>
        </w:tc>
        <w:tc>
          <w:tcPr>
            <w:tcW w:w="2143" w:type="dxa"/>
            <w:tcBorders>
              <w:top w:val="nil"/>
              <w:left w:val="nil"/>
              <w:bottom w:val="nil"/>
              <w:right w:val="nil"/>
            </w:tcBorders>
          </w:tcPr>
          <w:p w14:paraId="489D4256" w14:textId="77777777" w:rsidR="00E542AA" w:rsidRPr="00E4548A" w:rsidRDefault="00E542AA" w:rsidP="00E542AA">
            <w:pPr>
              <w:jc w:val="center"/>
            </w:pPr>
          </w:p>
        </w:tc>
      </w:tr>
      <w:tr w:rsidR="00E542AA" w:rsidRPr="00E4548A" w14:paraId="25D28ED9" w14:textId="77777777" w:rsidTr="00E542AA">
        <w:trPr>
          <w:trHeight w:val="265"/>
        </w:trPr>
        <w:tc>
          <w:tcPr>
            <w:tcW w:w="2694" w:type="dxa"/>
            <w:tcBorders>
              <w:top w:val="nil"/>
              <w:left w:val="nil"/>
              <w:bottom w:val="nil"/>
              <w:right w:val="nil"/>
            </w:tcBorders>
          </w:tcPr>
          <w:p w14:paraId="1FB8FD2B" w14:textId="7BC81EA1" w:rsidR="00E542AA" w:rsidRPr="00E4548A" w:rsidRDefault="00E542AA" w:rsidP="00E542AA"/>
        </w:tc>
        <w:tc>
          <w:tcPr>
            <w:tcW w:w="2437" w:type="dxa"/>
            <w:tcBorders>
              <w:top w:val="nil"/>
              <w:left w:val="nil"/>
              <w:bottom w:val="nil"/>
              <w:right w:val="nil"/>
            </w:tcBorders>
          </w:tcPr>
          <w:p w14:paraId="004925B8" w14:textId="49C26764" w:rsidR="00E542AA" w:rsidRPr="00E4548A" w:rsidRDefault="00E542AA" w:rsidP="00E542AA">
            <w:r w:rsidRPr="00E4548A">
              <w:t>Yes</w:t>
            </w:r>
          </w:p>
        </w:tc>
        <w:tc>
          <w:tcPr>
            <w:tcW w:w="1741" w:type="dxa"/>
            <w:tcBorders>
              <w:top w:val="nil"/>
              <w:left w:val="nil"/>
              <w:bottom w:val="nil"/>
              <w:right w:val="nil"/>
            </w:tcBorders>
          </w:tcPr>
          <w:p w14:paraId="16D50E8D" w14:textId="0A0EEE81" w:rsidR="00E542AA" w:rsidRPr="00E4548A" w:rsidRDefault="00E542AA" w:rsidP="00E542AA">
            <w:pPr>
              <w:jc w:val="center"/>
            </w:pPr>
            <w:r w:rsidRPr="00E4548A">
              <w:t>115 (5</w:t>
            </w:r>
            <w:r w:rsidR="001957B2">
              <w:t>1</w:t>
            </w:r>
            <w:r w:rsidRPr="00E4548A">
              <w:t>%)</w:t>
            </w:r>
          </w:p>
        </w:tc>
        <w:tc>
          <w:tcPr>
            <w:tcW w:w="2143" w:type="dxa"/>
            <w:tcBorders>
              <w:top w:val="nil"/>
              <w:left w:val="nil"/>
              <w:bottom w:val="nil"/>
              <w:right w:val="nil"/>
            </w:tcBorders>
          </w:tcPr>
          <w:p w14:paraId="069BE5FB" w14:textId="79E073C5" w:rsidR="00E542AA" w:rsidRPr="00E4548A" w:rsidRDefault="00E542AA" w:rsidP="00E542AA">
            <w:pPr>
              <w:jc w:val="center"/>
            </w:pPr>
            <w:r w:rsidRPr="00E4548A">
              <w:t>127 (</w:t>
            </w:r>
            <w:r w:rsidR="001957B2">
              <w:t>3</w:t>
            </w:r>
            <w:r w:rsidRPr="00E4548A">
              <w:t>%)</w:t>
            </w:r>
          </w:p>
        </w:tc>
      </w:tr>
      <w:tr w:rsidR="00E542AA" w:rsidRPr="00E4548A" w14:paraId="238F399E" w14:textId="77777777" w:rsidTr="00E542AA">
        <w:trPr>
          <w:trHeight w:val="265"/>
        </w:trPr>
        <w:tc>
          <w:tcPr>
            <w:tcW w:w="2694" w:type="dxa"/>
            <w:tcBorders>
              <w:top w:val="nil"/>
              <w:left w:val="nil"/>
              <w:bottom w:val="nil"/>
              <w:right w:val="nil"/>
            </w:tcBorders>
          </w:tcPr>
          <w:p w14:paraId="19BEEB4F" w14:textId="474C0B69" w:rsidR="00E542AA" w:rsidRPr="00E4548A" w:rsidRDefault="00E542AA" w:rsidP="00E542AA"/>
        </w:tc>
        <w:tc>
          <w:tcPr>
            <w:tcW w:w="2437" w:type="dxa"/>
            <w:tcBorders>
              <w:top w:val="nil"/>
              <w:left w:val="nil"/>
              <w:bottom w:val="nil"/>
              <w:right w:val="nil"/>
            </w:tcBorders>
          </w:tcPr>
          <w:p w14:paraId="46E66196" w14:textId="420538DA" w:rsidR="00E542AA" w:rsidRPr="00E4548A" w:rsidRDefault="00E542AA" w:rsidP="00E542AA">
            <w:r w:rsidRPr="00E4548A">
              <w:t>No</w:t>
            </w:r>
          </w:p>
        </w:tc>
        <w:tc>
          <w:tcPr>
            <w:tcW w:w="1741" w:type="dxa"/>
            <w:tcBorders>
              <w:top w:val="nil"/>
              <w:left w:val="nil"/>
              <w:bottom w:val="nil"/>
              <w:right w:val="nil"/>
            </w:tcBorders>
          </w:tcPr>
          <w:p w14:paraId="4C55EC52" w14:textId="32C65383" w:rsidR="00E542AA" w:rsidRPr="00E4548A" w:rsidRDefault="00E542AA" w:rsidP="00E542AA">
            <w:pPr>
              <w:jc w:val="center"/>
            </w:pPr>
            <w:r w:rsidRPr="00E4548A">
              <w:t>108 (4</w:t>
            </w:r>
            <w:r w:rsidR="001957B2">
              <w:t>8</w:t>
            </w:r>
            <w:r w:rsidRPr="00E4548A">
              <w:t>%)</w:t>
            </w:r>
          </w:p>
        </w:tc>
        <w:tc>
          <w:tcPr>
            <w:tcW w:w="2143" w:type="dxa"/>
            <w:tcBorders>
              <w:top w:val="nil"/>
              <w:left w:val="nil"/>
              <w:bottom w:val="nil"/>
              <w:right w:val="nil"/>
            </w:tcBorders>
          </w:tcPr>
          <w:p w14:paraId="1757EF97" w14:textId="7D7EA7AC" w:rsidR="00E542AA" w:rsidRPr="00E4548A" w:rsidRDefault="00E542AA" w:rsidP="00E542AA">
            <w:pPr>
              <w:jc w:val="center"/>
            </w:pPr>
            <w:r w:rsidRPr="00E4548A">
              <w:t>113 (47%)</w:t>
            </w:r>
          </w:p>
        </w:tc>
      </w:tr>
      <w:tr w:rsidR="00E542AA" w:rsidRPr="00E4548A" w14:paraId="1F73E421" w14:textId="77777777" w:rsidTr="00E542AA">
        <w:trPr>
          <w:trHeight w:val="265"/>
        </w:trPr>
        <w:tc>
          <w:tcPr>
            <w:tcW w:w="2694" w:type="dxa"/>
            <w:tcBorders>
              <w:top w:val="nil"/>
              <w:left w:val="nil"/>
              <w:right w:val="nil"/>
            </w:tcBorders>
          </w:tcPr>
          <w:p w14:paraId="48A219FF" w14:textId="4B5E9DF9" w:rsidR="00E542AA" w:rsidRPr="00E4548A" w:rsidRDefault="00E542AA" w:rsidP="00E542AA"/>
        </w:tc>
        <w:tc>
          <w:tcPr>
            <w:tcW w:w="2437" w:type="dxa"/>
            <w:tcBorders>
              <w:top w:val="nil"/>
              <w:left w:val="nil"/>
              <w:right w:val="nil"/>
            </w:tcBorders>
          </w:tcPr>
          <w:p w14:paraId="529B1DFC" w14:textId="5D62CEA6" w:rsidR="00E542AA" w:rsidRPr="00E4548A" w:rsidRDefault="00E542AA" w:rsidP="00E542AA">
            <w:r w:rsidRPr="00E4548A">
              <w:t>Missing</w:t>
            </w:r>
          </w:p>
        </w:tc>
        <w:tc>
          <w:tcPr>
            <w:tcW w:w="1741" w:type="dxa"/>
            <w:tcBorders>
              <w:top w:val="nil"/>
              <w:left w:val="nil"/>
              <w:right w:val="nil"/>
            </w:tcBorders>
          </w:tcPr>
          <w:p w14:paraId="0DCC1CF0" w14:textId="7EF35E94" w:rsidR="00E542AA" w:rsidRPr="00E4548A" w:rsidRDefault="00E542AA" w:rsidP="00E542AA">
            <w:pPr>
              <w:jc w:val="center"/>
            </w:pPr>
            <w:r w:rsidRPr="00E4548A">
              <w:t>4 (</w:t>
            </w:r>
            <w:r w:rsidR="001957B2">
              <w:t>2</w:t>
            </w:r>
            <w:r w:rsidRPr="00E4548A">
              <w:t>%)</w:t>
            </w:r>
          </w:p>
        </w:tc>
        <w:tc>
          <w:tcPr>
            <w:tcW w:w="2143" w:type="dxa"/>
            <w:tcBorders>
              <w:top w:val="nil"/>
              <w:left w:val="nil"/>
              <w:right w:val="nil"/>
            </w:tcBorders>
          </w:tcPr>
          <w:p w14:paraId="6A7ED9BC" w14:textId="59803F96" w:rsidR="00E542AA" w:rsidRPr="00E4548A" w:rsidRDefault="00E542AA" w:rsidP="00E542AA">
            <w:pPr>
              <w:jc w:val="center"/>
            </w:pPr>
            <w:r w:rsidRPr="00E4548A">
              <w:t>2 (</w:t>
            </w:r>
            <w:r w:rsidR="001957B2">
              <w:t>1</w:t>
            </w:r>
            <w:r w:rsidRPr="00E4548A">
              <w:t>%)</w:t>
            </w:r>
          </w:p>
        </w:tc>
      </w:tr>
      <w:tr w:rsidR="00E542AA" w:rsidRPr="00E4548A" w14:paraId="445A3F8D" w14:textId="77777777" w:rsidTr="00E542AA">
        <w:trPr>
          <w:trHeight w:val="299"/>
        </w:trPr>
        <w:tc>
          <w:tcPr>
            <w:tcW w:w="2694" w:type="dxa"/>
            <w:tcBorders>
              <w:top w:val="nil"/>
              <w:left w:val="nil"/>
              <w:right w:val="nil"/>
            </w:tcBorders>
          </w:tcPr>
          <w:p w14:paraId="3C038FDE" w14:textId="77777777" w:rsidR="00E542AA" w:rsidRPr="00E4548A" w:rsidRDefault="00E542AA" w:rsidP="00E542AA">
            <w:pPr>
              <w:rPr>
                <w:b/>
                <w:bCs/>
              </w:rPr>
            </w:pPr>
            <w:r w:rsidRPr="00E4548A">
              <w:rPr>
                <w:b/>
                <w:bCs/>
              </w:rPr>
              <w:t>De Jong scale – mean (SD)</w:t>
            </w:r>
          </w:p>
        </w:tc>
        <w:tc>
          <w:tcPr>
            <w:tcW w:w="2437" w:type="dxa"/>
            <w:tcBorders>
              <w:top w:val="nil"/>
              <w:left w:val="nil"/>
              <w:right w:val="nil"/>
            </w:tcBorders>
          </w:tcPr>
          <w:p w14:paraId="02DA1752" w14:textId="77777777" w:rsidR="00E542AA" w:rsidRPr="00E4548A" w:rsidRDefault="00E542AA" w:rsidP="00E542AA"/>
        </w:tc>
        <w:tc>
          <w:tcPr>
            <w:tcW w:w="1741" w:type="dxa"/>
            <w:tcBorders>
              <w:top w:val="nil"/>
              <w:left w:val="nil"/>
              <w:right w:val="nil"/>
            </w:tcBorders>
          </w:tcPr>
          <w:p w14:paraId="6FB3153B" w14:textId="23DA256A" w:rsidR="00E542AA" w:rsidRPr="00E4548A" w:rsidRDefault="00E542AA" w:rsidP="00E542AA">
            <w:pPr>
              <w:jc w:val="center"/>
            </w:pPr>
            <w:r w:rsidRPr="00E4548A">
              <w:t>3.1 (2.0)</w:t>
            </w:r>
          </w:p>
        </w:tc>
        <w:tc>
          <w:tcPr>
            <w:tcW w:w="2143" w:type="dxa"/>
            <w:tcBorders>
              <w:top w:val="nil"/>
              <w:left w:val="nil"/>
              <w:right w:val="nil"/>
            </w:tcBorders>
          </w:tcPr>
          <w:p w14:paraId="4442739E" w14:textId="77777777" w:rsidR="00E542AA" w:rsidRPr="00E4548A" w:rsidRDefault="00E542AA" w:rsidP="00E542AA">
            <w:pPr>
              <w:jc w:val="center"/>
            </w:pPr>
            <w:r w:rsidRPr="00E4548A">
              <w:t>3.4 (2.1)</w:t>
            </w:r>
          </w:p>
        </w:tc>
      </w:tr>
    </w:tbl>
    <w:p w14:paraId="3295F5D1" w14:textId="0CC44588" w:rsidR="00D41B11" w:rsidRPr="00E4548A" w:rsidRDefault="00377C84" w:rsidP="009F7307">
      <w:pPr>
        <w:spacing w:after="0" w:line="360" w:lineRule="auto"/>
        <w:rPr>
          <w:rFonts w:cstheme="minorHAnsi"/>
          <w:sz w:val="20"/>
          <w:szCs w:val="20"/>
        </w:rPr>
      </w:pPr>
      <w:r w:rsidRPr="00E4548A">
        <w:rPr>
          <w:rFonts w:cstheme="minorHAnsi"/>
          <w:sz w:val="20"/>
          <w:szCs w:val="20"/>
          <w:vertAlign w:val="superscript"/>
        </w:rPr>
        <w:t>1</w:t>
      </w:r>
      <w:r w:rsidRPr="00E4548A">
        <w:rPr>
          <w:rFonts w:cstheme="minorHAnsi"/>
          <w:sz w:val="20"/>
          <w:szCs w:val="20"/>
        </w:rPr>
        <w:t>LQ=lower quartile; UQ=upper quartile</w:t>
      </w:r>
      <w:r w:rsidR="00920422" w:rsidRPr="00E4548A">
        <w:rPr>
          <w:rFonts w:cstheme="minorHAnsi"/>
          <w:sz w:val="20"/>
          <w:szCs w:val="20"/>
        </w:rPr>
        <w:t>; SD=standard deviation.</w:t>
      </w:r>
    </w:p>
    <w:p w14:paraId="1E6B29EE" w14:textId="77777777" w:rsidR="00AF228F" w:rsidRPr="00E4548A" w:rsidRDefault="00AF228F" w:rsidP="00F1732F">
      <w:pPr>
        <w:spacing w:line="480" w:lineRule="auto"/>
        <w:rPr>
          <w:b/>
          <w:bCs/>
        </w:rPr>
      </w:pPr>
    </w:p>
    <w:p w14:paraId="47AD6E3D" w14:textId="2B1C198B" w:rsidR="00F1732F" w:rsidRPr="00E4548A" w:rsidRDefault="00772545" w:rsidP="00F1732F">
      <w:pPr>
        <w:spacing w:line="480" w:lineRule="auto"/>
        <w:rPr>
          <w:b/>
          <w:bCs/>
        </w:rPr>
      </w:pPr>
      <w:r w:rsidRPr="00E4548A">
        <w:rPr>
          <w:b/>
          <w:bCs/>
        </w:rPr>
        <w:t xml:space="preserve">3.2 </w:t>
      </w:r>
      <w:r w:rsidR="00E84AE7" w:rsidRPr="00E4548A">
        <w:rPr>
          <w:b/>
          <w:bCs/>
        </w:rPr>
        <w:t xml:space="preserve">Main trial results </w:t>
      </w:r>
    </w:p>
    <w:p w14:paraId="0082C62D" w14:textId="19E1D22F" w:rsidR="00E84AE7" w:rsidRPr="00E4548A" w:rsidRDefault="00E84AE7" w:rsidP="00E84AE7">
      <w:pPr>
        <w:spacing w:line="480" w:lineRule="auto"/>
      </w:pPr>
      <w:r w:rsidRPr="00E4548A">
        <w:t>After 6 months, approximately one quarter of questionnaires were missing at the primary time point (control group 2</w:t>
      </w:r>
      <w:r w:rsidR="001957B2">
        <w:t>4</w:t>
      </w:r>
      <w:r w:rsidRPr="00E4548A">
        <w:t xml:space="preserve">% and intervention group 26%). In view of the higher rates of missingness at 3-months (control group 39% and intervention group 36%), the primary analysis reverted to fitting a mixed effect model on SF-12 MCS at 6-months (as pre-specified). </w:t>
      </w:r>
      <w:r w:rsidR="009B4004">
        <w:t>T</w:t>
      </w:r>
      <w:r w:rsidRPr="00E4548A">
        <w:t xml:space="preserve">he primary analysis of the comparison between groups at 6 months is presented in Table </w:t>
      </w:r>
      <w:r w:rsidR="00C71994" w:rsidRPr="00E4548A">
        <w:t>5</w:t>
      </w:r>
      <w:r w:rsidRPr="00E4548A">
        <w:t xml:space="preserve">. </w:t>
      </w:r>
      <w:r w:rsidR="009C6509">
        <w:t xml:space="preserve">Results at both time points </w:t>
      </w:r>
      <w:r w:rsidR="009B4004">
        <w:t>indicated there was no</w:t>
      </w:r>
      <w:r w:rsidRPr="00E4548A">
        <w:t xml:space="preserve"> meaningful treatment effect (when considering the MCID of 4 points on the </w:t>
      </w:r>
      <w:r w:rsidRPr="00E4548A">
        <w:lastRenderedPageBreak/>
        <w:t xml:space="preserve">SF-12 MCS scale). </w:t>
      </w:r>
      <w:r w:rsidR="009B4004">
        <w:t>Similarly, no</w:t>
      </w:r>
      <w:r w:rsidR="009B4004" w:rsidRPr="00E4548A">
        <w:t xml:space="preserve"> or little treatment effect (whether harmful or beneficial)</w:t>
      </w:r>
      <w:r w:rsidR="009B4004">
        <w:t xml:space="preserve"> was observed by exploring the</w:t>
      </w:r>
      <w:r w:rsidR="009B4004" w:rsidRPr="009B4004">
        <w:t xml:space="preserve"> </w:t>
      </w:r>
      <w:r w:rsidR="009B4004" w:rsidRPr="00E4548A">
        <w:t>estimated mean differences between groups and corresponding confidence intervals</w:t>
      </w:r>
      <w:r w:rsidR="009B4004">
        <w:t>.</w:t>
      </w:r>
      <w:r w:rsidRPr="00E4548A">
        <w:t xml:space="preserve"> Baseline SF-12 MCS was also fitted using restricted cubic splines (five knots, in the default positions using Stata command </w:t>
      </w:r>
      <w:r w:rsidRPr="00E4548A">
        <w:rPr>
          <w:i/>
          <w:iCs/>
        </w:rPr>
        <w:t>mkspline</w:t>
      </w:r>
      <w:r w:rsidRPr="00E4548A">
        <w:t xml:space="preserve">) to allow for a nonlinear relationship with the outcome; this led to minimal change in the results (treatment effect: 0.21, with 95% CI: -1.74 to 2.17; p=0.832). When using a linear mixed effects model of 3- and 6-month SF-12 MCS data combined (using time as a fixed categorical effect and participant as a random effect nested in </w:t>
      </w:r>
      <w:r w:rsidR="00262A82" w:rsidRPr="00E4548A">
        <w:t>Organization</w:t>
      </w:r>
      <w:r w:rsidRPr="00E4548A">
        <w:t xml:space="preserve">), the treatment effect was estimated to be -0.16 (95% CI: -1.90 to 1.58; p=0.858), leading to a similar conclusion of no or limited harmful or beneficial effect of treatment. </w:t>
      </w:r>
    </w:p>
    <w:p w14:paraId="7C75469F" w14:textId="646F00A4" w:rsidR="00E84AE7" w:rsidRPr="00E4548A" w:rsidRDefault="00E84AE7" w:rsidP="00E84AE7">
      <w:pPr>
        <w:spacing w:line="480" w:lineRule="auto"/>
      </w:pPr>
      <w:r w:rsidRPr="00E4548A">
        <w:t xml:space="preserve">The treatment effect at 6 months was further estimated in subgroups using interactions; these subgroups were based on </w:t>
      </w:r>
      <w:r w:rsidR="00262A82" w:rsidRPr="00E4548A">
        <w:t>Organization</w:t>
      </w:r>
      <w:r w:rsidRPr="00E4548A">
        <w:t xml:space="preserve"> and baseline demographics. Whilst the smaller sample sizes mean no firm conclusions can be drawn, there was no strong evidence to suggest a variable effect across demographic categories. There was a wide range of effects by </w:t>
      </w:r>
      <w:r w:rsidR="00200A97" w:rsidRPr="00E4548A">
        <w:t>organization</w:t>
      </w:r>
      <w:r w:rsidRPr="00E4548A">
        <w:t xml:space="preserve"> (from approximately -20 to +8.5). However, this may be explained by the small sample sizes within some of the </w:t>
      </w:r>
      <w:r w:rsidR="00200A97" w:rsidRPr="00E4548A">
        <w:t>organizations</w:t>
      </w:r>
      <w:r w:rsidRPr="00E4548A">
        <w:t>.</w:t>
      </w:r>
    </w:p>
    <w:p w14:paraId="57BE7A93" w14:textId="603042FF" w:rsidR="00E84AE7" w:rsidRPr="00E4548A" w:rsidRDefault="00E84AE7" w:rsidP="00E84AE7">
      <w:pPr>
        <w:keepNext/>
        <w:keepLines/>
        <w:spacing w:before="40" w:after="0" w:line="480" w:lineRule="auto"/>
        <w:outlineLvl w:val="4"/>
        <w:rPr>
          <w:rFonts w:eastAsia="DengXian" w:cstheme="majorBidi"/>
          <w:b/>
          <w:iCs/>
          <w:color w:val="000000" w:themeColor="text1"/>
          <w:szCs w:val="24"/>
          <w:lang w:eastAsia="zh-CN"/>
        </w:rPr>
      </w:pPr>
      <w:r w:rsidRPr="00E4548A">
        <w:rPr>
          <w:rFonts w:eastAsia="DengXian" w:cstheme="majorBidi"/>
          <w:b/>
          <w:iCs/>
          <w:color w:val="000000" w:themeColor="text1"/>
          <w:szCs w:val="24"/>
          <w:lang w:eastAsia="zh-CN"/>
        </w:rPr>
        <w:t xml:space="preserve">Table </w:t>
      </w:r>
      <w:r w:rsidR="00117F42">
        <w:rPr>
          <w:rFonts w:eastAsia="DengXian" w:cstheme="majorBidi"/>
          <w:b/>
          <w:iCs/>
          <w:color w:val="000000" w:themeColor="text1"/>
          <w:szCs w:val="24"/>
          <w:lang w:eastAsia="zh-CN"/>
        </w:rPr>
        <w:t>4</w:t>
      </w:r>
      <w:r w:rsidRPr="00E4548A">
        <w:rPr>
          <w:rFonts w:eastAsia="DengXian" w:cstheme="majorBidi"/>
          <w:b/>
          <w:iCs/>
          <w:color w:val="000000" w:themeColor="text1"/>
          <w:szCs w:val="24"/>
          <w:lang w:eastAsia="zh-CN"/>
        </w:rPr>
        <w:t>: Means and SDs of SF-12 mental composite score (MCS) by group and timepoint, and group differences over time</w:t>
      </w:r>
      <w:r w:rsidR="009B4004">
        <w:rPr>
          <w:rFonts w:eastAsia="DengXian" w:cstheme="majorBidi"/>
          <w:b/>
          <w:iCs/>
          <w:color w:val="000000" w:themeColor="text1"/>
          <w:szCs w:val="24"/>
          <w:lang w:eastAsia="zh-CN"/>
        </w:rPr>
        <w:t xml:space="preserve"> </w:t>
      </w:r>
      <w:r w:rsidR="009B4004" w:rsidRPr="009B4004">
        <w:rPr>
          <w:rFonts w:eastAsia="DengXian" w:cstheme="majorBidi"/>
          <w:b/>
          <w:bCs/>
          <w:i/>
          <w:iCs/>
          <w:color w:val="000000" w:themeColor="text1"/>
          <w:szCs w:val="24"/>
          <w:lang w:eastAsia="zh-CN"/>
        </w:rPr>
        <w:t xml:space="preserve">(reproduced from </w:t>
      </w:r>
      <w:r w:rsidR="009B4004" w:rsidRPr="009B4004">
        <w:rPr>
          <w:rFonts w:eastAsia="DengXian" w:cstheme="majorBidi"/>
          <w:b/>
          <w:bCs/>
          <w:i/>
          <w:iCs/>
          <w:color w:val="000000" w:themeColor="text1"/>
          <w:szCs w:val="24"/>
          <w:lang w:eastAsia="zh-CN"/>
        </w:rPr>
        <w:fldChar w:fldCharType="begin"/>
      </w:r>
      <w:r w:rsidR="00FA296E">
        <w:rPr>
          <w:rFonts w:eastAsia="DengXian" w:cstheme="majorBidi"/>
          <w:b/>
          <w:bCs/>
          <w:i/>
          <w:iCs/>
          <w:color w:val="000000" w:themeColor="text1"/>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009B4004" w:rsidRPr="009B4004">
        <w:rPr>
          <w:rFonts w:eastAsia="DengXian" w:cstheme="majorBidi"/>
          <w:b/>
          <w:bCs/>
          <w:i/>
          <w:iCs/>
          <w:color w:val="000000" w:themeColor="text1"/>
          <w:szCs w:val="24"/>
          <w:lang w:eastAsia="zh-CN"/>
        </w:rPr>
        <w:fldChar w:fldCharType="separate"/>
      </w:r>
      <w:r w:rsidR="00FA296E">
        <w:rPr>
          <w:rFonts w:eastAsia="DengXian" w:cstheme="majorBidi"/>
          <w:b/>
          <w:bCs/>
          <w:i/>
          <w:iCs/>
          <w:noProof/>
          <w:color w:val="000000" w:themeColor="text1"/>
          <w:szCs w:val="24"/>
          <w:lang w:eastAsia="zh-CN"/>
        </w:rPr>
        <w:t>(50)</w:t>
      </w:r>
      <w:r w:rsidR="009B4004" w:rsidRPr="009B4004">
        <w:rPr>
          <w:rFonts w:eastAsia="DengXian" w:cstheme="majorBidi"/>
          <w:b/>
          <w:iCs/>
          <w:color w:val="000000" w:themeColor="text1"/>
          <w:szCs w:val="24"/>
          <w:lang w:eastAsia="zh-CN"/>
        </w:rPr>
        <w:fldChar w:fldCharType="end"/>
      </w:r>
      <w:r w:rsidR="009B4004" w:rsidRPr="009B4004">
        <w:rPr>
          <w:rFonts w:eastAsia="DengXian" w:cstheme="majorBidi"/>
          <w:b/>
          <w:bCs/>
          <w:i/>
          <w:iCs/>
          <w:color w:val="000000" w:themeColor="text1"/>
          <w:szCs w:val="24"/>
          <w:lang w:eastAsia="zh-CN"/>
        </w:rPr>
        <w:t>)</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552"/>
        <w:gridCol w:w="2693"/>
      </w:tblGrid>
      <w:tr w:rsidR="00E84AE7" w:rsidRPr="00E4548A" w14:paraId="4B91BC1B" w14:textId="77777777" w:rsidTr="00BC71FF">
        <w:tc>
          <w:tcPr>
            <w:tcW w:w="3539" w:type="dxa"/>
            <w:tcBorders>
              <w:top w:val="single" w:sz="4" w:space="0" w:color="auto"/>
              <w:bottom w:val="single" w:sz="4" w:space="0" w:color="auto"/>
            </w:tcBorders>
          </w:tcPr>
          <w:p w14:paraId="417150EA" w14:textId="77777777" w:rsidR="00E84AE7" w:rsidRPr="00E4548A" w:rsidRDefault="00E84AE7" w:rsidP="00E84AE7">
            <w:pPr>
              <w:spacing w:line="480" w:lineRule="auto"/>
              <w:rPr>
                <w:rFonts w:eastAsia="DengXian"/>
                <w:lang w:eastAsia="zh-CN"/>
              </w:rPr>
            </w:pPr>
          </w:p>
        </w:tc>
        <w:tc>
          <w:tcPr>
            <w:tcW w:w="2552" w:type="dxa"/>
            <w:tcBorders>
              <w:top w:val="single" w:sz="4" w:space="0" w:color="auto"/>
              <w:bottom w:val="single" w:sz="4" w:space="0" w:color="auto"/>
            </w:tcBorders>
          </w:tcPr>
          <w:p w14:paraId="3339EFFC" w14:textId="77777777" w:rsidR="00E84AE7" w:rsidRPr="00E4548A" w:rsidRDefault="00E84AE7" w:rsidP="00E84AE7">
            <w:pPr>
              <w:spacing w:line="480" w:lineRule="auto"/>
              <w:rPr>
                <w:rFonts w:eastAsia="DengXian"/>
                <w:lang w:eastAsia="zh-CN"/>
              </w:rPr>
            </w:pPr>
            <w:r w:rsidRPr="00E4548A">
              <w:rPr>
                <w:rFonts w:eastAsia="DengXian"/>
                <w:lang w:eastAsia="zh-CN"/>
              </w:rPr>
              <w:t>Usual Care</w:t>
            </w:r>
          </w:p>
        </w:tc>
        <w:tc>
          <w:tcPr>
            <w:tcW w:w="2693" w:type="dxa"/>
            <w:tcBorders>
              <w:top w:val="single" w:sz="4" w:space="0" w:color="auto"/>
              <w:bottom w:val="single" w:sz="4" w:space="0" w:color="auto"/>
            </w:tcBorders>
          </w:tcPr>
          <w:p w14:paraId="50B85B41" w14:textId="77777777" w:rsidR="00E84AE7" w:rsidRPr="00E4548A" w:rsidRDefault="00E84AE7" w:rsidP="00E84AE7">
            <w:pPr>
              <w:spacing w:line="480" w:lineRule="auto"/>
              <w:rPr>
                <w:rFonts w:eastAsia="DengXian"/>
                <w:lang w:eastAsia="zh-CN"/>
              </w:rPr>
            </w:pPr>
            <w:r w:rsidRPr="00E4548A">
              <w:rPr>
                <w:rFonts w:eastAsia="DengXian"/>
                <w:lang w:eastAsia="zh-CN"/>
              </w:rPr>
              <w:t>Intervention</w:t>
            </w:r>
          </w:p>
        </w:tc>
      </w:tr>
      <w:tr w:rsidR="00E84AE7" w:rsidRPr="00E4548A" w14:paraId="5049010A" w14:textId="77777777" w:rsidTr="00BC71FF">
        <w:tc>
          <w:tcPr>
            <w:tcW w:w="3539" w:type="dxa"/>
            <w:tcBorders>
              <w:top w:val="single" w:sz="4" w:space="0" w:color="auto"/>
            </w:tcBorders>
          </w:tcPr>
          <w:p w14:paraId="30EA3C70" w14:textId="77777777" w:rsidR="00E84AE7" w:rsidRPr="00E4548A" w:rsidRDefault="00E84AE7" w:rsidP="00E84AE7">
            <w:pPr>
              <w:spacing w:line="480" w:lineRule="auto"/>
              <w:rPr>
                <w:rFonts w:eastAsia="DengXian"/>
                <w:lang w:eastAsia="zh-CN"/>
              </w:rPr>
            </w:pPr>
            <w:r w:rsidRPr="00E4548A">
              <w:rPr>
                <w:rFonts w:eastAsia="DengXian"/>
                <w:lang w:eastAsia="zh-CN"/>
              </w:rPr>
              <w:t xml:space="preserve">Baseline – N </w:t>
            </w:r>
          </w:p>
        </w:tc>
        <w:tc>
          <w:tcPr>
            <w:tcW w:w="2552" w:type="dxa"/>
            <w:tcBorders>
              <w:top w:val="single" w:sz="4" w:space="0" w:color="auto"/>
            </w:tcBorders>
          </w:tcPr>
          <w:p w14:paraId="251D6C5B" w14:textId="77777777" w:rsidR="00E84AE7" w:rsidRPr="00E4548A" w:rsidRDefault="00E84AE7" w:rsidP="00E84AE7">
            <w:pPr>
              <w:spacing w:line="480" w:lineRule="auto"/>
              <w:rPr>
                <w:rFonts w:eastAsia="DengXian"/>
                <w:lang w:eastAsia="zh-CN"/>
              </w:rPr>
            </w:pPr>
            <w:r w:rsidRPr="00E4548A">
              <w:rPr>
                <w:rFonts w:eastAsia="DengXian"/>
                <w:lang w:eastAsia="zh-CN"/>
              </w:rPr>
              <w:t>219</w:t>
            </w:r>
          </w:p>
        </w:tc>
        <w:tc>
          <w:tcPr>
            <w:tcW w:w="2693" w:type="dxa"/>
            <w:tcBorders>
              <w:top w:val="single" w:sz="4" w:space="0" w:color="auto"/>
            </w:tcBorders>
          </w:tcPr>
          <w:p w14:paraId="74D2A676" w14:textId="77777777" w:rsidR="00E84AE7" w:rsidRPr="00E4548A" w:rsidRDefault="00E84AE7" w:rsidP="00E84AE7">
            <w:pPr>
              <w:spacing w:line="480" w:lineRule="auto"/>
              <w:rPr>
                <w:rFonts w:eastAsia="DengXian"/>
                <w:lang w:eastAsia="zh-CN"/>
              </w:rPr>
            </w:pPr>
            <w:r w:rsidRPr="00E4548A">
              <w:rPr>
                <w:rFonts w:eastAsia="DengXian"/>
                <w:lang w:eastAsia="zh-CN"/>
              </w:rPr>
              <w:t>241</w:t>
            </w:r>
          </w:p>
        </w:tc>
      </w:tr>
      <w:tr w:rsidR="00E84AE7" w:rsidRPr="00E4548A" w14:paraId="4449BEF3" w14:textId="77777777" w:rsidTr="00BC71FF">
        <w:tc>
          <w:tcPr>
            <w:tcW w:w="3539" w:type="dxa"/>
          </w:tcPr>
          <w:p w14:paraId="1BB9C65C" w14:textId="77777777" w:rsidR="00E84AE7" w:rsidRPr="00E4548A" w:rsidRDefault="00E84AE7" w:rsidP="00E84AE7">
            <w:pPr>
              <w:spacing w:line="480" w:lineRule="auto"/>
              <w:rPr>
                <w:rFonts w:eastAsia="DengXian"/>
                <w:lang w:eastAsia="zh-CN"/>
              </w:rPr>
            </w:pPr>
            <w:r w:rsidRPr="00E4548A">
              <w:rPr>
                <w:rFonts w:eastAsia="DengXian"/>
                <w:lang w:eastAsia="zh-CN"/>
              </w:rPr>
              <w:t>Mean (SD)</w:t>
            </w:r>
          </w:p>
        </w:tc>
        <w:tc>
          <w:tcPr>
            <w:tcW w:w="2552" w:type="dxa"/>
          </w:tcPr>
          <w:p w14:paraId="40FB7636" w14:textId="77777777" w:rsidR="00E84AE7" w:rsidRPr="00E4548A" w:rsidRDefault="00E84AE7" w:rsidP="00E84AE7">
            <w:pPr>
              <w:spacing w:line="480" w:lineRule="auto"/>
              <w:rPr>
                <w:rFonts w:eastAsia="DengXian"/>
                <w:lang w:eastAsia="zh-CN"/>
              </w:rPr>
            </w:pPr>
            <w:r w:rsidRPr="00E4548A">
              <w:rPr>
                <w:rFonts w:eastAsia="DengXian"/>
                <w:lang w:eastAsia="zh-CN"/>
              </w:rPr>
              <w:t>44.6 (11.5)</w:t>
            </w:r>
          </w:p>
        </w:tc>
        <w:tc>
          <w:tcPr>
            <w:tcW w:w="2693" w:type="dxa"/>
          </w:tcPr>
          <w:p w14:paraId="09F2D7B4" w14:textId="77777777" w:rsidR="00E84AE7" w:rsidRPr="00E4548A" w:rsidRDefault="00E84AE7" w:rsidP="00E84AE7">
            <w:pPr>
              <w:spacing w:line="480" w:lineRule="auto"/>
              <w:rPr>
                <w:rFonts w:eastAsia="DengXian"/>
                <w:lang w:eastAsia="zh-CN"/>
              </w:rPr>
            </w:pPr>
            <w:r w:rsidRPr="00E4548A">
              <w:rPr>
                <w:rFonts w:eastAsia="DengXian"/>
                <w:lang w:eastAsia="zh-CN"/>
              </w:rPr>
              <w:t>43.6 (12.4)</w:t>
            </w:r>
          </w:p>
        </w:tc>
      </w:tr>
      <w:tr w:rsidR="00E84AE7" w:rsidRPr="00E4548A" w14:paraId="35F6B008" w14:textId="77777777" w:rsidTr="00BC71FF">
        <w:tc>
          <w:tcPr>
            <w:tcW w:w="3539" w:type="dxa"/>
          </w:tcPr>
          <w:p w14:paraId="5C2F50B5" w14:textId="77777777" w:rsidR="00E84AE7" w:rsidRPr="00E4548A" w:rsidRDefault="00E84AE7" w:rsidP="00E84AE7">
            <w:pPr>
              <w:spacing w:line="480" w:lineRule="auto"/>
              <w:rPr>
                <w:rFonts w:eastAsia="DengXian"/>
                <w:lang w:eastAsia="zh-CN"/>
              </w:rPr>
            </w:pPr>
            <w:r w:rsidRPr="00E4548A">
              <w:rPr>
                <w:rFonts w:eastAsia="DengXian"/>
                <w:lang w:eastAsia="zh-CN"/>
              </w:rPr>
              <w:t xml:space="preserve">3 months – N </w:t>
            </w:r>
          </w:p>
        </w:tc>
        <w:tc>
          <w:tcPr>
            <w:tcW w:w="2552" w:type="dxa"/>
          </w:tcPr>
          <w:p w14:paraId="1E382731" w14:textId="77777777" w:rsidR="00E84AE7" w:rsidRPr="00E4548A" w:rsidRDefault="00E84AE7" w:rsidP="00E84AE7">
            <w:pPr>
              <w:spacing w:line="480" w:lineRule="auto"/>
              <w:rPr>
                <w:rFonts w:eastAsia="DengXian"/>
                <w:lang w:eastAsia="zh-CN"/>
              </w:rPr>
            </w:pPr>
            <w:r w:rsidRPr="00E4548A">
              <w:rPr>
                <w:rFonts w:eastAsia="DengXian"/>
                <w:lang w:eastAsia="zh-CN"/>
              </w:rPr>
              <w:t>135</w:t>
            </w:r>
          </w:p>
        </w:tc>
        <w:tc>
          <w:tcPr>
            <w:tcW w:w="2693" w:type="dxa"/>
          </w:tcPr>
          <w:p w14:paraId="6B444ACE" w14:textId="77777777" w:rsidR="00E84AE7" w:rsidRPr="00E4548A" w:rsidRDefault="00E84AE7" w:rsidP="00E84AE7">
            <w:pPr>
              <w:spacing w:line="480" w:lineRule="auto"/>
              <w:rPr>
                <w:rFonts w:eastAsia="DengXian"/>
                <w:lang w:eastAsia="zh-CN"/>
              </w:rPr>
            </w:pPr>
            <w:r w:rsidRPr="00E4548A">
              <w:rPr>
                <w:rFonts w:eastAsia="DengXian"/>
                <w:lang w:eastAsia="zh-CN"/>
              </w:rPr>
              <w:t>155</w:t>
            </w:r>
          </w:p>
        </w:tc>
      </w:tr>
      <w:tr w:rsidR="00E84AE7" w:rsidRPr="00E4548A" w14:paraId="2C13F51A" w14:textId="77777777" w:rsidTr="00BC71FF">
        <w:tc>
          <w:tcPr>
            <w:tcW w:w="3539" w:type="dxa"/>
          </w:tcPr>
          <w:p w14:paraId="53CBEBA9" w14:textId="77777777" w:rsidR="00E84AE7" w:rsidRPr="00E4548A" w:rsidRDefault="00E84AE7" w:rsidP="00E84AE7">
            <w:pPr>
              <w:spacing w:line="480" w:lineRule="auto"/>
              <w:rPr>
                <w:rFonts w:eastAsia="DengXian"/>
                <w:lang w:eastAsia="zh-CN"/>
              </w:rPr>
            </w:pPr>
            <w:r w:rsidRPr="00E4548A">
              <w:rPr>
                <w:rFonts w:eastAsia="DengXian"/>
                <w:lang w:eastAsia="zh-CN"/>
              </w:rPr>
              <w:t>Mean (SD)</w:t>
            </w:r>
          </w:p>
        </w:tc>
        <w:tc>
          <w:tcPr>
            <w:tcW w:w="2552" w:type="dxa"/>
          </w:tcPr>
          <w:p w14:paraId="511C9A8B" w14:textId="77777777" w:rsidR="00E84AE7" w:rsidRPr="00E4548A" w:rsidRDefault="00E84AE7" w:rsidP="00E84AE7">
            <w:pPr>
              <w:spacing w:line="480" w:lineRule="auto"/>
              <w:rPr>
                <w:rFonts w:eastAsia="DengXian"/>
                <w:lang w:eastAsia="zh-CN"/>
              </w:rPr>
            </w:pPr>
            <w:r w:rsidRPr="00E4548A">
              <w:rPr>
                <w:rFonts w:eastAsia="DengXian"/>
                <w:lang w:eastAsia="zh-CN"/>
              </w:rPr>
              <w:t>44.7 (11.5)</w:t>
            </w:r>
          </w:p>
        </w:tc>
        <w:tc>
          <w:tcPr>
            <w:tcW w:w="2693" w:type="dxa"/>
          </w:tcPr>
          <w:p w14:paraId="5161B2C4" w14:textId="77777777" w:rsidR="00E84AE7" w:rsidRPr="00E4548A" w:rsidRDefault="00E84AE7" w:rsidP="00E84AE7">
            <w:pPr>
              <w:spacing w:line="480" w:lineRule="auto"/>
              <w:rPr>
                <w:rFonts w:eastAsia="DengXian"/>
                <w:lang w:eastAsia="zh-CN"/>
              </w:rPr>
            </w:pPr>
            <w:r w:rsidRPr="00E4548A">
              <w:rPr>
                <w:rFonts w:eastAsia="DengXian"/>
                <w:lang w:eastAsia="zh-CN"/>
              </w:rPr>
              <w:t>43.6 (12.0)</w:t>
            </w:r>
          </w:p>
        </w:tc>
      </w:tr>
      <w:tr w:rsidR="00E84AE7" w:rsidRPr="00E4548A" w14:paraId="4934D79B" w14:textId="77777777" w:rsidTr="00BC71FF">
        <w:tc>
          <w:tcPr>
            <w:tcW w:w="3539" w:type="dxa"/>
          </w:tcPr>
          <w:p w14:paraId="14AEAF81" w14:textId="77777777" w:rsidR="00E84AE7" w:rsidRPr="00E4548A" w:rsidRDefault="00E84AE7" w:rsidP="00E84AE7">
            <w:pPr>
              <w:spacing w:line="480" w:lineRule="auto"/>
              <w:rPr>
                <w:rFonts w:eastAsia="DengXian"/>
                <w:lang w:eastAsia="zh-CN"/>
              </w:rPr>
            </w:pPr>
            <w:r w:rsidRPr="00E4548A">
              <w:rPr>
                <w:rFonts w:eastAsia="DengXian"/>
                <w:lang w:eastAsia="zh-CN"/>
              </w:rPr>
              <w:t>Mean difference (95% CI)*</w:t>
            </w:r>
          </w:p>
        </w:tc>
        <w:tc>
          <w:tcPr>
            <w:tcW w:w="2552" w:type="dxa"/>
          </w:tcPr>
          <w:p w14:paraId="0C8F9F2A" w14:textId="77777777" w:rsidR="00E84AE7" w:rsidRPr="00E4548A" w:rsidRDefault="00E84AE7" w:rsidP="00E84AE7">
            <w:pPr>
              <w:spacing w:line="480" w:lineRule="auto"/>
              <w:rPr>
                <w:rFonts w:eastAsia="DengXian"/>
                <w:lang w:eastAsia="zh-CN"/>
              </w:rPr>
            </w:pPr>
            <w:r w:rsidRPr="00E4548A">
              <w:rPr>
                <w:rFonts w:eastAsia="DengXian"/>
                <w:lang w:eastAsia="zh-CN"/>
              </w:rPr>
              <w:t>-</w:t>
            </w:r>
          </w:p>
        </w:tc>
        <w:tc>
          <w:tcPr>
            <w:tcW w:w="2693" w:type="dxa"/>
          </w:tcPr>
          <w:p w14:paraId="7CD9C3AE" w14:textId="77777777" w:rsidR="00E84AE7" w:rsidRPr="00E4548A" w:rsidRDefault="00E84AE7" w:rsidP="00E84AE7">
            <w:pPr>
              <w:spacing w:line="480" w:lineRule="auto"/>
              <w:rPr>
                <w:rFonts w:eastAsia="DengXian"/>
                <w:lang w:eastAsia="zh-CN"/>
              </w:rPr>
            </w:pPr>
            <w:r w:rsidRPr="00E4548A">
              <w:rPr>
                <w:rFonts w:eastAsia="DengXian"/>
                <w:lang w:eastAsia="zh-CN"/>
              </w:rPr>
              <w:t>-1.27 (-3.53 to 0.99)</w:t>
            </w:r>
          </w:p>
        </w:tc>
      </w:tr>
      <w:tr w:rsidR="00E84AE7" w:rsidRPr="00E4548A" w14:paraId="21652B9F" w14:textId="77777777" w:rsidTr="00BC71FF">
        <w:tc>
          <w:tcPr>
            <w:tcW w:w="3539" w:type="dxa"/>
          </w:tcPr>
          <w:p w14:paraId="0B4036A5" w14:textId="77777777" w:rsidR="00E84AE7" w:rsidRPr="00E4548A" w:rsidRDefault="00E84AE7" w:rsidP="00E84AE7">
            <w:pPr>
              <w:spacing w:line="480" w:lineRule="auto"/>
              <w:rPr>
                <w:rFonts w:eastAsia="DengXian"/>
                <w:lang w:eastAsia="zh-CN"/>
              </w:rPr>
            </w:pPr>
            <w:r w:rsidRPr="00E4548A">
              <w:rPr>
                <w:rFonts w:eastAsia="DengXian"/>
                <w:lang w:eastAsia="zh-CN"/>
              </w:rPr>
              <w:t>P-value</w:t>
            </w:r>
          </w:p>
        </w:tc>
        <w:tc>
          <w:tcPr>
            <w:tcW w:w="2552" w:type="dxa"/>
          </w:tcPr>
          <w:p w14:paraId="397D098B" w14:textId="77777777" w:rsidR="00E84AE7" w:rsidRPr="00E4548A" w:rsidRDefault="00E84AE7" w:rsidP="00E84AE7">
            <w:pPr>
              <w:spacing w:line="480" w:lineRule="auto"/>
              <w:rPr>
                <w:rFonts w:eastAsia="DengXian"/>
                <w:lang w:eastAsia="zh-CN"/>
              </w:rPr>
            </w:pPr>
            <w:r w:rsidRPr="00E4548A">
              <w:rPr>
                <w:rFonts w:eastAsia="DengXian"/>
                <w:lang w:eastAsia="zh-CN"/>
              </w:rPr>
              <w:t>-</w:t>
            </w:r>
          </w:p>
        </w:tc>
        <w:tc>
          <w:tcPr>
            <w:tcW w:w="2693" w:type="dxa"/>
          </w:tcPr>
          <w:p w14:paraId="0CE3FCC8" w14:textId="77777777" w:rsidR="00E84AE7" w:rsidRPr="00E4548A" w:rsidRDefault="00E84AE7" w:rsidP="00E84AE7">
            <w:pPr>
              <w:spacing w:line="480" w:lineRule="auto"/>
              <w:rPr>
                <w:rFonts w:eastAsia="DengXian"/>
                <w:lang w:eastAsia="zh-CN"/>
              </w:rPr>
            </w:pPr>
            <w:r w:rsidRPr="00E4548A">
              <w:rPr>
                <w:rFonts w:eastAsia="DengXian"/>
                <w:lang w:eastAsia="zh-CN"/>
              </w:rPr>
              <w:t>0.271</w:t>
            </w:r>
          </w:p>
        </w:tc>
      </w:tr>
      <w:tr w:rsidR="00E84AE7" w:rsidRPr="00E4548A" w14:paraId="0FE051D6" w14:textId="77777777" w:rsidTr="00BC71FF">
        <w:tc>
          <w:tcPr>
            <w:tcW w:w="3539" w:type="dxa"/>
          </w:tcPr>
          <w:p w14:paraId="4147379F" w14:textId="77777777" w:rsidR="00E84AE7" w:rsidRPr="00E4548A" w:rsidRDefault="00E84AE7" w:rsidP="00E84AE7">
            <w:pPr>
              <w:spacing w:line="480" w:lineRule="auto"/>
              <w:rPr>
                <w:rFonts w:eastAsia="DengXian"/>
                <w:lang w:eastAsia="zh-CN"/>
              </w:rPr>
            </w:pPr>
            <w:r w:rsidRPr="00E4548A">
              <w:rPr>
                <w:rFonts w:eastAsia="DengXian"/>
                <w:lang w:eastAsia="zh-CN"/>
              </w:rPr>
              <w:t xml:space="preserve">6 months – N </w:t>
            </w:r>
          </w:p>
        </w:tc>
        <w:tc>
          <w:tcPr>
            <w:tcW w:w="2552" w:type="dxa"/>
          </w:tcPr>
          <w:p w14:paraId="642DA5D4" w14:textId="77777777" w:rsidR="00E84AE7" w:rsidRPr="00E4548A" w:rsidRDefault="00E84AE7" w:rsidP="00E84AE7">
            <w:pPr>
              <w:spacing w:line="480" w:lineRule="auto"/>
              <w:rPr>
                <w:rFonts w:eastAsia="DengXian"/>
                <w:lang w:eastAsia="zh-CN"/>
              </w:rPr>
            </w:pPr>
            <w:r w:rsidRPr="00E4548A">
              <w:rPr>
                <w:rFonts w:eastAsia="DengXian"/>
                <w:lang w:eastAsia="zh-CN"/>
              </w:rPr>
              <w:t>169</w:t>
            </w:r>
          </w:p>
        </w:tc>
        <w:tc>
          <w:tcPr>
            <w:tcW w:w="2693" w:type="dxa"/>
          </w:tcPr>
          <w:p w14:paraId="463F9267" w14:textId="77777777" w:rsidR="00E84AE7" w:rsidRPr="00E4548A" w:rsidRDefault="00E84AE7" w:rsidP="00E84AE7">
            <w:pPr>
              <w:spacing w:line="480" w:lineRule="auto"/>
              <w:rPr>
                <w:rFonts w:eastAsia="DengXian"/>
                <w:lang w:eastAsia="zh-CN"/>
              </w:rPr>
            </w:pPr>
            <w:r w:rsidRPr="00E4548A">
              <w:rPr>
                <w:rFonts w:eastAsia="DengXian"/>
                <w:lang w:eastAsia="zh-CN"/>
              </w:rPr>
              <w:t>180</w:t>
            </w:r>
          </w:p>
        </w:tc>
      </w:tr>
      <w:tr w:rsidR="00E84AE7" w:rsidRPr="00E4548A" w14:paraId="1347D993" w14:textId="77777777" w:rsidTr="00BC71FF">
        <w:tc>
          <w:tcPr>
            <w:tcW w:w="3539" w:type="dxa"/>
          </w:tcPr>
          <w:p w14:paraId="2BB03F1B" w14:textId="77777777" w:rsidR="00E84AE7" w:rsidRPr="00E4548A" w:rsidRDefault="00E84AE7" w:rsidP="00E84AE7">
            <w:pPr>
              <w:spacing w:line="480" w:lineRule="auto"/>
              <w:rPr>
                <w:rFonts w:eastAsia="DengXian"/>
                <w:lang w:eastAsia="zh-CN"/>
              </w:rPr>
            </w:pPr>
            <w:r w:rsidRPr="00E4548A">
              <w:rPr>
                <w:rFonts w:eastAsia="DengXian"/>
                <w:lang w:eastAsia="zh-CN"/>
              </w:rPr>
              <w:lastRenderedPageBreak/>
              <w:t>Mean (SD)</w:t>
            </w:r>
          </w:p>
        </w:tc>
        <w:tc>
          <w:tcPr>
            <w:tcW w:w="2552" w:type="dxa"/>
          </w:tcPr>
          <w:p w14:paraId="2371C9C6" w14:textId="77777777" w:rsidR="00E84AE7" w:rsidRPr="00E4548A" w:rsidRDefault="00E84AE7" w:rsidP="00E84AE7">
            <w:pPr>
              <w:spacing w:line="480" w:lineRule="auto"/>
              <w:rPr>
                <w:rFonts w:eastAsia="DengXian"/>
                <w:lang w:eastAsia="zh-CN"/>
              </w:rPr>
            </w:pPr>
            <w:r w:rsidRPr="00E4548A">
              <w:rPr>
                <w:rFonts w:eastAsia="DengXian"/>
                <w:lang w:eastAsia="zh-CN"/>
              </w:rPr>
              <w:t>41.9 (11.6)</w:t>
            </w:r>
          </w:p>
        </w:tc>
        <w:tc>
          <w:tcPr>
            <w:tcW w:w="2693" w:type="dxa"/>
          </w:tcPr>
          <w:p w14:paraId="5F567809" w14:textId="77777777" w:rsidR="00E84AE7" w:rsidRPr="00E4548A" w:rsidRDefault="00E84AE7" w:rsidP="00E84AE7">
            <w:pPr>
              <w:spacing w:line="480" w:lineRule="auto"/>
              <w:rPr>
                <w:rFonts w:eastAsia="DengXian"/>
                <w:lang w:eastAsia="zh-CN"/>
              </w:rPr>
            </w:pPr>
            <w:r w:rsidRPr="00E4548A">
              <w:rPr>
                <w:rFonts w:eastAsia="DengXian"/>
                <w:lang w:eastAsia="zh-CN"/>
              </w:rPr>
              <w:t>42.7 (12.0)</w:t>
            </w:r>
          </w:p>
        </w:tc>
      </w:tr>
      <w:tr w:rsidR="00E84AE7" w:rsidRPr="00E4548A" w14:paraId="516BC2C6" w14:textId="77777777" w:rsidTr="00BC71FF">
        <w:tc>
          <w:tcPr>
            <w:tcW w:w="3539" w:type="dxa"/>
          </w:tcPr>
          <w:p w14:paraId="467289E2" w14:textId="77777777" w:rsidR="00E84AE7" w:rsidRPr="00E4548A" w:rsidRDefault="00E84AE7" w:rsidP="00E84AE7">
            <w:pPr>
              <w:spacing w:line="480" w:lineRule="auto"/>
              <w:rPr>
                <w:rFonts w:eastAsia="DengXian"/>
                <w:lang w:eastAsia="zh-CN"/>
              </w:rPr>
            </w:pPr>
            <w:r w:rsidRPr="00E4548A">
              <w:rPr>
                <w:rFonts w:eastAsia="DengXian"/>
                <w:lang w:eastAsia="zh-CN"/>
              </w:rPr>
              <w:t>Mean difference (95% CI)</w:t>
            </w:r>
          </w:p>
        </w:tc>
        <w:tc>
          <w:tcPr>
            <w:tcW w:w="2552" w:type="dxa"/>
          </w:tcPr>
          <w:p w14:paraId="332086C2" w14:textId="77777777" w:rsidR="00E84AE7" w:rsidRPr="00E4548A" w:rsidRDefault="00E84AE7" w:rsidP="00E84AE7">
            <w:pPr>
              <w:spacing w:line="480" w:lineRule="auto"/>
              <w:rPr>
                <w:rFonts w:eastAsia="DengXian"/>
                <w:lang w:eastAsia="zh-CN"/>
              </w:rPr>
            </w:pPr>
            <w:r w:rsidRPr="00E4548A">
              <w:rPr>
                <w:rFonts w:eastAsia="DengXian"/>
                <w:lang w:eastAsia="zh-CN"/>
              </w:rPr>
              <w:t>-</w:t>
            </w:r>
          </w:p>
        </w:tc>
        <w:tc>
          <w:tcPr>
            <w:tcW w:w="2693" w:type="dxa"/>
          </w:tcPr>
          <w:p w14:paraId="01DE8A49" w14:textId="77777777" w:rsidR="00E84AE7" w:rsidRPr="00E4548A" w:rsidRDefault="00E84AE7" w:rsidP="00E84AE7">
            <w:pPr>
              <w:spacing w:line="480" w:lineRule="auto"/>
              <w:rPr>
                <w:rFonts w:eastAsia="DengXian"/>
                <w:lang w:eastAsia="zh-CN"/>
              </w:rPr>
            </w:pPr>
            <w:r w:rsidRPr="00E4548A">
              <w:rPr>
                <w:rFonts w:eastAsia="DengXian"/>
                <w:lang w:eastAsia="zh-CN"/>
              </w:rPr>
              <w:t>0.21 (-1.74 to 2.16)</w:t>
            </w:r>
          </w:p>
        </w:tc>
      </w:tr>
      <w:tr w:rsidR="00E84AE7" w:rsidRPr="00E4548A" w14:paraId="3EC75C73" w14:textId="77777777" w:rsidTr="00BC71FF">
        <w:tc>
          <w:tcPr>
            <w:tcW w:w="3539" w:type="dxa"/>
          </w:tcPr>
          <w:p w14:paraId="2E1BFEE0" w14:textId="77777777" w:rsidR="00E84AE7" w:rsidRPr="00E4548A" w:rsidRDefault="00E84AE7" w:rsidP="00E84AE7">
            <w:pPr>
              <w:spacing w:line="480" w:lineRule="auto"/>
              <w:rPr>
                <w:rFonts w:eastAsia="DengXian"/>
                <w:lang w:eastAsia="zh-CN"/>
              </w:rPr>
            </w:pPr>
            <w:r w:rsidRPr="00E4548A">
              <w:rPr>
                <w:rFonts w:eastAsia="DengXian"/>
                <w:lang w:eastAsia="zh-CN"/>
              </w:rPr>
              <w:t>P-value</w:t>
            </w:r>
          </w:p>
        </w:tc>
        <w:tc>
          <w:tcPr>
            <w:tcW w:w="2552" w:type="dxa"/>
          </w:tcPr>
          <w:p w14:paraId="030D92CC" w14:textId="77777777" w:rsidR="00E84AE7" w:rsidRPr="00E4548A" w:rsidRDefault="00E84AE7" w:rsidP="00E84AE7">
            <w:pPr>
              <w:spacing w:line="480" w:lineRule="auto"/>
              <w:rPr>
                <w:rFonts w:eastAsia="DengXian"/>
                <w:lang w:eastAsia="zh-CN"/>
              </w:rPr>
            </w:pPr>
            <w:r w:rsidRPr="00E4548A">
              <w:rPr>
                <w:rFonts w:eastAsia="DengXian"/>
                <w:lang w:eastAsia="zh-CN"/>
              </w:rPr>
              <w:t>-</w:t>
            </w:r>
          </w:p>
        </w:tc>
        <w:tc>
          <w:tcPr>
            <w:tcW w:w="2693" w:type="dxa"/>
          </w:tcPr>
          <w:p w14:paraId="3AC55129" w14:textId="77777777" w:rsidR="00E84AE7" w:rsidRPr="00E4548A" w:rsidRDefault="00E84AE7" w:rsidP="00E84AE7">
            <w:pPr>
              <w:spacing w:line="480" w:lineRule="auto"/>
              <w:rPr>
                <w:rFonts w:eastAsia="DengXian"/>
                <w:lang w:eastAsia="zh-CN"/>
              </w:rPr>
            </w:pPr>
            <w:r w:rsidRPr="00E4548A">
              <w:rPr>
                <w:rFonts w:eastAsia="DengXian"/>
                <w:lang w:eastAsia="zh-CN"/>
              </w:rPr>
              <w:t>0.834</w:t>
            </w:r>
          </w:p>
        </w:tc>
      </w:tr>
    </w:tbl>
    <w:p w14:paraId="01328E5C" w14:textId="044F35FF" w:rsidR="00E84AE7" w:rsidRPr="00E4548A" w:rsidRDefault="00E84AE7" w:rsidP="00E84AE7">
      <w:pPr>
        <w:spacing w:line="480" w:lineRule="auto"/>
        <w:rPr>
          <w:rFonts w:eastAsia="DengXian" w:cstheme="minorHAnsi"/>
          <w:iCs/>
          <w:szCs w:val="24"/>
          <w:lang w:eastAsia="zh-CN"/>
        </w:rPr>
      </w:pPr>
      <w:r w:rsidRPr="00E4548A">
        <w:rPr>
          <w:rFonts w:eastAsia="DengXian" w:cstheme="minorHAnsi"/>
          <w:iCs/>
          <w:szCs w:val="24"/>
          <w:lang w:eastAsia="zh-CN"/>
        </w:rPr>
        <w:t xml:space="preserve">SD: standard deviation; CI: confidence interval. *Regression based on n=289 due to missing </w:t>
      </w:r>
      <w:r w:rsidR="00262A82" w:rsidRPr="00E4548A">
        <w:rPr>
          <w:rFonts w:eastAsia="DengXian" w:cstheme="minorHAnsi"/>
          <w:iCs/>
          <w:szCs w:val="24"/>
          <w:lang w:eastAsia="zh-CN"/>
        </w:rPr>
        <w:t>Organization</w:t>
      </w:r>
      <w:r w:rsidRPr="00E4548A">
        <w:rPr>
          <w:rFonts w:eastAsia="DengXian" w:cstheme="minorHAnsi"/>
          <w:iCs/>
          <w:szCs w:val="24"/>
          <w:lang w:eastAsia="zh-CN"/>
        </w:rPr>
        <w:t xml:space="preserve"> variable for Usual Care group participant.</w:t>
      </w:r>
    </w:p>
    <w:p w14:paraId="17286C4F" w14:textId="386D6FB7" w:rsidR="00F1732F" w:rsidRPr="00E4548A" w:rsidRDefault="00772545" w:rsidP="00F1732F">
      <w:pPr>
        <w:spacing w:line="480" w:lineRule="auto"/>
        <w:rPr>
          <w:i/>
          <w:iCs/>
        </w:rPr>
      </w:pPr>
      <w:r w:rsidRPr="00E4548A">
        <w:rPr>
          <w:i/>
          <w:iCs/>
        </w:rPr>
        <w:t xml:space="preserve">3.2.1 </w:t>
      </w:r>
      <w:r w:rsidR="00E84AE7" w:rsidRPr="00E4548A">
        <w:rPr>
          <w:i/>
          <w:iCs/>
        </w:rPr>
        <w:t xml:space="preserve">Secondary endpoints </w:t>
      </w:r>
    </w:p>
    <w:p w14:paraId="7D0E1756" w14:textId="4ECAC415" w:rsidR="00B17C5B" w:rsidRPr="00E4548A" w:rsidRDefault="009C6509" w:rsidP="00C463EB">
      <w:pPr>
        <w:spacing w:line="480" w:lineRule="auto"/>
      </w:pPr>
      <w:r>
        <w:t>The data is compatible with n</w:t>
      </w:r>
      <w:r w:rsidR="009B4004">
        <w:t xml:space="preserve">o or little </w:t>
      </w:r>
      <w:r w:rsidR="009B4004" w:rsidRPr="00E4548A">
        <w:t>meaningful treatment effect</w:t>
      </w:r>
      <w:r w:rsidR="009B4004">
        <w:t xml:space="preserve">s </w:t>
      </w:r>
      <w:r w:rsidR="009B4004" w:rsidRPr="00E4548A">
        <w:t>for the secondary endpoints at 3 and 6 months</w:t>
      </w:r>
      <w:r>
        <w:t xml:space="preserve"> </w:t>
      </w:r>
      <w:r w:rsidR="00E84AE7" w:rsidRPr="00E4548A">
        <w:t xml:space="preserve">(see </w:t>
      </w:r>
      <w:r w:rsidR="00117F42">
        <w:t>Appendix 2</w:t>
      </w:r>
      <w:r w:rsidR="00E84AE7" w:rsidRPr="00E4548A">
        <w:t xml:space="preserve">). </w:t>
      </w:r>
    </w:p>
    <w:p w14:paraId="1E1F431B" w14:textId="1F5D949C" w:rsidR="008F3B15" w:rsidRPr="00E4548A" w:rsidRDefault="00772545" w:rsidP="00E84AE7">
      <w:pPr>
        <w:rPr>
          <w:b/>
          <w:bCs/>
        </w:rPr>
      </w:pPr>
      <w:r w:rsidRPr="00E4548A">
        <w:rPr>
          <w:b/>
          <w:bCs/>
        </w:rPr>
        <w:t xml:space="preserve">3.3 </w:t>
      </w:r>
      <w:r w:rsidR="00042DE5" w:rsidRPr="00E4548A">
        <w:rPr>
          <w:b/>
          <w:bCs/>
        </w:rPr>
        <w:t>Economic Evaluation</w:t>
      </w:r>
    </w:p>
    <w:p w14:paraId="3ED562A5" w14:textId="218909E8" w:rsidR="00E84AE7" w:rsidRPr="00E4548A" w:rsidRDefault="00772545" w:rsidP="00E84AE7">
      <w:pPr>
        <w:rPr>
          <w:i/>
          <w:iCs/>
        </w:rPr>
      </w:pPr>
      <w:r w:rsidRPr="00E4548A">
        <w:rPr>
          <w:i/>
          <w:iCs/>
        </w:rPr>
        <w:t xml:space="preserve">3.3.1 </w:t>
      </w:r>
      <w:r w:rsidR="00E84AE7" w:rsidRPr="00E4548A">
        <w:rPr>
          <w:i/>
          <w:iCs/>
        </w:rPr>
        <w:t xml:space="preserve">Intervention costs </w:t>
      </w:r>
    </w:p>
    <w:p w14:paraId="01D5CED5" w14:textId="6A088F6F" w:rsidR="00A82303" w:rsidRPr="00E4548A" w:rsidRDefault="00477644" w:rsidP="00A82303">
      <w:pPr>
        <w:spacing w:line="480" w:lineRule="auto"/>
      </w:pPr>
      <w:r>
        <w:t>The</w:t>
      </w:r>
      <w:r w:rsidR="00A82303" w:rsidRPr="00E4548A">
        <w:t xml:space="preserve"> mean intervention cost per participant </w:t>
      </w:r>
      <w:r w:rsidR="009C6509">
        <w:t>was</w:t>
      </w:r>
      <w:r w:rsidR="00A82303" w:rsidRPr="00E4548A">
        <w:t xml:space="preserve"> £52.65</w:t>
      </w:r>
      <w:r w:rsidR="006A43CA" w:rsidRPr="00E4548A">
        <w:t xml:space="preserve">. </w:t>
      </w:r>
    </w:p>
    <w:p w14:paraId="118A9C79" w14:textId="54B5E93B" w:rsidR="001F1D34" w:rsidRPr="00E4548A" w:rsidRDefault="00772545" w:rsidP="009F7307">
      <w:pPr>
        <w:spacing w:line="360" w:lineRule="auto"/>
        <w:rPr>
          <w:i/>
          <w:iCs/>
        </w:rPr>
      </w:pPr>
      <w:r w:rsidRPr="00E4548A">
        <w:rPr>
          <w:i/>
          <w:iCs/>
        </w:rPr>
        <w:t xml:space="preserve">3.3.2 </w:t>
      </w:r>
      <w:r w:rsidR="00A82303" w:rsidRPr="00E4548A">
        <w:rPr>
          <w:i/>
          <w:iCs/>
        </w:rPr>
        <w:t xml:space="preserve">Resource use </w:t>
      </w:r>
    </w:p>
    <w:p w14:paraId="4A907D45" w14:textId="3C82F086" w:rsidR="00A82303" w:rsidRPr="00E4548A" w:rsidRDefault="00477644" w:rsidP="00A82303">
      <w:pPr>
        <w:spacing w:line="480" w:lineRule="auto"/>
      </w:pPr>
      <w:r>
        <w:t>P</w:t>
      </w:r>
      <w:r w:rsidR="00A82303" w:rsidRPr="00E4548A">
        <w:t xml:space="preserve">articipants in the intervention group received more professional care at </w:t>
      </w:r>
      <w:r w:rsidR="009C6509">
        <w:t>6 months</w:t>
      </w:r>
      <w:r>
        <w:t>, but informal care was similar between arms</w:t>
      </w:r>
      <w:r w:rsidR="00A82303" w:rsidRPr="00E4548A">
        <w:t xml:space="preserve">.  For participants </w:t>
      </w:r>
      <w:r w:rsidR="00C71994" w:rsidRPr="00E4548A">
        <w:t>who provided information on activities</w:t>
      </w:r>
      <w:r w:rsidR="00A82303" w:rsidRPr="00E4548A">
        <w:t>, the</w:t>
      </w:r>
      <w:r>
        <w:t>re were no differences in the</w:t>
      </w:r>
      <w:r w:rsidR="00A82303" w:rsidRPr="00E4548A">
        <w:t xml:space="preserve"> mean number of activities at each timepoint (baseline mean=2.28 </w:t>
      </w:r>
      <w:r w:rsidRPr="00E4548A">
        <w:t xml:space="preserve">for usual care </w:t>
      </w:r>
      <w:r w:rsidR="00A82303" w:rsidRPr="00E4548A">
        <w:t xml:space="preserve">and 2.34 </w:t>
      </w:r>
      <w:r>
        <w:t>for</w:t>
      </w:r>
      <w:r w:rsidR="00A82303" w:rsidRPr="00E4548A">
        <w:t xml:space="preserve"> intervention participants)</w:t>
      </w:r>
      <w:r>
        <w:t xml:space="preserve"> with both groups showing small increases at</w:t>
      </w:r>
      <w:r w:rsidR="00A82303" w:rsidRPr="00E4548A">
        <w:t xml:space="preserve"> 3 months (</w:t>
      </w:r>
      <w:r w:rsidR="003C6764">
        <w:t>Appendix 3</w:t>
      </w:r>
      <w:r w:rsidR="00A82303" w:rsidRPr="00E4548A">
        <w:t xml:space="preserve">). At 6 months there was no evidence of an </w:t>
      </w:r>
      <w:r>
        <w:t>increased</w:t>
      </w:r>
      <w:r w:rsidR="00A82303" w:rsidRPr="00E4548A">
        <w:t xml:space="preserve"> activities in either group, however usual care reported activities below baseline levels. </w:t>
      </w:r>
      <w:r w:rsidR="00117F42">
        <w:t xml:space="preserve">Resource use missing data was high across both groups and all time points. </w:t>
      </w:r>
    </w:p>
    <w:p w14:paraId="49F3D3F2" w14:textId="1B5D926B" w:rsidR="00477644" w:rsidRDefault="00A82303" w:rsidP="00A82303">
      <w:pPr>
        <w:spacing w:line="480" w:lineRule="auto"/>
      </w:pPr>
      <w:r w:rsidRPr="00E4548A">
        <w:t xml:space="preserve">In total, 265 (57%) of participants completed the NHS and PSS resource use questions at both time points (see </w:t>
      </w:r>
      <w:r w:rsidR="003C6764">
        <w:t>Appendix 3</w:t>
      </w:r>
      <w:r w:rsidRPr="00E4548A">
        <w:t xml:space="preserve"> </w:t>
      </w:r>
      <w:r w:rsidR="00477644">
        <w:t xml:space="preserve">Mean </w:t>
      </w:r>
      <w:r w:rsidR="00477644" w:rsidRPr="00E4548A">
        <w:t>costs</w:t>
      </w:r>
      <w:r w:rsidR="00477644">
        <w:t xml:space="preserve"> were</w:t>
      </w:r>
      <w:r w:rsidR="00477644" w:rsidRPr="00E4548A">
        <w:t xml:space="preserve"> higher in the intervention arm compared to the control (£744.26 intervention, £691.84 control)</w:t>
      </w:r>
      <w:r w:rsidR="00477644">
        <w:t xml:space="preserve"> and </w:t>
      </w:r>
      <w:r w:rsidR="00477644" w:rsidRPr="00E4548A">
        <w:t>from a public sector perspective</w:t>
      </w:r>
      <w:r w:rsidR="00477644">
        <w:t xml:space="preserve">, the total </w:t>
      </w:r>
      <w:r w:rsidR="00477644" w:rsidRPr="00E4548A">
        <w:t>was £190,834</w:t>
      </w:r>
      <w:r w:rsidR="00477644">
        <w:t>. When societal costs are included (</w:t>
      </w:r>
      <w:r w:rsidR="00477644" w:rsidRPr="00E4548A">
        <w:t>informal care and out of pocket activit</w:t>
      </w:r>
      <w:r w:rsidR="00477644">
        <w:t>ies) the intervention costs remain</w:t>
      </w:r>
      <w:r w:rsidR="009C6509">
        <w:t>ed</w:t>
      </w:r>
      <w:r w:rsidR="00477644">
        <w:t xml:space="preserve"> higher </w:t>
      </w:r>
      <w:r w:rsidR="00477644" w:rsidRPr="00E4548A">
        <w:t xml:space="preserve">(intervention </w:t>
      </w:r>
      <w:r w:rsidR="00477644">
        <w:t xml:space="preserve">mean cost of </w:t>
      </w:r>
      <w:r w:rsidR="00477644" w:rsidRPr="00E4548A">
        <w:t xml:space="preserve">£652.89, control </w:t>
      </w:r>
      <w:r w:rsidR="00477644">
        <w:t xml:space="preserve">mean of </w:t>
      </w:r>
      <w:r w:rsidR="00477644" w:rsidRPr="00E4548A">
        <w:t>£566.48),</w:t>
      </w:r>
      <w:r w:rsidR="00477644" w:rsidRPr="00477644">
        <w:t xml:space="preserve"> </w:t>
      </w:r>
      <w:r w:rsidR="00477644" w:rsidRPr="00E4548A">
        <w:t>but this relates to substantially missing data (2</w:t>
      </w:r>
      <w:r w:rsidR="001957B2">
        <w:t>7</w:t>
      </w:r>
      <w:r w:rsidR="00477644" w:rsidRPr="00E4548A">
        <w:t>% completeness of participants overall).</w:t>
      </w:r>
    </w:p>
    <w:p w14:paraId="61E8BE87" w14:textId="3F47B7E9" w:rsidR="00A82303" w:rsidRPr="00E4548A" w:rsidRDefault="00772545" w:rsidP="00A82303">
      <w:pPr>
        <w:spacing w:line="480" w:lineRule="auto"/>
        <w:rPr>
          <w:rFonts w:ascii="Calibri" w:eastAsiaTheme="majorEastAsia" w:hAnsi="Calibri" w:cstheme="majorBidi"/>
          <w:i/>
          <w:iCs/>
          <w:szCs w:val="24"/>
          <w:lang w:eastAsia="zh-CN"/>
        </w:rPr>
      </w:pPr>
      <w:bookmarkStart w:id="8" w:name="_Toc144472608"/>
      <w:r w:rsidRPr="00E4548A">
        <w:rPr>
          <w:rFonts w:ascii="Calibri" w:eastAsiaTheme="majorEastAsia" w:hAnsi="Calibri" w:cstheme="majorBidi"/>
          <w:i/>
          <w:iCs/>
          <w:szCs w:val="24"/>
          <w:lang w:eastAsia="zh-CN"/>
        </w:rPr>
        <w:lastRenderedPageBreak/>
        <w:t xml:space="preserve">3.3.3 </w:t>
      </w:r>
      <w:r w:rsidR="00A82303" w:rsidRPr="00E4548A">
        <w:rPr>
          <w:rFonts w:ascii="Calibri" w:eastAsiaTheme="majorEastAsia" w:hAnsi="Calibri" w:cstheme="majorBidi"/>
          <w:i/>
          <w:iCs/>
          <w:szCs w:val="24"/>
          <w:lang w:eastAsia="zh-CN"/>
        </w:rPr>
        <w:t>Preference based outcomes</w:t>
      </w:r>
      <w:bookmarkEnd w:id="8"/>
    </w:p>
    <w:p w14:paraId="2FA675B7" w14:textId="202C5762" w:rsidR="00BB2C4C" w:rsidRPr="00E4548A" w:rsidRDefault="00477644" w:rsidP="00A82303">
      <w:pPr>
        <w:spacing w:line="480" w:lineRule="auto"/>
        <w:rPr>
          <w:rFonts w:eastAsia="DengXian" w:cstheme="minorHAnsi"/>
          <w:iCs/>
          <w:szCs w:val="24"/>
          <w:lang w:eastAsia="zh-CN"/>
        </w:rPr>
      </w:pPr>
      <w:r>
        <w:rPr>
          <w:rFonts w:eastAsia="DengXian" w:cstheme="minorHAnsi"/>
          <w:iCs/>
          <w:szCs w:val="24"/>
          <w:lang w:eastAsia="zh-CN"/>
        </w:rPr>
        <w:t>T</w:t>
      </w:r>
      <w:r w:rsidR="00A82303" w:rsidRPr="00E4548A">
        <w:rPr>
          <w:rFonts w:eastAsia="DengXian" w:cstheme="minorHAnsi"/>
          <w:iCs/>
          <w:szCs w:val="24"/>
          <w:lang w:eastAsia="zh-CN"/>
        </w:rPr>
        <w:t>here was a negligible</w:t>
      </w:r>
      <w:r>
        <w:rPr>
          <w:rFonts w:eastAsia="DengXian" w:cstheme="minorHAnsi"/>
          <w:iCs/>
          <w:szCs w:val="24"/>
          <w:lang w:eastAsia="zh-CN"/>
        </w:rPr>
        <w:t>, non-</w:t>
      </w:r>
      <w:r w:rsidR="001957B2">
        <w:rPr>
          <w:rFonts w:eastAsia="DengXian" w:cstheme="minorHAnsi"/>
          <w:iCs/>
          <w:szCs w:val="24"/>
          <w:lang w:eastAsia="zh-CN"/>
        </w:rPr>
        <w:t>significant</w:t>
      </w:r>
      <w:r w:rsidR="001957B2" w:rsidRPr="00E4548A">
        <w:rPr>
          <w:rFonts w:eastAsia="DengXian" w:cstheme="minorHAnsi"/>
          <w:iCs/>
          <w:szCs w:val="24"/>
          <w:lang w:eastAsia="zh-CN"/>
        </w:rPr>
        <w:t xml:space="preserve"> difference</w:t>
      </w:r>
      <w:r w:rsidRPr="00E4548A">
        <w:rPr>
          <w:rFonts w:eastAsia="DengXian" w:cstheme="minorHAnsi"/>
          <w:iCs/>
          <w:szCs w:val="24"/>
          <w:lang w:eastAsia="zh-CN"/>
        </w:rPr>
        <w:t xml:space="preserve"> in QALYs </w:t>
      </w:r>
      <w:r w:rsidR="00A82303" w:rsidRPr="00E4548A">
        <w:rPr>
          <w:rFonts w:eastAsia="DengXian" w:cstheme="minorHAnsi"/>
          <w:iCs/>
          <w:szCs w:val="24"/>
          <w:lang w:eastAsia="zh-CN"/>
        </w:rPr>
        <w:t>(95% CI -0.012 to 0.007)</w:t>
      </w:r>
      <w:r w:rsidR="003C6764">
        <w:rPr>
          <w:rFonts w:eastAsia="DengXian" w:cstheme="minorHAnsi"/>
          <w:iCs/>
          <w:szCs w:val="24"/>
          <w:lang w:eastAsia="zh-CN"/>
        </w:rPr>
        <w:t xml:space="preserve">, </w:t>
      </w:r>
      <w:r w:rsidR="003C6764" w:rsidRPr="00E4548A">
        <w:rPr>
          <w:rFonts w:eastAsia="DengXian" w:cstheme="minorHAnsi"/>
          <w:iCs/>
          <w:szCs w:val="24"/>
          <w:lang w:eastAsia="zh-CN"/>
        </w:rPr>
        <w:t>Years of Sufficient Capability (YSC) and Years of full capability (YFC)</w:t>
      </w:r>
      <w:r>
        <w:rPr>
          <w:rFonts w:eastAsia="DengXian" w:cstheme="minorHAnsi"/>
          <w:iCs/>
          <w:szCs w:val="24"/>
          <w:lang w:eastAsia="zh-CN"/>
        </w:rPr>
        <w:t>a</w:t>
      </w:r>
      <w:r w:rsidRPr="00477644">
        <w:rPr>
          <w:rFonts w:eastAsia="DengXian" w:cstheme="minorHAnsi"/>
          <w:iCs/>
          <w:szCs w:val="24"/>
          <w:lang w:eastAsia="zh-CN"/>
        </w:rPr>
        <w:t>fter adjustment for clustering by organization</w:t>
      </w:r>
      <w:r>
        <w:rPr>
          <w:rFonts w:eastAsia="DengXian" w:cstheme="minorHAnsi"/>
          <w:iCs/>
          <w:szCs w:val="24"/>
          <w:lang w:eastAsia="zh-CN"/>
        </w:rPr>
        <w:t xml:space="preserve">. </w:t>
      </w:r>
      <w:r w:rsidR="003C6764">
        <w:rPr>
          <w:rFonts w:eastAsia="DengXian" w:cstheme="minorHAnsi"/>
          <w:iCs/>
          <w:szCs w:val="24"/>
          <w:lang w:eastAsia="zh-CN"/>
        </w:rPr>
        <w:t>T</w:t>
      </w:r>
      <w:r w:rsidR="00A82303" w:rsidRPr="00E4548A">
        <w:rPr>
          <w:rFonts w:eastAsia="DengXian" w:cstheme="minorHAnsi"/>
          <w:iCs/>
          <w:szCs w:val="24"/>
          <w:lang w:eastAsia="zh-CN"/>
        </w:rPr>
        <w:t xml:space="preserve">he incremental cost was £88.96 which </w:t>
      </w:r>
      <w:r w:rsidR="00262A82" w:rsidRPr="00E4548A">
        <w:rPr>
          <w:rFonts w:eastAsia="DengXian" w:cstheme="minorHAnsi"/>
          <w:iCs/>
          <w:szCs w:val="24"/>
          <w:lang w:eastAsia="zh-CN"/>
        </w:rPr>
        <w:t>favors</w:t>
      </w:r>
      <w:r w:rsidR="00A82303" w:rsidRPr="00E4548A">
        <w:rPr>
          <w:rFonts w:eastAsia="DengXian" w:cstheme="minorHAnsi"/>
          <w:iCs/>
          <w:szCs w:val="24"/>
          <w:lang w:eastAsia="zh-CN"/>
        </w:rPr>
        <w:t xml:space="preserve"> usual </w:t>
      </w:r>
      <w:r w:rsidR="003C6764" w:rsidRPr="00E4548A">
        <w:rPr>
          <w:rFonts w:eastAsia="DengXian" w:cstheme="minorHAnsi"/>
          <w:iCs/>
          <w:szCs w:val="24"/>
          <w:lang w:eastAsia="zh-CN"/>
        </w:rPr>
        <w:t>care but</w:t>
      </w:r>
      <w:r w:rsidR="00A82303" w:rsidRPr="00E4548A">
        <w:rPr>
          <w:rFonts w:eastAsia="DengXian" w:cstheme="minorHAnsi"/>
          <w:iCs/>
          <w:szCs w:val="24"/>
          <w:lang w:eastAsia="zh-CN"/>
        </w:rPr>
        <w:t xml:space="preserve"> is a non-significant result (95% £-132.52 to £310.45).</w:t>
      </w:r>
    </w:p>
    <w:p w14:paraId="3D1824BA" w14:textId="13EFE45A" w:rsidR="00BB2C4C" w:rsidRPr="00E4548A" w:rsidRDefault="00772545" w:rsidP="00BB2C4C">
      <w:pPr>
        <w:keepNext/>
        <w:keepLines/>
        <w:spacing w:before="40" w:after="0" w:line="480" w:lineRule="auto"/>
        <w:ind w:left="360" w:hanging="360"/>
        <w:outlineLvl w:val="1"/>
        <w:rPr>
          <w:rFonts w:ascii="Calibri" w:eastAsia="DengXian" w:hAnsi="Calibri" w:cstheme="majorBidi"/>
          <w:b/>
          <w:iCs/>
          <w:color w:val="000000" w:themeColor="text1"/>
          <w:sz w:val="24"/>
          <w:szCs w:val="26"/>
          <w:lang w:eastAsia="zh-CN"/>
        </w:rPr>
      </w:pPr>
      <w:bookmarkStart w:id="9" w:name="_Toc144472615"/>
      <w:r w:rsidRPr="00E4548A">
        <w:rPr>
          <w:rFonts w:ascii="Calibri" w:eastAsia="DengXian" w:hAnsi="Calibri" w:cstheme="majorBidi"/>
          <w:b/>
          <w:iCs/>
          <w:color w:val="000000" w:themeColor="text1"/>
          <w:sz w:val="24"/>
          <w:szCs w:val="26"/>
          <w:lang w:eastAsia="zh-CN"/>
        </w:rPr>
        <w:t xml:space="preserve">3.3.2 </w:t>
      </w:r>
      <w:r w:rsidR="00BB2C4C" w:rsidRPr="00E4548A">
        <w:rPr>
          <w:rFonts w:ascii="Calibri" w:eastAsia="DengXian" w:hAnsi="Calibri" w:cstheme="majorBidi"/>
          <w:b/>
          <w:iCs/>
          <w:color w:val="000000" w:themeColor="text1"/>
          <w:sz w:val="24"/>
          <w:szCs w:val="26"/>
          <w:lang w:eastAsia="zh-CN"/>
        </w:rPr>
        <w:t>Primary Economic analysis – complete case</w:t>
      </w:r>
      <w:bookmarkEnd w:id="9"/>
    </w:p>
    <w:p w14:paraId="2A5EECE5" w14:textId="60211920" w:rsidR="00BB2C4C" w:rsidRDefault="00BB2C4C" w:rsidP="000D0A26">
      <w:pPr>
        <w:spacing w:line="480" w:lineRule="auto"/>
        <w:rPr>
          <w:rFonts w:eastAsia="DengXian" w:cstheme="minorHAnsi"/>
          <w:iCs/>
          <w:szCs w:val="24"/>
          <w:lang w:eastAsia="zh-CN"/>
        </w:rPr>
      </w:pPr>
      <w:r w:rsidRPr="00E4548A">
        <w:rPr>
          <w:rFonts w:eastAsia="DengXian" w:cstheme="minorHAnsi"/>
          <w:iCs/>
          <w:szCs w:val="24"/>
          <w:lang w:eastAsia="zh-CN"/>
        </w:rPr>
        <w:t xml:space="preserve">214 participants (46%) contributed both QALY and Cost data for the primary </w:t>
      </w:r>
      <w:r w:rsidR="003C6764">
        <w:rPr>
          <w:rFonts w:eastAsia="DengXian" w:cstheme="minorHAnsi"/>
          <w:iCs/>
          <w:szCs w:val="24"/>
          <w:lang w:eastAsia="zh-CN"/>
        </w:rPr>
        <w:t xml:space="preserve">net monetary benefit </w:t>
      </w:r>
      <w:r w:rsidRPr="00E4548A">
        <w:rPr>
          <w:rFonts w:eastAsia="DengXian" w:cstheme="minorHAnsi"/>
          <w:iCs/>
          <w:szCs w:val="24"/>
          <w:lang w:eastAsia="zh-CN"/>
        </w:rPr>
        <w:t>analysis of public sector costs</w:t>
      </w:r>
      <w:r w:rsidRPr="00E4548A">
        <w:rPr>
          <w:rFonts w:eastAsia="DengXian" w:cstheme="minorHAnsi"/>
          <w:i/>
          <w:iCs/>
          <w:szCs w:val="24"/>
          <w:lang w:eastAsia="zh-CN"/>
        </w:rPr>
        <w:t xml:space="preserve">. </w:t>
      </w:r>
      <w:r w:rsidRPr="00E4548A">
        <w:rPr>
          <w:rFonts w:eastAsia="DengXian" w:cstheme="minorHAnsi"/>
          <w:szCs w:val="24"/>
          <w:lang w:eastAsia="zh-CN"/>
        </w:rPr>
        <w:t xml:space="preserve">Comparative analysis of public sector and societal costs are provided in Table </w:t>
      </w:r>
      <w:r w:rsidR="003C6764">
        <w:rPr>
          <w:rFonts w:eastAsia="DengXian" w:cstheme="minorHAnsi"/>
          <w:szCs w:val="24"/>
          <w:lang w:eastAsia="zh-CN"/>
        </w:rPr>
        <w:t>5</w:t>
      </w:r>
      <w:r w:rsidRPr="00E4548A">
        <w:rPr>
          <w:rFonts w:eastAsia="DengXian" w:cstheme="minorHAnsi"/>
          <w:szCs w:val="24"/>
          <w:lang w:eastAsia="zh-CN"/>
        </w:rPr>
        <w:t>.</w:t>
      </w:r>
      <w:r w:rsidR="009C6509">
        <w:rPr>
          <w:rFonts w:eastAsia="DengXian" w:cstheme="minorHAnsi"/>
          <w:szCs w:val="24"/>
          <w:lang w:eastAsia="zh-CN"/>
        </w:rPr>
        <w:t xml:space="preserve"> </w:t>
      </w:r>
      <w:r w:rsidR="002D3257">
        <w:rPr>
          <w:rFonts w:eastAsia="DengXian" w:cstheme="minorHAnsi"/>
          <w:iCs/>
          <w:szCs w:val="24"/>
          <w:lang w:eastAsia="zh-CN"/>
        </w:rPr>
        <w:t>T</w:t>
      </w:r>
      <w:r w:rsidRPr="00E4548A">
        <w:rPr>
          <w:rFonts w:eastAsia="DengXian" w:cstheme="minorHAnsi"/>
          <w:iCs/>
          <w:szCs w:val="24"/>
          <w:lang w:eastAsia="zh-CN"/>
        </w:rPr>
        <w:t>he incremental net monetary benefit (intervention vs. usual care) was £-443.72 (95% CI £-1,060.38 to 172.93)</w:t>
      </w:r>
      <w:r w:rsidR="002D3257" w:rsidRPr="002D3257">
        <w:rPr>
          <w:rFonts w:eastAsia="DengXian" w:cstheme="minorHAnsi"/>
          <w:iCs/>
          <w:szCs w:val="24"/>
          <w:lang w:eastAsia="zh-CN"/>
        </w:rPr>
        <w:t xml:space="preserve"> </w:t>
      </w:r>
      <w:r w:rsidR="002D3257">
        <w:rPr>
          <w:rFonts w:eastAsia="DengXian" w:cstheme="minorHAnsi"/>
          <w:iCs/>
          <w:szCs w:val="24"/>
          <w:lang w:eastAsia="zh-CN"/>
        </w:rPr>
        <w:t>a</w:t>
      </w:r>
      <w:r w:rsidR="002D3257" w:rsidRPr="002D3257">
        <w:rPr>
          <w:rFonts w:eastAsia="DengXian" w:cstheme="minorHAnsi"/>
          <w:iCs/>
          <w:szCs w:val="24"/>
          <w:lang w:eastAsia="zh-CN"/>
        </w:rPr>
        <w:t>fter adjustment for clustering by organization</w:t>
      </w:r>
      <w:r w:rsidRPr="00E4548A">
        <w:rPr>
          <w:rFonts w:eastAsia="DengXian" w:cstheme="minorHAnsi"/>
          <w:iCs/>
          <w:szCs w:val="24"/>
          <w:lang w:eastAsia="zh-CN"/>
        </w:rPr>
        <w:t xml:space="preserve">.  This negative sign on iNMB for the intervention </w:t>
      </w:r>
      <w:r w:rsidR="00262A82" w:rsidRPr="00E4548A">
        <w:rPr>
          <w:rFonts w:eastAsia="DengXian" w:cstheme="minorHAnsi"/>
          <w:iCs/>
          <w:szCs w:val="24"/>
          <w:lang w:eastAsia="zh-CN"/>
        </w:rPr>
        <w:t>favors</w:t>
      </w:r>
      <w:r w:rsidRPr="00E4548A">
        <w:rPr>
          <w:rFonts w:eastAsia="DengXian" w:cstheme="minorHAnsi"/>
          <w:iCs/>
          <w:szCs w:val="24"/>
          <w:lang w:eastAsia="zh-CN"/>
        </w:rPr>
        <w:t xml:space="preserve"> usual care, but the confidence interval overlaps zero showing that this is non-significant. To consider decision uncertainty as the threshold value of the WTP threshold varies we additionally present Incremental Net Monetary Benefit Plots (iNMB) (see </w:t>
      </w:r>
      <w:r w:rsidR="00E65EC3" w:rsidRPr="00E4548A">
        <w:rPr>
          <w:rFonts w:eastAsia="DengXian" w:cstheme="minorHAnsi"/>
          <w:iCs/>
          <w:szCs w:val="24"/>
          <w:lang w:eastAsia="zh-CN"/>
        </w:rPr>
        <w:t xml:space="preserve">Figure </w:t>
      </w:r>
      <w:r w:rsidR="003C6764">
        <w:rPr>
          <w:rFonts w:eastAsia="DengXian" w:cstheme="minorHAnsi"/>
          <w:iCs/>
          <w:szCs w:val="24"/>
          <w:lang w:eastAsia="zh-CN"/>
        </w:rPr>
        <w:t>1, Appendix 4</w:t>
      </w:r>
      <w:r w:rsidRPr="00E4548A">
        <w:rPr>
          <w:rFonts w:eastAsia="DengXian" w:cstheme="minorHAnsi"/>
          <w:iCs/>
          <w:szCs w:val="24"/>
          <w:lang w:eastAsia="zh-CN"/>
        </w:rPr>
        <w:t xml:space="preserve">). </w:t>
      </w:r>
      <w:r w:rsidR="000D0A26">
        <w:rPr>
          <w:rFonts w:eastAsia="DengXian" w:cstheme="minorHAnsi"/>
          <w:iCs/>
          <w:szCs w:val="24"/>
          <w:lang w:eastAsia="zh-CN"/>
        </w:rPr>
        <w:t>This shows that the</w:t>
      </w:r>
      <w:r w:rsidRPr="00E4548A">
        <w:rPr>
          <w:rFonts w:eastAsia="DengXian" w:cstheme="minorHAnsi"/>
          <w:iCs/>
          <w:szCs w:val="24"/>
          <w:lang w:eastAsia="zh-CN"/>
        </w:rPr>
        <w:t xml:space="preserve"> incremental net benefit (iNMB) was just below zero at lower threshold willingness to pay values, and positive thereafter</w:t>
      </w:r>
      <w:r w:rsidR="000D0A26">
        <w:rPr>
          <w:rFonts w:eastAsia="DengXian" w:cstheme="minorHAnsi"/>
          <w:iCs/>
          <w:szCs w:val="24"/>
          <w:lang w:eastAsia="zh-CN"/>
        </w:rPr>
        <w:t>, suggesting</w:t>
      </w:r>
      <w:r w:rsidRPr="00E4548A">
        <w:rPr>
          <w:rFonts w:eastAsia="DengXian" w:cstheme="minorHAnsi"/>
          <w:iCs/>
          <w:szCs w:val="24"/>
          <w:lang w:eastAsia="zh-CN"/>
        </w:rPr>
        <w:t xml:space="preserve"> that the results for PALS are fairly equivocal to usual care albeit slightly less preferred. </w:t>
      </w:r>
      <w:r w:rsidR="000D0A26">
        <w:rPr>
          <w:rFonts w:eastAsia="DengXian" w:cstheme="minorHAnsi"/>
          <w:iCs/>
          <w:szCs w:val="24"/>
          <w:lang w:eastAsia="zh-CN"/>
        </w:rPr>
        <w:t xml:space="preserve">The </w:t>
      </w:r>
      <w:r w:rsidR="000D0A26" w:rsidRPr="00E4548A">
        <w:rPr>
          <w:rFonts w:eastAsia="DengXian" w:cstheme="minorHAnsi"/>
          <w:iCs/>
          <w:szCs w:val="24"/>
          <w:lang w:eastAsia="zh-CN"/>
        </w:rPr>
        <w:t>INMB 95% confidence intervals</w:t>
      </w:r>
      <w:r w:rsidR="000D0A26">
        <w:rPr>
          <w:rFonts w:eastAsia="DengXian" w:cstheme="minorHAnsi"/>
          <w:iCs/>
          <w:szCs w:val="24"/>
          <w:lang w:eastAsia="zh-CN"/>
        </w:rPr>
        <w:t xml:space="preserve"> indicate </w:t>
      </w:r>
      <w:r w:rsidR="000D0A26" w:rsidRPr="00E4548A">
        <w:rPr>
          <w:rFonts w:eastAsia="DengXian" w:cstheme="minorHAnsi"/>
          <w:iCs/>
          <w:szCs w:val="24"/>
          <w:lang w:eastAsia="zh-CN"/>
        </w:rPr>
        <w:t>a high degree of uncertainty surrounding the results</w:t>
      </w:r>
      <w:r w:rsidR="000D0A26">
        <w:rPr>
          <w:rFonts w:eastAsia="DengXian" w:cstheme="minorHAnsi"/>
          <w:iCs/>
          <w:szCs w:val="24"/>
          <w:lang w:eastAsia="zh-CN"/>
        </w:rPr>
        <w:t xml:space="preserve">, which is greater at </w:t>
      </w:r>
      <w:r w:rsidR="000D0A26" w:rsidRPr="00E4548A">
        <w:rPr>
          <w:rFonts w:eastAsia="DengXian" w:cstheme="minorHAnsi"/>
          <w:iCs/>
          <w:szCs w:val="24"/>
          <w:lang w:eastAsia="zh-CN"/>
        </w:rPr>
        <w:t>threshold values of the willingness to pay threshold.</w:t>
      </w:r>
      <w:r w:rsidRPr="00E4548A">
        <w:rPr>
          <w:rFonts w:eastAsia="DengXian" w:cstheme="minorHAnsi"/>
          <w:iCs/>
          <w:szCs w:val="24"/>
          <w:lang w:eastAsia="zh-CN"/>
        </w:rPr>
        <w:t xml:space="preserve"> This is anticipated as a higher WTP threshold will weight changes in QALYs more, magnifying the uncertainty. </w:t>
      </w:r>
    </w:p>
    <w:p w14:paraId="4956B237" w14:textId="48246BB5" w:rsidR="003C6764" w:rsidRPr="00E4548A" w:rsidRDefault="003C6764" w:rsidP="003C6764">
      <w:pPr>
        <w:keepNext/>
        <w:keepLines/>
        <w:spacing w:before="40" w:after="0" w:line="480" w:lineRule="auto"/>
        <w:outlineLvl w:val="4"/>
        <w:rPr>
          <w:rFonts w:eastAsia="DengXian" w:cstheme="majorBidi"/>
          <w:b/>
          <w:iCs/>
          <w:color w:val="000000" w:themeColor="text1"/>
          <w:szCs w:val="24"/>
          <w:lang w:eastAsia="zh-CN"/>
        </w:rPr>
      </w:pPr>
      <w:r w:rsidRPr="00E4548A">
        <w:rPr>
          <w:rFonts w:eastAsia="DengXian" w:cstheme="majorBidi"/>
          <w:b/>
          <w:iCs/>
          <w:color w:val="000000" w:themeColor="text1"/>
          <w:szCs w:val="24"/>
          <w:lang w:eastAsia="zh-CN"/>
        </w:rPr>
        <w:t xml:space="preserve">Table </w:t>
      </w:r>
      <w:r>
        <w:rPr>
          <w:rFonts w:eastAsia="DengXian" w:cstheme="majorBidi"/>
          <w:b/>
          <w:iCs/>
          <w:color w:val="000000" w:themeColor="text1"/>
          <w:szCs w:val="24"/>
          <w:lang w:eastAsia="zh-CN"/>
        </w:rPr>
        <w:t>5</w:t>
      </w:r>
      <w:r w:rsidRPr="00E4548A">
        <w:rPr>
          <w:rFonts w:eastAsia="DengXian" w:cstheme="majorBidi"/>
          <w:b/>
          <w:iCs/>
          <w:color w:val="000000" w:themeColor="text1"/>
          <w:szCs w:val="24"/>
          <w:lang w:eastAsia="zh-CN"/>
        </w:rPr>
        <w:t xml:space="preserve"> Quality-of-life and wellbeing capability tariff scores, QALYS, Years of sufficient and full capability and Costs</w:t>
      </w:r>
      <w:r>
        <w:rPr>
          <w:rFonts w:eastAsia="DengXian" w:cstheme="majorBidi"/>
          <w:b/>
          <w:iCs/>
          <w:color w:val="000000" w:themeColor="text1"/>
          <w:szCs w:val="24"/>
          <w:lang w:eastAsia="zh-CN"/>
        </w:rPr>
        <w:t xml:space="preserve"> </w:t>
      </w:r>
      <w:r w:rsidRPr="000D0A26">
        <w:rPr>
          <w:rFonts w:eastAsia="DengXian" w:cstheme="majorBidi"/>
          <w:b/>
          <w:bCs/>
          <w:i/>
          <w:iCs/>
          <w:color w:val="000000" w:themeColor="text1"/>
          <w:szCs w:val="24"/>
          <w:lang w:eastAsia="zh-CN"/>
        </w:rPr>
        <w:t xml:space="preserve">(reproduced from </w:t>
      </w:r>
      <w:r w:rsidRPr="000D0A26">
        <w:rPr>
          <w:rFonts w:eastAsia="DengXian" w:cstheme="majorBidi"/>
          <w:b/>
          <w:bCs/>
          <w:i/>
          <w:iCs/>
          <w:color w:val="000000" w:themeColor="text1"/>
          <w:szCs w:val="24"/>
          <w:lang w:eastAsia="zh-CN"/>
        </w:rPr>
        <w:fldChar w:fldCharType="begin"/>
      </w:r>
      <w:r w:rsidR="00FA296E">
        <w:rPr>
          <w:rFonts w:eastAsia="DengXian" w:cstheme="majorBidi"/>
          <w:b/>
          <w:bCs/>
          <w:i/>
          <w:iCs/>
          <w:color w:val="000000" w:themeColor="text1"/>
          <w:szCs w:val="24"/>
          <w:lang w:eastAsia="zh-CN"/>
        </w:rPr>
        <w:instrText xml:space="preserve"> ADDIN EN.CITE &lt;EndNote&gt;&lt;Cite&gt;&lt;Author&gt;Band&lt;/Author&gt;&lt;Year&gt;2025&lt;/Year&gt;&lt;RecNum&gt;58&lt;/RecNum&gt;&lt;DisplayText&gt;(50)&lt;/DisplayText&gt;&lt;record&gt;&lt;rec-number&gt;58&lt;/rec-number&gt;&lt;foreign-keys&gt;&lt;key app="EN" db-id="ttepr0zpqzf25pe2fs6xtvpj0tesw0x90xxt" timestamp="1757497338"&gt;58&lt;/key&gt;&lt;/foreign-keys&gt;&lt;ref-type name="Journal Article"&gt;17&lt;/ref-type&gt;&lt;contributors&gt;&lt;authors&gt;&lt;author&gt;Band, Rebecca&lt;/author&gt;&lt;author&gt;Kinsella, Karina&lt;/author&gt;&lt;author&gt;Ellis, Jaimie&lt;/author&gt;&lt;author&gt;James, Elizabeth&lt;/author&gt;&lt;author&gt;Ciccognani, Sandy&lt;/author&gt;&lt;author&gt;Breheny, Katie&lt;/author&gt;&lt;author&gt;Kandiyali, Rebecca&lt;/author&gt;&lt;author&gt;Ewings, Sean&lt;/author&gt;&lt;author&gt;Rogers, Anne&lt;/author&gt;&lt;/authors&gt;&lt;/contributors&gt;&lt;titles&gt;&lt;title&gt;Social network intervention for loneliness and social isolation in a community setting: the PALS cluster-RCT&lt;/title&gt;&lt;alt-title&gt;Public Health Research&lt;/alt-title&gt;&lt;/titles&gt;&lt;alt-periodical&gt;&lt;abbr-1&gt;Public Health Research&lt;/abbr-1&gt;&lt;/alt-periodical&gt;&lt;pages&gt;01&lt;/pages&gt;&lt;volume&gt;13&lt;/volume&gt;&lt;dates&gt;&lt;year&gt;2025&lt;/year&gt;&lt;/dates&gt;&lt;label&gt;1.&lt;/label&gt;&lt;urls&gt;&lt;related-urls&gt;&lt;url&gt;https://doi.org/10.3310/WTJH4379&lt;/url&gt;&lt;/related-urls&gt;&lt;/urls&gt;&lt;electronic-resource-num&gt;10.3310/WTJH4379&lt;/electronic-resource-num&gt;&lt;/record&gt;&lt;/Cite&gt;&lt;/EndNote&gt;</w:instrText>
      </w:r>
      <w:r w:rsidRPr="000D0A26">
        <w:rPr>
          <w:rFonts w:eastAsia="DengXian" w:cstheme="majorBidi"/>
          <w:b/>
          <w:bCs/>
          <w:i/>
          <w:iCs/>
          <w:color w:val="000000" w:themeColor="text1"/>
          <w:szCs w:val="24"/>
          <w:lang w:eastAsia="zh-CN"/>
        </w:rPr>
        <w:fldChar w:fldCharType="separate"/>
      </w:r>
      <w:r w:rsidR="00FA296E">
        <w:rPr>
          <w:rFonts w:eastAsia="DengXian" w:cstheme="majorBidi"/>
          <w:b/>
          <w:bCs/>
          <w:i/>
          <w:iCs/>
          <w:noProof/>
          <w:color w:val="000000" w:themeColor="text1"/>
          <w:szCs w:val="24"/>
          <w:lang w:eastAsia="zh-CN"/>
        </w:rPr>
        <w:t>(50)</w:t>
      </w:r>
      <w:r w:rsidRPr="000D0A26">
        <w:rPr>
          <w:rFonts w:eastAsia="DengXian" w:cstheme="majorBidi"/>
          <w:b/>
          <w:iCs/>
          <w:color w:val="000000" w:themeColor="text1"/>
          <w:szCs w:val="24"/>
          <w:lang w:eastAsia="zh-CN"/>
        </w:rPr>
        <w:fldChar w:fldCharType="end"/>
      </w:r>
      <w:r w:rsidRPr="000D0A26">
        <w:rPr>
          <w:rFonts w:eastAsia="DengXian" w:cstheme="majorBidi"/>
          <w:b/>
          <w:bCs/>
          <w:i/>
          <w:iCs/>
          <w:color w:val="000000" w:themeColor="text1"/>
          <w:szCs w:val="24"/>
          <w:lang w:eastAsia="zh-CN"/>
        </w:rPr>
        <w:t>)</w:t>
      </w:r>
    </w:p>
    <w:tbl>
      <w:tblPr>
        <w:tblStyle w:val="TableGrid6"/>
        <w:tblW w:w="0" w:type="auto"/>
        <w:tblLook w:val="04A0" w:firstRow="1" w:lastRow="0" w:firstColumn="1" w:lastColumn="0" w:noHBand="0" w:noVBand="1"/>
      </w:tblPr>
      <w:tblGrid>
        <w:gridCol w:w="1554"/>
        <w:gridCol w:w="1274"/>
        <w:gridCol w:w="1576"/>
        <w:gridCol w:w="1564"/>
        <w:gridCol w:w="1576"/>
        <w:gridCol w:w="1472"/>
      </w:tblGrid>
      <w:tr w:rsidR="003C6764" w:rsidRPr="00E4548A" w14:paraId="3C21F794" w14:textId="77777777" w:rsidTr="00890069">
        <w:tc>
          <w:tcPr>
            <w:tcW w:w="1561" w:type="dxa"/>
          </w:tcPr>
          <w:p w14:paraId="1DFFD23B" w14:textId="77777777" w:rsidR="003C6764" w:rsidRPr="00E4548A" w:rsidRDefault="003C6764" w:rsidP="00890069">
            <w:pPr>
              <w:spacing w:line="360" w:lineRule="auto"/>
              <w:rPr>
                <w:rFonts w:cstheme="minorHAnsi"/>
                <w:iCs/>
                <w:szCs w:val="24"/>
              </w:rPr>
            </w:pPr>
          </w:p>
        </w:tc>
        <w:tc>
          <w:tcPr>
            <w:tcW w:w="1280" w:type="dxa"/>
          </w:tcPr>
          <w:p w14:paraId="7A30EAA3" w14:textId="77777777" w:rsidR="003C6764" w:rsidRPr="00E4548A" w:rsidRDefault="003C6764" w:rsidP="00890069">
            <w:pPr>
              <w:spacing w:line="360" w:lineRule="auto"/>
              <w:rPr>
                <w:rFonts w:cstheme="minorHAnsi"/>
                <w:iCs/>
                <w:szCs w:val="24"/>
              </w:rPr>
            </w:pPr>
            <w:r w:rsidRPr="00E4548A">
              <w:rPr>
                <w:rFonts w:cstheme="minorHAnsi"/>
                <w:iCs/>
                <w:szCs w:val="24"/>
              </w:rPr>
              <w:t>Mean (SD) score</w:t>
            </w:r>
          </w:p>
        </w:tc>
        <w:tc>
          <w:tcPr>
            <w:tcW w:w="1534" w:type="dxa"/>
          </w:tcPr>
          <w:p w14:paraId="41A65AD0" w14:textId="77777777" w:rsidR="003C6764" w:rsidRPr="00E4548A" w:rsidRDefault="003C6764" w:rsidP="00890069">
            <w:pPr>
              <w:spacing w:line="360" w:lineRule="auto"/>
              <w:rPr>
                <w:rFonts w:cstheme="minorHAnsi"/>
                <w:iCs/>
                <w:szCs w:val="24"/>
              </w:rPr>
            </w:pPr>
          </w:p>
        </w:tc>
        <w:tc>
          <w:tcPr>
            <w:tcW w:w="1577" w:type="dxa"/>
          </w:tcPr>
          <w:p w14:paraId="25F6B11C" w14:textId="77777777" w:rsidR="003C6764" w:rsidRPr="00E4548A" w:rsidRDefault="003C6764" w:rsidP="00890069">
            <w:pPr>
              <w:spacing w:line="360" w:lineRule="auto"/>
              <w:rPr>
                <w:rFonts w:cstheme="minorHAnsi"/>
                <w:iCs/>
                <w:szCs w:val="24"/>
              </w:rPr>
            </w:pPr>
            <w:r w:rsidRPr="00E4548A">
              <w:rPr>
                <w:rFonts w:cstheme="minorHAnsi"/>
                <w:iCs/>
                <w:szCs w:val="24"/>
              </w:rPr>
              <w:t>Mean difference (95% CI)</w:t>
            </w:r>
          </w:p>
        </w:tc>
        <w:tc>
          <w:tcPr>
            <w:tcW w:w="1586" w:type="dxa"/>
          </w:tcPr>
          <w:p w14:paraId="03F546F5" w14:textId="77777777" w:rsidR="003C6764" w:rsidRPr="00E4548A" w:rsidRDefault="003C6764" w:rsidP="00890069">
            <w:pPr>
              <w:spacing w:line="360" w:lineRule="auto"/>
              <w:rPr>
                <w:rFonts w:cstheme="minorHAnsi"/>
                <w:iCs/>
                <w:szCs w:val="24"/>
              </w:rPr>
            </w:pPr>
          </w:p>
        </w:tc>
        <w:tc>
          <w:tcPr>
            <w:tcW w:w="1478" w:type="dxa"/>
          </w:tcPr>
          <w:p w14:paraId="73AFD8ED" w14:textId="77777777" w:rsidR="003C6764" w:rsidRPr="00E4548A" w:rsidRDefault="003C6764" w:rsidP="00890069">
            <w:pPr>
              <w:spacing w:line="360" w:lineRule="auto"/>
              <w:rPr>
                <w:rFonts w:cstheme="minorHAnsi"/>
                <w:iCs/>
                <w:szCs w:val="24"/>
              </w:rPr>
            </w:pPr>
          </w:p>
        </w:tc>
      </w:tr>
      <w:tr w:rsidR="003C6764" w:rsidRPr="00E4548A" w14:paraId="557BC34E" w14:textId="77777777" w:rsidTr="00890069">
        <w:tc>
          <w:tcPr>
            <w:tcW w:w="1561" w:type="dxa"/>
          </w:tcPr>
          <w:p w14:paraId="7E23CFCA" w14:textId="77777777" w:rsidR="003C6764" w:rsidRPr="00E4548A" w:rsidRDefault="003C6764" w:rsidP="00890069">
            <w:pPr>
              <w:rPr>
                <w:rFonts w:cstheme="minorHAnsi"/>
                <w:iCs/>
                <w:szCs w:val="24"/>
              </w:rPr>
            </w:pPr>
            <w:r w:rsidRPr="00E4548A">
              <w:rPr>
                <w:rFonts w:cstheme="minorHAnsi"/>
                <w:iCs/>
                <w:szCs w:val="24"/>
              </w:rPr>
              <w:t xml:space="preserve">Measure (control, n; </w:t>
            </w:r>
            <w:r w:rsidRPr="00E4548A">
              <w:rPr>
                <w:rFonts w:cstheme="minorHAnsi"/>
                <w:iCs/>
                <w:szCs w:val="24"/>
              </w:rPr>
              <w:lastRenderedPageBreak/>
              <w:t>intervention, n)</w:t>
            </w:r>
          </w:p>
        </w:tc>
        <w:tc>
          <w:tcPr>
            <w:tcW w:w="1280" w:type="dxa"/>
          </w:tcPr>
          <w:p w14:paraId="3EE76F38" w14:textId="77777777" w:rsidR="003C6764" w:rsidRPr="00E4548A" w:rsidRDefault="003C6764" w:rsidP="00890069">
            <w:pPr>
              <w:rPr>
                <w:rFonts w:cstheme="minorHAnsi"/>
                <w:iCs/>
                <w:szCs w:val="24"/>
              </w:rPr>
            </w:pPr>
            <w:r w:rsidRPr="00E4548A">
              <w:rPr>
                <w:rFonts w:cstheme="minorHAnsi"/>
                <w:iCs/>
                <w:szCs w:val="24"/>
              </w:rPr>
              <w:lastRenderedPageBreak/>
              <w:t>Usual care</w:t>
            </w:r>
          </w:p>
        </w:tc>
        <w:tc>
          <w:tcPr>
            <w:tcW w:w="1534" w:type="dxa"/>
          </w:tcPr>
          <w:p w14:paraId="4FA2947B" w14:textId="77777777" w:rsidR="003C6764" w:rsidRPr="00E4548A" w:rsidRDefault="003C6764" w:rsidP="00890069">
            <w:pPr>
              <w:rPr>
                <w:rFonts w:cstheme="minorHAnsi"/>
                <w:iCs/>
                <w:szCs w:val="24"/>
              </w:rPr>
            </w:pPr>
            <w:r w:rsidRPr="00E4548A">
              <w:rPr>
                <w:rFonts w:cstheme="minorHAnsi"/>
                <w:iCs/>
                <w:szCs w:val="24"/>
              </w:rPr>
              <w:t>Intervention arm</w:t>
            </w:r>
          </w:p>
        </w:tc>
        <w:tc>
          <w:tcPr>
            <w:tcW w:w="1577" w:type="dxa"/>
          </w:tcPr>
          <w:p w14:paraId="2B27040F" w14:textId="77777777" w:rsidR="003C6764" w:rsidRPr="00E4548A" w:rsidRDefault="003C6764" w:rsidP="00890069">
            <w:pPr>
              <w:rPr>
                <w:rFonts w:cstheme="minorHAnsi"/>
                <w:iCs/>
                <w:szCs w:val="24"/>
              </w:rPr>
            </w:pPr>
            <w:r w:rsidRPr="00E4548A">
              <w:rPr>
                <w:rFonts w:cstheme="minorHAnsi"/>
                <w:iCs/>
                <w:szCs w:val="24"/>
              </w:rPr>
              <w:t xml:space="preserve">Unadjusted </w:t>
            </w:r>
          </w:p>
        </w:tc>
        <w:tc>
          <w:tcPr>
            <w:tcW w:w="1586" w:type="dxa"/>
          </w:tcPr>
          <w:p w14:paraId="12D370F8" w14:textId="77777777" w:rsidR="003C6764" w:rsidRPr="00E4548A" w:rsidRDefault="003C6764" w:rsidP="00890069">
            <w:pPr>
              <w:rPr>
                <w:rFonts w:cstheme="minorHAnsi"/>
                <w:iCs/>
                <w:szCs w:val="24"/>
              </w:rPr>
            </w:pPr>
            <w:r w:rsidRPr="00E4548A">
              <w:rPr>
                <w:rFonts w:cstheme="minorHAnsi"/>
                <w:iCs/>
                <w:szCs w:val="24"/>
              </w:rPr>
              <w:t xml:space="preserve">Adjusted for baseline level (QALYs only) </w:t>
            </w:r>
            <w:r w:rsidRPr="00E4548A">
              <w:rPr>
                <w:rFonts w:cstheme="minorHAnsi"/>
                <w:iCs/>
                <w:szCs w:val="24"/>
              </w:rPr>
              <w:lastRenderedPageBreak/>
              <w:t>and organization random effects</w:t>
            </w:r>
            <w:r w:rsidRPr="00E4548A">
              <w:rPr>
                <w:rFonts w:cstheme="minorHAnsi"/>
                <w:iCs/>
                <w:szCs w:val="24"/>
                <w:vertAlign w:val="superscript"/>
              </w:rPr>
              <w:t xml:space="preserve">a </w:t>
            </w:r>
          </w:p>
        </w:tc>
        <w:tc>
          <w:tcPr>
            <w:tcW w:w="1478" w:type="dxa"/>
          </w:tcPr>
          <w:p w14:paraId="54A19270" w14:textId="77777777" w:rsidR="003C6764" w:rsidRPr="00E4548A" w:rsidRDefault="003C6764" w:rsidP="00890069">
            <w:pPr>
              <w:rPr>
                <w:rFonts w:cstheme="minorHAnsi"/>
                <w:iCs/>
                <w:sz w:val="24"/>
                <w:szCs w:val="24"/>
              </w:rPr>
            </w:pPr>
            <w:r w:rsidRPr="00E4548A">
              <w:rPr>
                <w:rFonts w:cstheme="minorHAnsi"/>
                <w:iCs/>
                <w:szCs w:val="24"/>
              </w:rPr>
              <w:lastRenderedPageBreak/>
              <w:t xml:space="preserve">Multiple imputation and adjusted </w:t>
            </w:r>
            <w:r w:rsidRPr="00E4548A">
              <w:rPr>
                <w:rFonts w:cstheme="minorHAnsi"/>
                <w:iCs/>
                <w:szCs w:val="24"/>
              </w:rPr>
              <w:lastRenderedPageBreak/>
              <w:t>for baseline and organization random effects</w:t>
            </w:r>
          </w:p>
        </w:tc>
      </w:tr>
      <w:tr w:rsidR="003C6764" w:rsidRPr="00E4548A" w14:paraId="4CA40FDE" w14:textId="77777777" w:rsidTr="00890069">
        <w:trPr>
          <w:trHeight w:val="806"/>
        </w:trPr>
        <w:tc>
          <w:tcPr>
            <w:tcW w:w="1561" w:type="dxa"/>
          </w:tcPr>
          <w:p w14:paraId="08006167" w14:textId="77777777" w:rsidR="003C6764" w:rsidRPr="00E4548A" w:rsidRDefault="003C6764" w:rsidP="00890069">
            <w:pPr>
              <w:rPr>
                <w:rFonts w:cstheme="minorHAnsi"/>
                <w:iCs/>
                <w:szCs w:val="24"/>
              </w:rPr>
            </w:pPr>
            <w:r w:rsidRPr="00E4548A">
              <w:rPr>
                <w:rFonts w:cstheme="minorHAnsi"/>
                <w:iCs/>
                <w:szCs w:val="24"/>
              </w:rPr>
              <w:lastRenderedPageBreak/>
              <w:t>QALYs  (95,119)</w:t>
            </w:r>
          </w:p>
        </w:tc>
        <w:tc>
          <w:tcPr>
            <w:tcW w:w="1280" w:type="dxa"/>
          </w:tcPr>
          <w:p w14:paraId="11A56CA2" w14:textId="77777777" w:rsidR="003C6764" w:rsidRPr="00E4548A" w:rsidRDefault="003C6764" w:rsidP="00890069">
            <w:pPr>
              <w:rPr>
                <w:rFonts w:cstheme="minorHAnsi"/>
                <w:iCs/>
                <w:szCs w:val="24"/>
              </w:rPr>
            </w:pPr>
            <w:r w:rsidRPr="00E4548A">
              <w:rPr>
                <w:rFonts w:cstheme="minorHAnsi"/>
                <w:iCs/>
                <w:szCs w:val="24"/>
              </w:rPr>
              <w:t>0.315 (0.069)</w:t>
            </w:r>
          </w:p>
        </w:tc>
        <w:tc>
          <w:tcPr>
            <w:tcW w:w="1534" w:type="dxa"/>
          </w:tcPr>
          <w:p w14:paraId="12454FE2" w14:textId="77777777" w:rsidR="003C6764" w:rsidRPr="00E4548A" w:rsidRDefault="003C6764" w:rsidP="00890069">
            <w:pPr>
              <w:rPr>
                <w:rFonts w:cstheme="minorHAnsi"/>
                <w:iCs/>
                <w:szCs w:val="24"/>
              </w:rPr>
            </w:pPr>
            <w:r w:rsidRPr="00E4548A">
              <w:rPr>
                <w:rFonts w:cstheme="minorHAnsi"/>
                <w:iCs/>
                <w:szCs w:val="24"/>
              </w:rPr>
              <w:t>0.319 (0.071)</w:t>
            </w:r>
          </w:p>
        </w:tc>
        <w:tc>
          <w:tcPr>
            <w:tcW w:w="1577" w:type="dxa"/>
          </w:tcPr>
          <w:p w14:paraId="08163A17" w14:textId="77777777" w:rsidR="003C6764" w:rsidRPr="00E4548A" w:rsidRDefault="003C6764" w:rsidP="00890069">
            <w:pPr>
              <w:rPr>
                <w:rFonts w:cstheme="minorHAnsi"/>
                <w:iCs/>
                <w:szCs w:val="24"/>
              </w:rPr>
            </w:pPr>
            <w:r w:rsidRPr="00E4548A">
              <w:rPr>
                <w:rFonts w:cstheme="minorHAnsi"/>
                <w:iCs/>
                <w:szCs w:val="24"/>
              </w:rPr>
              <w:t>0.004 (-0.015 to 0.022)</w:t>
            </w:r>
          </w:p>
        </w:tc>
        <w:tc>
          <w:tcPr>
            <w:tcW w:w="1586" w:type="dxa"/>
          </w:tcPr>
          <w:p w14:paraId="57BF458B" w14:textId="77777777" w:rsidR="003C6764" w:rsidRPr="00E4548A" w:rsidRDefault="003C6764" w:rsidP="00890069">
            <w:pPr>
              <w:rPr>
                <w:rFonts w:cstheme="minorHAnsi"/>
                <w:iCs/>
                <w:szCs w:val="24"/>
              </w:rPr>
            </w:pPr>
            <w:r w:rsidRPr="00E4548A">
              <w:rPr>
                <w:rFonts w:cstheme="minorHAnsi"/>
                <w:iCs/>
                <w:szCs w:val="24"/>
              </w:rPr>
              <w:t>0.002 (-0.012 to 0.007)</w:t>
            </w:r>
          </w:p>
        </w:tc>
        <w:tc>
          <w:tcPr>
            <w:tcW w:w="1478" w:type="dxa"/>
          </w:tcPr>
          <w:p w14:paraId="5FDBC062" w14:textId="77777777" w:rsidR="003C6764" w:rsidRPr="00E4548A" w:rsidRDefault="003C6764" w:rsidP="00890069">
            <w:pPr>
              <w:rPr>
                <w:rFonts w:cstheme="minorHAnsi"/>
                <w:iCs/>
                <w:szCs w:val="24"/>
              </w:rPr>
            </w:pPr>
            <w:r w:rsidRPr="00E4548A">
              <w:rPr>
                <w:rFonts w:cstheme="minorHAnsi"/>
                <w:iCs/>
                <w:szCs w:val="24"/>
              </w:rPr>
              <w:t>-0.028</w:t>
            </w:r>
          </w:p>
          <w:p w14:paraId="0C70561B" w14:textId="77777777" w:rsidR="003C6764" w:rsidRPr="00E4548A" w:rsidRDefault="003C6764" w:rsidP="00890069">
            <w:pPr>
              <w:rPr>
                <w:rFonts w:cstheme="minorHAnsi"/>
                <w:iCs/>
                <w:szCs w:val="24"/>
              </w:rPr>
            </w:pPr>
            <w:r w:rsidRPr="00E4548A">
              <w:rPr>
                <w:rFonts w:cstheme="minorHAnsi"/>
                <w:iCs/>
                <w:szCs w:val="24"/>
              </w:rPr>
              <w:t>(-0.054 to   -0.001)</w:t>
            </w:r>
          </w:p>
        </w:tc>
      </w:tr>
      <w:tr w:rsidR="003C6764" w:rsidRPr="00E4548A" w14:paraId="234EE53C" w14:textId="77777777" w:rsidTr="00890069">
        <w:trPr>
          <w:trHeight w:val="806"/>
        </w:trPr>
        <w:tc>
          <w:tcPr>
            <w:tcW w:w="1561" w:type="dxa"/>
          </w:tcPr>
          <w:p w14:paraId="4D018B1E" w14:textId="77777777" w:rsidR="003C6764" w:rsidRPr="00E4548A" w:rsidRDefault="003C6764" w:rsidP="00890069">
            <w:pPr>
              <w:rPr>
                <w:rFonts w:cstheme="minorHAnsi"/>
                <w:iCs/>
                <w:szCs w:val="24"/>
              </w:rPr>
            </w:pPr>
            <w:r w:rsidRPr="00E4548A">
              <w:rPr>
                <w:rFonts w:cstheme="minorHAnsi"/>
                <w:iCs/>
                <w:szCs w:val="24"/>
              </w:rPr>
              <w:t>Years of sufficient capability  (115,135)</w:t>
            </w:r>
          </w:p>
        </w:tc>
        <w:tc>
          <w:tcPr>
            <w:tcW w:w="1280" w:type="dxa"/>
          </w:tcPr>
          <w:p w14:paraId="4F42E513" w14:textId="77777777" w:rsidR="003C6764" w:rsidRPr="00E4548A" w:rsidRDefault="003C6764" w:rsidP="00890069">
            <w:pPr>
              <w:rPr>
                <w:rFonts w:cstheme="minorHAnsi"/>
                <w:iCs/>
                <w:szCs w:val="24"/>
              </w:rPr>
            </w:pPr>
            <w:r w:rsidRPr="00E4548A">
              <w:rPr>
                <w:rFonts w:cstheme="minorHAnsi"/>
                <w:iCs/>
                <w:szCs w:val="24"/>
              </w:rPr>
              <w:t>0.389 (0.010)</w:t>
            </w:r>
          </w:p>
        </w:tc>
        <w:tc>
          <w:tcPr>
            <w:tcW w:w="1534" w:type="dxa"/>
          </w:tcPr>
          <w:p w14:paraId="545AE850" w14:textId="77777777" w:rsidR="003C6764" w:rsidRPr="00E4548A" w:rsidRDefault="003C6764" w:rsidP="00890069">
            <w:pPr>
              <w:rPr>
                <w:rFonts w:cstheme="minorHAnsi"/>
                <w:iCs/>
                <w:szCs w:val="24"/>
              </w:rPr>
            </w:pPr>
          </w:p>
          <w:p w14:paraId="3E8F19CF" w14:textId="77777777" w:rsidR="003C6764" w:rsidRPr="00E4548A" w:rsidRDefault="003C6764" w:rsidP="00890069">
            <w:pPr>
              <w:rPr>
                <w:rFonts w:cstheme="minorHAnsi"/>
                <w:iCs/>
                <w:szCs w:val="24"/>
              </w:rPr>
            </w:pPr>
            <w:r w:rsidRPr="00E4548A">
              <w:rPr>
                <w:rFonts w:cstheme="minorHAnsi"/>
                <w:iCs/>
                <w:szCs w:val="24"/>
              </w:rPr>
              <w:t>0.399 (0.009)</w:t>
            </w:r>
          </w:p>
        </w:tc>
        <w:tc>
          <w:tcPr>
            <w:tcW w:w="1577" w:type="dxa"/>
          </w:tcPr>
          <w:p w14:paraId="12DDDE63" w14:textId="77777777" w:rsidR="003C6764" w:rsidRPr="00E4548A" w:rsidRDefault="003C6764" w:rsidP="00890069">
            <w:pPr>
              <w:rPr>
                <w:rFonts w:cstheme="minorHAnsi"/>
                <w:iCs/>
                <w:szCs w:val="24"/>
              </w:rPr>
            </w:pPr>
          </w:p>
          <w:p w14:paraId="64A93AAE" w14:textId="77777777" w:rsidR="003C6764" w:rsidRPr="00E4548A" w:rsidRDefault="003C6764" w:rsidP="00890069">
            <w:pPr>
              <w:rPr>
                <w:rFonts w:cstheme="minorHAnsi"/>
                <w:iCs/>
                <w:szCs w:val="24"/>
              </w:rPr>
            </w:pPr>
            <w:r w:rsidRPr="00E4548A">
              <w:rPr>
                <w:rFonts w:cstheme="minorHAnsi"/>
                <w:iCs/>
                <w:szCs w:val="24"/>
              </w:rPr>
              <w:t xml:space="preserve">0.010 </w:t>
            </w:r>
          </w:p>
          <w:p w14:paraId="4B3D0053" w14:textId="77777777" w:rsidR="003C6764" w:rsidRPr="00E4548A" w:rsidRDefault="003C6764" w:rsidP="00890069">
            <w:pPr>
              <w:rPr>
                <w:rFonts w:cstheme="minorHAnsi"/>
                <w:iCs/>
                <w:szCs w:val="24"/>
              </w:rPr>
            </w:pPr>
            <w:r w:rsidRPr="00E4548A">
              <w:rPr>
                <w:rFonts w:cstheme="minorHAnsi"/>
                <w:iCs/>
                <w:szCs w:val="24"/>
              </w:rPr>
              <w:t>(-0.017 to 0.036)</w:t>
            </w:r>
          </w:p>
        </w:tc>
        <w:tc>
          <w:tcPr>
            <w:tcW w:w="1586" w:type="dxa"/>
          </w:tcPr>
          <w:p w14:paraId="7E424531" w14:textId="77777777" w:rsidR="003C6764" w:rsidRPr="00E4548A" w:rsidRDefault="003C6764" w:rsidP="00890069">
            <w:pPr>
              <w:rPr>
                <w:rFonts w:cstheme="minorHAnsi"/>
                <w:iCs/>
                <w:szCs w:val="24"/>
              </w:rPr>
            </w:pPr>
          </w:p>
          <w:p w14:paraId="4F656F39" w14:textId="77777777" w:rsidR="003C6764" w:rsidRPr="00E4548A" w:rsidRDefault="003C6764" w:rsidP="00890069">
            <w:pPr>
              <w:rPr>
                <w:rFonts w:cstheme="minorHAnsi"/>
                <w:iCs/>
                <w:szCs w:val="24"/>
              </w:rPr>
            </w:pPr>
            <w:r w:rsidRPr="00E4548A">
              <w:rPr>
                <w:rFonts w:cstheme="minorHAnsi"/>
                <w:iCs/>
                <w:szCs w:val="24"/>
              </w:rPr>
              <w:t xml:space="preserve">-0.00007 </w:t>
            </w:r>
          </w:p>
          <w:p w14:paraId="0168B274" w14:textId="77777777" w:rsidR="003C6764" w:rsidRPr="00E4548A" w:rsidRDefault="003C6764" w:rsidP="00890069">
            <w:pPr>
              <w:rPr>
                <w:rFonts w:cstheme="minorHAnsi"/>
                <w:iCs/>
                <w:szCs w:val="24"/>
              </w:rPr>
            </w:pPr>
            <w:r w:rsidRPr="00E4548A">
              <w:rPr>
                <w:rFonts w:cstheme="minorHAnsi"/>
                <w:iCs/>
                <w:szCs w:val="24"/>
              </w:rPr>
              <w:t>(-0.013 to 0.0135)</w:t>
            </w:r>
          </w:p>
        </w:tc>
        <w:tc>
          <w:tcPr>
            <w:tcW w:w="1478" w:type="dxa"/>
          </w:tcPr>
          <w:p w14:paraId="2892D054" w14:textId="77777777" w:rsidR="003C6764" w:rsidRPr="00E4548A" w:rsidRDefault="003C6764" w:rsidP="00890069">
            <w:pPr>
              <w:rPr>
                <w:rFonts w:cstheme="minorHAnsi"/>
                <w:iCs/>
                <w:szCs w:val="24"/>
              </w:rPr>
            </w:pPr>
            <w:r w:rsidRPr="00E4548A">
              <w:rPr>
                <w:rFonts w:cstheme="minorHAnsi"/>
                <w:iCs/>
                <w:szCs w:val="24"/>
              </w:rPr>
              <w:t>NR</w:t>
            </w:r>
          </w:p>
        </w:tc>
      </w:tr>
      <w:tr w:rsidR="003C6764" w:rsidRPr="00E4548A" w14:paraId="4B742384" w14:textId="77777777" w:rsidTr="00890069">
        <w:trPr>
          <w:trHeight w:val="900"/>
        </w:trPr>
        <w:tc>
          <w:tcPr>
            <w:tcW w:w="1561" w:type="dxa"/>
          </w:tcPr>
          <w:p w14:paraId="24BCEF0D" w14:textId="77777777" w:rsidR="003C6764" w:rsidRPr="00E4548A" w:rsidRDefault="003C6764" w:rsidP="00890069">
            <w:pPr>
              <w:rPr>
                <w:rFonts w:cstheme="minorHAnsi"/>
                <w:iCs/>
                <w:szCs w:val="24"/>
              </w:rPr>
            </w:pPr>
            <w:r w:rsidRPr="00E4548A">
              <w:rPr>
                <w:rFonts w:cstheme="minorHAnsi"/>
                <w:iCs/>
                <w:szCs w:val="24"/>
              </w:rPr>
              <w:t>Years of full capability  (115,135)</w:t>
            </w:r>
          </w:p>
        </w:tc>
        <w:tc>
          <w:tcPr>
            <w:tcW w:w="1280" w:type="dxa"/>
          </w:tcPr>
          <w:p w14:paraId="7F2B830C" w14:textId="77777777" w:rsidR="003C6764" w:rsidRPr="00E4548A" w:rsidRDefault="003C6764" w:rsidP="00890069">
            <w:pPr>
              <w:rPr>
                <w:rFonts w:cstheme="minorHAnsi"/>
                <w:iCs/>
                <w:szCs w:val="24"/>
              </w:rPr>
            </w:pPr>
            <w:r w:rsidRPr="00E4548A">
              <w:rPr>
                <w:rFonts w:cstheme="minorHAnsi"/>
                <w:iCs/>
                <w:szCs w:val="24"/>
              </w:rPr>
              <w:t>0.348 (0.097)</w:t>
            </w:r>
          </w:p>
        </w:tc>
        <w:tc>
          <w:tcPr>
            <w:tcW w:w="1534" w:type="dxa"/>
          </w:tcPr>
          <w:p w14:paraId="434F6A31" w14:textId="77777777" w:rsidR="003C6764" w:rsidRPr="00E4548A" w:rsidRDefault="003C6764" w:rsidP="00890069">
            <w:pPr>
              <w:rPr>
                <w:rFonts w:cstheme="minorHAnsi"/>
                <w:iCs/>
                <w:szCs w:val="24"/>
              </w:rPr>
            </w:pPr>
            <w:r w:rsidRPr="00E4548A">
              <w:rPr>
                <w:rFonts w:cstheme="minorHAnsi"/>
                <w:iCs/>
                <w:szCs w:val="24"/>
              </w:rPr>
              <w:t>0.360 (0.109)</w:t>
            </w:r>
          </w:p>
        </w:tc>
        <w:tc>
          <w:tcPr>
            <w:tcW w:w="1577" w:type="dxa"/>
          </w:tcPr>
          <w:p w14:paraId="58A9C193" w14:textId="77777777" w:rsidR="003C6764" w:rsidRPr="00E4548A" w:rsidRDefault="003C6764" w:rsidP="00890069">
            <w:pPr>
              <w:rPr>
                <w:rFonts w:cstheme="minorHAnsi"/>
                <w:iCs/>
                <w:szCs w:val="24"/>
              </w:rPr>
            </w:pPr>
            <w:r w:rsidRPr="00E4548A">
              <w:rPr>
                <w:rFonts w:cstheme="minorHAnsi"/>
                <w:iCs/>
                <w:szCs w:val="24"/>
              </w:rPr>
              <w:t>0.012 (-0.014 to 0.038)</w:t>
            </w:r>
          </w:p>
        </w:tc>
        <w:tc>
          <w:tcPr>
            <w:tcW w:w="1586" w:type="dxa"/>
          </w:tcPr>
          <w:p w14:paraId="03741433" w14:textId="77777777" w:rsidR="003C6764" w:rsidRPr="00E4548A" w:rsidRDefault="003C6764" w:rsidP="00890069">
            <w:pPr>
              <w:rPr>
                <w:rFonts w:cstheme="minorHAnsi"/>
                <w:iCs/>
                <w:szCs w:val="24"/>
              </w:rPr>
            </w:pPr>
            <w:r w:rsidRPr="00E4548A">
              <w:rPr>
                <w:rFonts w:cstheme="minorHAnsi"/>
                <w:iCs/>
                <w:szCs w:val="24"/>
              </w:rPr>
              <w:t>0.002 (-0.011 to 0.015)</w:t>
            </w:r>
          </w:p>
        </w:tc>
        <w:tc>
          <w:tcPr>
            <w:tcW w:w="1478" w:type="dxa"/>
          </w:tcPr>
          <w:p w14:paraId="17379C4E" w14:textId="77777777" w:rsidR="003C6764" w:rsidRPr="00E4548A" w:rsidRDefault="003C6764" w:rsidP="00890069">
            <w:pPr>
              <w:rPr>
                <w:rFonts w:cstheme="minorHAnsi"/>
                <w:iCs/>
                <w:szCs w:val="24"/>
              </w:rPr>
            </w:pPr>
            <w:r w:rsidRPr="00E4548A">
              <w:rPr>
                <w:rFonts w:cstheme="minorHAnsi"/>
                <w:iCs/>
                <w:szCs w:val="24"/>
              </w:rPr>
              <w:t>NR</w:t>
            </w:r>
          </w:p>
        </w:tc>
      </w:tr>
      <w:tr w:rsidR="003C6764" w:rsidRPr="00E4548A" w14:paraId="06204B12" w14:textId="77777777" w:rsidTr="00890069">
        <w:trPr>
          <w:trHeight w:val="806"/>
        </w:trPr>
        <w:tc>
          <w:tcPr>
            <w:tcW w:w="1561" w:type="dxa"/>
          </w:tcPr>
          <w:p w14:paraId="41836E39" w14:textId="77777777" w:rsidR="003C6764" w:rsidRPr="00E4548A" w:rsidRDefault="003C6764" w:rsidP="00890069">
            <w:pPr>
              <w:rPr>
                <w:rFonts w:cstheme="minorHAnsi"/>
                <w:iCs/>
                <w:szCs w:val="24"/>
              </w:rPr>
            </w:pPr>
            <w:r w:rsidRPr="00E4548A">
              <w:rPr>
                <w:rFonts w:cstheme="minorHAnsi"/>
                <w:iCs/>
                <w:szCs w:val="24"/>
              </w:rPr>
              <w:t>Public Sector Cost, £  (185,195)</w:t>
            </w:r>
          </w:p>
        </w:tc>
        <w:tc>
          <w:tcPr>
            <w:tcW w:w="1280" w:type="dxa"/>
          </w:tcPr>
          <w:p w14:paraId="6A28506E" w14:textId="77777777" w:rsidR="003C6764" w:rsidRPr="00E4548A" w:rsidRDefault="003C6764" w:rsidP="00890069">
            <w:pPr>
              <w:rPr>
                <w:rFonts w:cstheme="minorHAnsi"/>
                <w:iCs/>
                <w:szCs w:val="24"/>
              </w:rPr>
            </w:pPr>
            <w:r w:rsidRPr="00E4548A">
              <w:rPr>
                <w:rFonts w:cstheme="minorHAnsi"/>
                <w:iCs/>
                <w:szCs w:val="24"/>
              </w:rPr>
              <w:t>691.84 (1,009.81)</w:t>
            </w:r>
          </w:p>
        </w:tc>
        <w:tc>
          <w:tcPr>
            <w:tcW w:w="1534" w:type="dxa"/>
          </w:tcPr>
          <w:p w14:paraId="27A26FFE" w14:textId="77777777" w:rsidR="003C6764" w:rsidRPr="00E4548A" w:rsidRDefault="003C6764" w:rsidP="00890069">
            <w:pPr>
              <w:rPr>
                <w:rFonts w:cstheme="minorHAnsi"/>
                <w:iCs/>
                <w:szCs w:val="24"/>
              </w:rPr>
            </w:pPr>
            <w:r w:rsidRPr="00E4548A">
              <w:rPr>
                <w:rFonts w:cstheme="minorHAnsi"/>
                <w:iCs/>
                <w:szCs w:val="24"/>
              </w:rPr>
              <w:t>744.26(912.55)</w:t>
            </w:r>
          </w:p>
        </w:tc>
        <w:tc>
          <w:tcPr>
            <w:tcW w:w="1577" w:type="dxa"/>
          </w:tcPr>
          <w:p w14:paraId="1DAF298F" w14:textId="77777777" w:rsidR="003C6764" w:rsidRPr="00E4548A" w:rsidRDefault="003C6764" w:rsidP="00890069">
            <w:pPr>
              <w:rPr>
                <w:rFonts w:cstheme="minorHAnsi"/>
                <w:iCs/>
                <w:szCs w:val="24"/>
              </w:rPr>
            </w:pPr>
            <w:r w:rsidRPr="00E4548A">
              <w:rPr>
                <w:rFonts w:cstheme="minorHAnsi"/>
                <w:iCs/>
                <w:szCs w:val="24"/>
              </w:rPr>
              <w:t>52.42 (-178 to 283.08)</w:t>
            </w:r>
          </w:p>
        </w:tc>
        <w:tc>
          <w:tcPr>
            <w:tcW w:w="1586" w:type="dxa"/>
          </w:tcPr>
          <w:p w14:paraId="63DA14F6" w14:textId="77777777" w:rsidR="003C6764" w:rsidRPr="00E4548A" w:rsidRDefault="003C6764" w:rsidP="00890069">
            <w:pPr>
              <w:rPr>
                <w:rFonts w:cstheme="minorHAnsi"/>
                <w:iCs/>
                <w:szCs w:val="24"/>
              </w:rPr>
            </w:pPr>
            <w:r w:rsidRPr="00E4548A">
              <w:rPr>
                <w:rFonts w:cstheme="minorHAnsi"/>
                <w:iCs/>
                <w:szCs w:val="24"/>
              </w:rPr>
              <w:t xml:space="preserve"> £88.96 (95% £-132.52 to £310.45)</w:t>
            </w:r>
          </w:p>
        </w:tc>
        <w:tc>
          <w:tcPr>
            <w:tcW w:w="1478" w:type="dxa"/>
          </w:tcPr>
          <w:p w14:paraId="4062FC2E" w14:textId="77777777" w:rsidR="003C6764" w:rsidRPr="00E4548A" w:rsidRDefault="003C6764" w:rsidP="00890069">
            <w:pPr>
              <w:rPr>
                <w:rFonts w:cstheme="minorHAnsi"/>
                <w:iCs/>
                <w:szCs w:val="24"/>
              </w:rPr>
            </w:pPr>
            <w:r w:rsidRPr="00E4548A">
              <w:rPr>
                <w:rFonts w:cstheme="minorHAnsi"/>
                <w:iCs/>
                <w:szCs w:val="24"/>
              </w:rPr>
              <w:t xml:space="preserve">382.07 </w:t>
            </w:r>
          </w:p>
          <w:p w14:paraId="3071503F" w14:textId="77777777" w:rsidR="003C6764" w:rsidRPr="00E4548A" w:rsidRDefault="003C6764" w:rsidP="00890069">
            <w:pPr>
              <w:rPr>
                <w:rFonts w:cstheme="minorHAnsi"/>
                <w:iCs/>
                <w:szCs w:val="24"/>
              </w:rPr>
            </w:pPr>
            <w:r w:rsidRPr="00E4548A">
              <w:rPr>
                <w:rFonts w:cstheme="minorHAnsi"/>
                <w:iCs/>
                <w:szCs w:val="24"/>
              </w:rPr>
              <w:t>(-72.33 to 836.48)</w:t>
            </w:r>
          </w:p>
        </w:tc>
      </w:tr>
      <w:tr w:rsidR="003C6764" w:rsidRPr="00E4548A" w14:paraId="26F4CB34" w14:textId="77777777" w:rsidTr="00890069">
        <w:trPr>
          <w:trHeight w:val="70"/>
        </w:trPr>
        <w:tc>
          <w:tcPr>
            <w:tcW w:w="1561" w:type="dxa"/>
          </w:tcPr>
          <w:p w14:paraId="1FEC9E46" w14:textId="77777777" w:rsidR="003C6764" w:rsidRPr="00E4548A" w:rsidRDefault="003C6764" w:rsidP="00890069">
            <w:pPr>
              <w:rPr>
                <w:rFonts w:cstheme="minorHAnsi"/>
                <w:iCs/>
                <w:szCs w:val="24"/>
              </w:rPr>
            </w:pPr>
            <w:r w:rsidRPr="00E4548A">
              <w:rPr>
                <w:rFonts w:cstheme="minorHAnsi"/>
                <w:iCs/>
                <w:szCs w:val="24"/>
              </w:rPr>
              <w:t>Net Monetary Benefit, £(95,119)</w:t>
            </w:r>
          </w:p>
        </w:tc>
        <w:tc>
          <w:tcPr>
            <w:tcW w:w="1280" w:type="dxa"/>
          </w:tcPr>
          <w:p w14:paraId="5380A7C3" w14:textId="77777777" w:rsidR="003C6764" w:rsidRPr="00E4548A" w:rsidRDefault="003C6764" w:rsidP="00890069">
            <w:pPr>
              <w:rPr>
                <w:rFonts w:cstheme="minorHAnsi"/>
                <w:iCs/>
                <w:szCs w:val="24"/>
              </w:rPr>
            </w:pPr>
            <w:r w:rsidRPr="00E4548A">
              <w:rPr>
                <w:rFonts w:cstheme="minorHAnsi"/>
                <w:iCs/>
                <w:szCs w:val="24"/>
              </w:rPr>
              <w:t>8,961.87</w:t>
            </w:r>
          </w:p>
          <w:p w14:paraId="09B0D6DC" w14:textId="77777777" w:rsidR="003C6764" w:rsidRPr="00E4548A" w:rsidRDefault="003C6764" w:rsidP="00890069">
            <w:pPr>
              <w:rPr>
                <w:rFonts w:cstheme="minorHAnsi"/>
                <w:iCs/>
                <w:szCs w:val="24"/>
              </w:rPr>
            </w:pPr>
            <w:r w:rsidRPr="00E4548A">
              <w:rPr>
                <w:rFonts w:cstheme="minorHAnsi"/>
                <w:iCs/>
                <w:szCs w:val="24"/>
              </w:rPr>
              <w:t>(2,326.10)</w:t>
            </w:r>
          </w:p>
        </w:tc>
        <w:tc>
          <w:tcPr>
            <w:tcW w:w="1534" w:type="dxa"/>
          </w:tcPr>
          <w:p w14:paraId="602F626D" w14:textId="77777777" w:rsidR="003C6764" w:rsidRPr="00E4548A" w:rsidRDefault="003C6764" w:rsidP="00890069">
            <w:pPr>
              <w:rPr>
                <w:rFonts w:cstheme="minorHAnsi"/>
                <w:iCs/>
                <w:szCs w:val="24"/>
              </w:rPr>
            </w:pPr>
            <w:r w:rsidRPr="00E4548A">
              <w:rPr>
                <w:rFonts w:cstheme="minorHAnsi"/>
                <w:iCs/>
                <w:szCs w:val="24"/>
              </w:rPr>
              <w:t>8,815.95</w:t>
            </w:r>
          </w:p>
          <w:p w14:paraId="14DFEBC2" w14:textId="77777777" w:rsidR="003C6764" w:rsidRPr="00E4548A" w:rsidRDefault="003C6764" w:rsidP="00890069">
            <w:pPr>
              <w:rPr>
                <w:rFonts w:cstheme="minorHAnsi"/>
                <w:iCs/>
                <w:szCs w:val="24"/>
              </w:rPr>
            </w:pPr>
            <w:r w:rsidRPr="00E4548A">
              <w:rPr>
                <w:rFonts w:cstheme="minorHAnsi"/>
                <w:iCs/>
                <w:szCs w:val="24"/>
              </w:rPr>
              <w:t>(2,711.37)</w:t>
            </w:r>
          </w:p>
        </w:tc>
        <w:tc>
          <w:tcPr>
            <w:tcW w:w="1577" w:type="dxa"/>
          </w:tcPr>
          <w:p w14:paraId="6D642420" w14:textId="77777777" w:rsidR="003C6764" w:rsidRPr="00E4548A" w:rsidRDefault="003C6764" w:rsidP="00890069">
            <w:pPr>
              <w:rPr>
                <w:rFonts w:cstheme="minorHAnsi"/>
                <w:iCs/>
                <w:szCs w:val="24"/>
              </w:rPr>
            </w:pPr>
            <w:r w:rsidRPr="00E4548A">
              <w:rPr>
                <w:rFonts w:cstheme="minorHAnsi"/>
                <w:iCs/>
                <w:szCs w:val="24"/>
              </w:rPr>
              <w:t>-145.92 (-845.11 to 553.26)</w:t>
            </w:r>
          </w:p>
        </w:tc>
        <w:tc>
          <w:tcPr>
            <w:tcW w:w="1586" w:type="dxa"/>
          </w:tcPr>
          <w:p w14:paraId="35CAD7BC" w14:textId="77777777" w:rsidR="003C6764" w:rsidRPr="00E4548A" w:rsidRDefault="003C6764" w:rsidP="00890069">
            <w:pPr>
              <w:rPr>
                <w:rFonts w:cstheme="minorHAnsi"/>
                <w:iCs/>
                <w:szCs w:val="24"/>
              </w:rPr>
            </w:pPr>
            <w:r w:rsidRPr="00E4548A">
              <w:rPr>
                <w:rFonts w:cstheme="minorHAnsi"/>
                <w:iCs/>
                <w:szCs w:val="24"/>
              </w:rPr>
              <w:t xml:space="preserve"> £-443.72 (95% CI £-1,060.38 to 172.93)</w:t>
            </w:r>
          </w:p>
        </w:tc>
        <w:tc>
          <w:tcPr>
            <w:tcW w:w="1478" w:type="dxa"/>
          </w:tcPr>
          <w:p w14:paraId="41C327BB" w14:textId="77777777" w:rsidR="003C6764" w:rsidRPr="00E4548A" w:rsidRDefault="003C6764" w:rsidP="00890069">
            <w:pPr>
              <w:rPr>
                <w:rFonts w:cstheme="minorHAnsi"/>
                <w:iCs/>
                <w:szCs w:val="24"/>
              </w:rPr>
            </w:pPr>
          </w:p>
          <w:p w14:paraId="76D80201" w14:textId="77777777" w:rsidR="003C6764" w:rsidRPr="00E4548A" w:rsidRDefault="003C6764" w:rsidP="00890069">
            <w:pPr>
              <w:rPr>
                <w:rFonts w:cstheme="minorHAnsi"/>
                <w:iCs/>
                <w:szCs w:val="24"/>
              </w:rPr>
            </w:pPr>
            <w:r w:rsidRPr="00E4548A">
              <w:rPr>
                <w:rFonts w:cstheme="minorHAnsi"/>
                <w:iCs/>
                <w:szCs w:val="24"/>
              </w:rPr>
              <w:t xml:space="preserve">-5,515 </w:t>
            </w:r>
          </w:p>
          <w:p w14:paraId="57D1CEBB" w14:textId="77777777" w:rsidR="003C6764" w:rsidRPr="00E4548A" w:rsidRDefault="003C6764" w:rsidP="00890069">
            <w:pPr>
              <w:rPr>
                <w:rFonts w:cstheme="minorHAnsi"/>
                <w:iCs/>
                <w:szCs w:val="24"/>
              </w:rPr>
            </w:pPr>
            <w:r w:rsidRPr="00E4548A">
              <w:rPr>
                <w:rFonts w:cstheme="minorHAnsi"/>
                <w:iCs/>
                <w:szCs w:val="24"/>
              </w:rPr>
              <w:t>(-9,980.40 to -1,051.26)</w:t>
            </w:r>
          </w:p>
        </w:tc>
      </w:tr>
    </w:tbl>
    <w:p w14:paraId="42CF5A20" w14:textId="1E39D40A" w:rsidR="00E65EC3" w:rsidRPr="00E4548A" w:rsidRDefault="003C6764" w:rsidP="00E65EC3">
      <w:pPr>
        <w:tabs>
          <w:tab w:val="left" w:pos="4620"/>
        </w:tabs>
        <w:spacing w:line="480" w:lineRule="auto"/>
        <w:rPr>
          <w:rFonts w:eastAsia="DengXian" w:cstheme="minorHAnsi"/>
          <w:b/>
          <w:bCs/>
          <w:iCs/>
          <w:szCs w:val="24"/>
          <w:lang w:eastAsia="zh-CN"/>
        </w:rPr>
      </w:pPr>
      <w:r w:rsidRPr="00E4548A">
        <w:rPr>
          <w:rFonts w:eastAsia="DengXian" w:cstheme="minorHAnsi"/>
          <w:iCs/>
          <w:szCs w:val="24"/>
          <w:vertAlign w:val="superscript"/>
          <w:lang w:eastAsia="zh-CN"/>
        </w:rPr>
        <w:t xml:space="preserve">a </w:t>
      </w:r>
      <w:r w:rsidRPr="00E4548A">
        <w:rPr>
          <w:rFonts w:eastAsia="DengXian" w:cstheme="minorHAnsi"/>
          <w:iCs/>
          <w:szCs w:val="24"/>
          <w:lang w:eastAsia="zh-CN"/>
        </w:rPr>
        <w:t>Output reports confidence interval (parametric) from a</w:t>
      </w:r>
      <w:r w:rsidRPr="003C6764">
        <w:rPr>
          <w:rFonts w:eastAsia="DengXian" w:cstheme="minorHAnsi"/>
          <w:iCs/>
          <w:szCs w:val="24"/>
          <w:lang w:eastAsia="zh-CN"/>
        </w:rPr>
        <w:t xml:space="preserve"> </w:t>
      </w:r>
      <w:r w:rsidRPr="00E4548A">
        <w:rPr>
          <w:rFonts w:eastAsia="DengXian" w:cstheme="minorHAnsi"/>
          <w:iCs/>
          <w:szCs w:val="24"/>
          <w:lang w:eastAsia="zh-CN"/>
        </w:rPr>
        <w:t>mixed model which is adjusted for baseline level</w:t>
      </w:r>
      <w:r w:rsidRPr="00E4548A">
        <w:rPr>
          <w:rFonts w:eastAsia="DengXian" w:cstheme="minorHAnsi"/>
          <w:iCs/>
          <w:szCs w:val="24"/>
          <w:vertAlign w:val="superscript"/>
          <w:lang w:eastAsia="zh-CN"/>
        </w:rPr>
        <w:t xml:space="preserve"> </w:t>
      </w:r>
      <w:r w:rsidRPr="00E4548A">
        <w:rPr>
          <w:rFonts w:eastAsia="DengXian" w:cstheme="minorHAnsi"/>
          <w:iCs/>
          <w:szCs w:val="24"/>
          <w:lang w:eastAsia="zh-CN"/>
        </w:rPr>
        <w:t>and with a random effects term for organization.</w:t>
      </w:r>
    </w:p>
    <w:p w14:paraId="16B2E875" w14:textId="2188211C" w:rsidR="00BB2C4C" w:rsidRPr="00E4548A" w:rsidRDefault="000D0A26" w:rsidP="00BB2C4C">
      <w:pPr>
        <w:spacing w:line="480" w:lineRule="auto"/>
        <w:rPr>
          <w:rFonts w:eastAsia="DengXian" w:cstheme="minorHAnsi"/>
          <w:iCs/>
          <w:szCs w:val="24"/>
          <w:lang w:eastAsia="zh-CN"/>
        </w:rPr>
      </w:pPr>
      <w:r>
        <w:rPr>
          <w:rFonts w:eastAsia="DengXian" w:cstheme="minorHAnsi"/>
          <w:iCs/>
          <w:szCs w:val="24"/>
          <w:lang w:eastAsia="zh-CN"/>
        </w:rPr>
        <w:t>A</w:t>
      </w:r>
      <w:r w:rsidRPr="00E4548A">
        <w:rPr>
          <w:rFonts w:eastAsia="DengXian" w:cstheme="minorHAnsi"/>
          <w:iCs/>
          <w:szCs w:val="24"/>
          <w:lang w:eastAsia="zh-CN"/>
        </w:rPr>
        <w:t xml:space="preserve"> </w:t>
      </w:r>
      <w:r w:rsidR="00BB2C4C" w:rsidRPr="00E4548A">
        <w:rPr>
          <w:rFonts w:eastAsia="DengXian" w:cstheme="minorHAnsi"/>
          <w:iCs/>
          <w:szCs w:val="24"/>
          <w:lang w:eastAsia="zh-CN"/>
        </w:rPr>
        <w:t>cost-effectiveness acceptability curve was created</w:t>
      </w:r>
      <w:r w:rsidR="003C6764">
        <w:rPr>
          <w:rFonts w:eastAsia="DengXian" w:cstheme="minorHAnsi"/>
          <w:iCs/>
          <w:szCs w:val="24"/>
          <w:lang w:eastAsia="zh-CN"/>
        </w:rPr>
        <w:t xml:space="preserve">, and highlighted an upward slope, which leveled </w:t>
      </w:r>
      <w:r w:rsidR="00BB2C4C" w:rsidRPr="00E4548A">
        <w:rPr>
          <w:rFonts w:eastAsia="DengXian" w:cstheme="minorHAnsi"/>
          <w:iCs/>
          <w:szCs w:val="24"/>
          <w:lang w:eastAsia="zh-CN"/>
        </w:rPr>
        <w:t xml:space="preserve">at higher WTP thresholds. At thresholds of £20,000 and £30,000 per QALY the probability PALS is cost-effective is 35% and </w:t>
      </w:r>
      <w:r w:rsidR="001957B2">
        <w:rPr>
          <w:rFonts w:eastAsia="DengXian" w:cstheme="minorHAnsi"/>
          <w:iCs/>
          <w:szCs w:val="24"/>
          <w:lang w:eastAsia="zh-CN"/>
        </w:rPr>
        <w:t>40</w:t>
      </w:r>
      <w:r w:rsidR="00BB2C4C" w:rsidRPr="00E4548A">
        <w:rPr>
          <w:rFonts w:eastAsia="DengXian" w:cstheme="minorHAnsi"/>
          <w:iCs/>
          <w:szCs w:val="24"/>
          <w:lang w:eastAsia="zh-CN"/>
        </w:rPr>
        <w:t>% cost-effective respectively</w:t>
      </w:r>
      <w:r w:rsidR="003C6764">
        <w:rPr>
          <w:rFonts w:eastAsia="DengXian" w:cstheme="minorHAnsi"/>
          <w:iCs/>
          <w:szCs w:val="24"/>
          <w:lang w:eastAsia="zh-CN"/>
        </w:rPr>
        <w:t xml:space="preserve"> (see Appendix 4, Figure 2)</w:t>
      </w:r>
      <w:r w:rsidR="00BB2C4C" w:rsidRPr="00E4548A">
        <w:rPr>
          <w:rFonts w:eastAsia="DengXian" w:cstheme="minorHAnsi"/>
          <w:iCs/>
          <w:szCs w:val="24"/>
          <w:lang w:eastAsia="zh-CN"/>
        </w:rPr>
        <w:t>.</w:t>
      </w:r>
    </w:p>
    <w:p w14:paraId="688C8D1E" w14:textId="0575819F" w:rsidR="00BB2C4C" w:rsidRPr="00E4548A" w:rsidRDefault="00772545" w:rsidP="00BB2C4C">
      <w:pPr>
        <w:keepNext/>
        <w:keepLines/>
        <w:spacing w:before="40" w:after="0" w:line="480" w:lineRule="auto"/>
        <w:outlineLvl w:val="2"/>
        <w:rPr>
          <w:rFonts w:ascii="Calibri" w:eastAsia="DengXian" w:hAnsi="Calibri" w:cstheme="majorBidi"/>
          <w:i/>
          <w:iCs/>
          <w:szCs w:val="24"/>
          <w:lang w:eastAsia="zh-CN"/>
        </w:rPr>
      </w:pPr>
      <w:bookmarkStart w:id="10" w:name="_Toc144472616"/>
      <w:r w:rsidRPr="00E4548A">
        <w:rPr>
          <w:rFonts w:ascii="Calibri" w:eastAsia="DengXian" w:hAnsi="Calibri" w:cstheme="majorBidi"/>
          <w:i/>
          <w:iCs/>
          <w:szCs w:val="24"/>
          <w:lang w:eastAsia="zh-CN"/>
        </w:rPr>
        <w:t xml:space="preserve">3.3.2.1 </w:t>
      </w:r>
      <w:r w:rsidR="00BB2C4C" w:rsidRPr="00E4548A">
        <w:rPr>
          <w:rFonts w:ascii="Calibri" w:eastAsia="DengXian" w:hAnsi="Calibri" w:cstheme="majorBidi"/>
          <w:i/>
          <w:iCs/>
          <w:szCs w:val="24"/>
          <w:lang w:eastAsia="zh-CN"/>
        </w:rPr>
        <w:t xml:space="preserve">Secondary economic analysis </w:t>
      </w:r>
      <w:bookmarkEnd w:id="10"/>
    </w:p>
    <w:p w14:paraId="44B600DB" w14:textId="66D33CF9" w:rsidR="00A82303" w:rsidRPr="00C463EB" w:rsidRDefault="00D32AC0" w:rsidP="00A82303">
      <w:pPr>
        <w:spacing w:line="480" w:lineRule="auto"/>
        <w:rPr>
          <w:rFonts w:eastAsia="DengXian" w:cstheme="minorHAnsi"/>
          <w:iCs/>
          <w:szCs w:val="24"/>
          <w:lang w:eastAsia="zh-CN"/>
        </w:rPr>
      </w:pPr>
      <w:r>
        <w:rPr>
          <w:rFonts w:eastAsia="DengXian" w:cstheme="minorHAnsi"/>
          <w:iCs/>
          <w:szCs w:val="24"/>
          <w:lang w:eastAsia="zh-CN"/>
        </w:rPr>
        <w:t>Due to the s</w:t>
      </w:r>
      <w:r w:rsidRPr="00E4548A">
        <w:rPr>
          <w:rFonts w:eastAsia="DengXian" w:cstheme="minorHAnsi"/>
          <w:iCs/>
          <w:szCs w:val="24"/>
          <w:lang w:eastAsia="zh-CN"/>
        </w:rPr>
        <w:t>mall differences in costs</w:t>
      </w:r>
      <w:r>
        <w:rPr>
          <w:rFonts w:eastAsia="DengXian" w:cstheme="minorHAnsi"/>
          <w:iCs/>
          <w:szCs w:val="24"/>
          <w:lang w:eastAsia="zh-CN"/>
        </w:rPr>
        <w:t xml:space="preserve"> and negligible </w:t>
      </w:r>
      <w:r w:rsidRPr="00E4548A">
        <w:rPr>
          <w:rFonts w:eastAsia="DengXian" w:cstheme="minorHAnsi"/>
          <w:iCs/>
          <w:szCs w:val="24"/>
          <w:lang w:eastAsia="zh-CN"/>
        </w:rPr>
        <w:t>and non-significant differences in incremental YFC and YSC</w:t>
      </w:r>
      <w:r>
        <w:rPr>
          <w:rFonts w:eastAsia="DengXian" w:cstheme="minorHAnsi"/>
          <w:iCs/>
          <w:szCs w:val="24"/>
          <w:lang w:eastAsia="zh-CN"/>
        </w:rPr>
        <w:t>, the c</w:t>
      </w:r>
      <w:r w:rsidRPr="00E4548A">
        <w:rPr>
          <w:rFonts w:eastAsia="DengXian" w:cstheme="minorHAnsi"/>
          <w:iCs/>
          <w:szCs w:val="24"/>
          <w:lang w:eastAsia="zh-CN"/>
        </w:rPr>
        <w:t>alculation of the cost per extra year of full/satisfactory capability</w:t>
      </w:r>
      <w:r>
        <w:rPr>
          <w:rFonts w:eastAsia="DengXian" w:cstheme="minorHAnsi"/>
          <w:iCs/>
          <w:szCs w:val="24"/>
          <w:lang w:eastAsia="zh-CN"/>
        </w:rPr>
        <w:t xml:space="preserve"> was not conducted. </w:t>
      </w:r>
      <w:r w:rsidRPr="00E4548A">
        <w:rPr>
          <w:rFonts w:eastAsia="DengXian" w:cstheme="minorHAnsi"/>
          <w:iCs/>
          <w:szCs w:val="24"/>
          <w:lang w:eastAsia="zh-CN"/>
        </w:rPr>
        <w:t>With multiply imputed data, we found the uncertainty in INMB remain</w:t>
      </w:r>
      <w:r>
        <w:rPr>
          <w:rFonts w:eastAsia="DengXian" w:cstheme="minorHAnsi"/>
          <w:iCs/>
          <w:szCs w:val="24"/>
          <w:lang w:eastAsia="zh-CN"/>
        </w:rPr>
        <w:t>ed</w:t>
      </w:r>
      <w:r w:rsidRPr="00E4548A">
        <w:rPr>
          <w:rFonts w:eastAsia="DengXian" w:cstheme="minorHAnsi"/>
          <w:iCs/>
          <w:szCs w:val="24"/>
          <w:lang w:eastAsia="zh-CN"/>
        </w:rPr>
        <w:t xml:space="preserve"> wide, allowing for both positive and negative values and is increasing as the WTP threshold increases (</w:t>
      </w:r>
      <w:r>
        <w:rPr>
          <w:rFonts w:eastAsia="DengXian" w:cstheme="minorHAnsi"/>
          <w:iCs/>
          <w:szCs w:val="24"/>
          <w:lang w:eastAsia="zh-CN"/>
        </w:rPr>
        <w:t>See Appendix 4 Figure 3</w:t>
      </w:r>
      <w:r w:rsidRPr="00E4548A">
        <w:rPr>
          <w:rFonts w:eastAsia="DengXian" w:cstheme="minorHAnsi"/>
          <w:iCs/>
          <w:szCs w:val="24"/>
          <w:lang w:eastAsia="zh-CN"/>
        </w:rPr>
        <w:t>). In contrast to the complete case analysis</w:t>
      </w:r>
      <w:r>
        <w:rPr>
          <w:rFonts w:eastAsia="DengXian" w:cstheme="minorHAnsi"/>
          <w:iCs/>
          <w:szCs w:val="24"/>
          <w:lang w:eastAsia="zh-CN"/>
        </w:rPr>
        <w:t xml:space="preserve">, the </w:t>
      </w:r>
      <w:r w:rsidRPr="00E4548A">
        <w:rPr>
          <w:rFonts w:eastAsia="DengXian" w:cstheme="minorHAnsi"/>
          <w:iCs/>
          <w:szCs w:val="24"/>
          <w:lang w:eastAsia="zh-CN"/>
        </w:rPr>
        <w:t xml:space="preserve">probability PALS is cost-effective </w:t>
      </w:r>
      <w:r>
        <w:rPr>
          <w:rFonts w:eastAsia="DengXian" w:cstheme="minorHAnsi"/>
          <w:iCs/>
          <w:szCs w:val="24"/>
          <w:lang w:eastAsia="zh-CN"/>
        </w:rPr>
        <w:t>was</w:t>
      </w:r>
      <w:r w:rsidRPr="00E4548A">
        <w:rPr>
          <w:rFonts w:eastAsia="DengXian" w:cstheme="minorHAnsi"/>
          <w:iCs/>
          <w:szCs w:val="24"/>
          <w:lang w:eastAsia="zh-CN"/>
        </w:rPr>
        <w:t xml:space="preserve"> 58% and 60% at the respective £20k and £30k thresholds.</w:t>
      </w:r>
    </w:p>
    <w:p w14:paraId="711F678A" w14:textId="73374CAC" w:rsidR="001F1D34" w:rsidRPr="00E4548A" w:rsidRDefault="009629F7" w:rsidP="00772545">
      <w:pPr>
        <w:pStyle w:val="ListParagraph"/>
        <w:numPr>
          <w:ilvl w:val="0"/>
          <w:numId w:val="4"/>
        </w:numPr>
        <w:rPr>
          <w:b/>
          <w:bCs/>
          <w:sz w:val="24"/>
        </w:rPr>
      </w:pPr>
      <w:r w:rsidRPr="00E4548A">
        <w:rPr>
          <w:b/>
          <w:bCs/>
          <w:sz w:val="24"/>
        </w:rPr>
        <w:t>Discussion</w:t>
      </w:r>
    </w:p>
    <w:p w14:paraId="5A88C4FB" w14:textId="0B7D8D82" w:rsidR="003F531C" w:rsidRPr="00E4548A" w:rsidRDefault="00BD2141" w:rsidP="009F7307">
      <w:pPr>
        <w:spacing w:line="480" w:lineRule="auto"/>
      </w:pPr>
      <w:r w:rsidRPr="00BD2141">
        <w:lastRenderedPageBreak/>
        <w:t xml:space="preserve">This study aimed to assess the effectiveness and cost-effectiveness of a facilitated social network intervention for alleviating loneliness and social isolation </w:t>
      </w:r>
      <w:r w:rsidR="00E140D1">
        <w:t xml:space="preserve">for adults </w:t>
      </w:r>
      <w:r w:rsidRPr="00BD2141">
        <w:t>within community settings</w:t>
      </w:r>
      <w:r w:rsidR="00E140D1">
        <w:t xml:space="preserve"> in the UK.</w:t>
      </w:r>
      <w:r w:rsidRPr="00BD2141" w:rsidDel="00BD2141">
        <w:t xml:space="preserve"> </w:t>
      </w:r>
      <w:r w:rsidR="001F1D34" w:rsidRPr="00E4548A">
        <w:t xml:space="preserve">The findings illustrate that there was </w:t>
      </w:r>
      <w:r w:rsidRPr="00E4548A">
        <w:t xml:space="preserve">no </w:t>
      </w:r>
      <w:r w:rsidR="001F1D34" w:rsidRPr="00E4548A">
        <w:t>evidence of</w:t>
      </w:r>
      <w:r w:rsidR="00F40B01" w:rsidRPr="00E4548A">
        <w:t xml:space="preserve"> </w:t>
      </w:r>
      <w:r>
        <w:t xml:space="preserve">a </w:t>
      </w:r>
      <w:r w:rsidR="001F1D34" w:rsidRPr="00E4548A">
        <w:t xml:space="preserve">significant impact on participant </w:t>
      </w:r>
      <w:r>
        <w:t xml:space="preserve">outcomes including </w:t>
      </w:r>
      <w:r w:rsidR="001F1D34" w:rsidRPr="00E4548A">
        <w:t>mental health, physical health</w:t>
      </w:r>
      <w:r>
        <w:t xml:space="preserve">, </w:t>
      </w:r>
      <w:r w:rsidR="001F1D34" w:rsidRPr="00E4548A">
        <w:t>loneliness and isolation</w:t>
      </w:r>
      <w:r>
        <w:t>. Additionally, w</w:t>
      </w:r>
      <w:r w:rsidR="007F033D" w:rsidRPr="00E4548A">
        <w:t>hil</w:t>
      </w:r>
      <w:r>
        <w:t xml:space="preserve">st the intervention </w:t>
      </w:r>
      <w:r w:rsidR="00E140D1">
        <w:t xml:space="preserve">was </w:t>
      </w:r>
      <w:r w:rsidR="00E140D1" w:rsidRPr="00E4548A">
        <w:t>inexpensive</w:t>
      </w:r>
      <w:r w:rsidR="007F033D" w:rsidRPr="00E4548A">
        <w:t xml:space="preserve"> to deliver at around £53 per person there was no evidence of cost-effectiveness. </w:t>
      </w:r>
    </w:p>
    <w:p w14:paraId="4B1CC070" w14:textId="50D70AAD" w:rsidR="00DB214C" w:rsidRDefault="003F531C" w:rsidP="00884B3A">
      <w:pPr>
        <w:spacing w:line="480" w:lineRule="auto"/>
      </w:pPr>
      <w:r w:rsidRPr="00E4548A">
        <w:t>However, t</w:t>
      </w:r>
      <w:r w:rsidR="00F54759" w:rsidRPr="00E4548A">
        <w:t>he findin</w:t>
      </w:r>
      <w:r w:rsidR="00B01269" w:rsidRPr="00E4548A">
        <w:t xml:space="preserve">gs did highlight that adults </w:t>
      </w:r>
      <w:r w:rsidR="00BD2141">
        <w:t>across the life course were</w:t>
      </w:r>
      <w:r w:rsidR="00B01269" w:rsidRPr="00E4548A">
        <w:t xml:space="preserve"> experiencing loneliness and social isolation</w:t>
      </w:r>
      <w:r w:rsidR="00A5505F" w:rsidRPr="00E4548A">
        <w:t xml:space="preserve">. </w:t>
      </w:r>
      <w:r w:rsidR="009027B6" w:rsidRPr="00E4548A">
        <w:t xml:space="preserve">Some </w:t>
      </w:r>
      <w:r w:rsidR="00E33CF5" w:rsidRPr="00E4548A">
        <w:t xml:space="preserve">40% of participants in the study reported MCS and PCS scores “well below” population benchmarks, with mean scores notably lower than ‘healthy’ population scores </w:t>
      </w:r>
      <w:r w:rsidRPr="00E4548A">
        <w:t>that</w:t>
      </w:r>
      <w:r w:rsidR="00E33CF5" w:rsidRPr="00E4548A">
        <w:t xml:space="preserve"> were comparable to cancer patients </w:t>
      </w:r>
      <w:r w:rsidR="001F1D34" w:rsidRPr="00E4548A">
        <w:fldChar w:fldCharType="begin"/>
      </w:r>
      <w:r w:rsidR="00FA296E">
        <w:instrText xml:space="preserve"> ADDIN EN.CITE &lt;EndNote&gt;&lt;Cite&gt;&lt;Author&gt;McDool&lt;/Author&gt;&lt;Year&gt;2021&lt;/Year&gt;&lt;RecNum&gt;430&lt;/RecNum&gt;&lt;DisplayText&gt;(84)&lt;/DisplayText&gt;&lt;record&gt;&lt;rec-number&gt;430&lt;/rec-number&gt;&lt;foreign-keys&gt;&lt;key app="EN" db-id="9wveswd0bdfrz1edax8xa098tdfxw0ad2eaz" timestamp="1676035883"&gt;430&lt;/key&gt;&lt;/foreign-keys&gt;&lt;ref-type name="Journal Article"&gt;17&lt;/ref-type&gt;&lt;contributors&gt;&lt;authors&gt;&lt;author&gt;McDool, E.&lt;/author&gt;&lt;author&gt;Mukuria, C.&lt;/author&gt;&lt;author&gt;Brazier, J.&lt;/author&gt;&lt;/authors&gt;&lt;/contributors&gt;&lt;auth-address&gt;The School of Health and Related Research (ScHARR), The University of Sheffield, Sheffield, UK. e.m.mcdool@sheffield.ac.uk.&amp;#xD;The School of Health and Related Research (ScHARR), The University of Sheffield, Sheffield, UK.&lt;/auth-address&gt;&lt;titles&gt;&lt;title&gt;A Comparison of the SF-6Dv2 and SF-6D UK Utility Values in a Mixed Patient and Healthy Population&lt;/title&gt;&lt;secondary-title&gt;Pharmacoeconomics&lt;/secondary-title&gt;&lt;/titles&gt;&lt;periodical&gt;&lt;full-title&gt;Pharmacoeconomics&lt;/full-title&gt;&lt;/periodical&gt;&lt;pages&gt;929-940&lt;/pages&gt;&lt;volume&gt;39&lt;/volume&gt;&lt;number&gt;8&lt;/number&gt;&lt;edition&gt;2021/05/28&lt;/edition&gt;&lt;keywords&gt;&lt;keyword&gt;*Health Status&lt;/keyword&gt;&lt;keyword&gt;Humans&lt;/keyword&gt;&lt;keyword&gt;Psychometrics&lt;/keyword&gt;&lt;keyword&gt;*Quality of Life&lt;/keyword&gt;&lt;keyword&gt;Reproducibility of Results&lt;/keyword&gt;&lt;keyword&gt;Surveys and Questionnaires&lt;/keyword&gt;&lt;keyword&gt;United Kingdom&lt;/keyword&gt;&lt;/keywords&gt;&lt;dates&gt;&lt;year&gt;2021&lt;/year&gt;&lt;pub-dates&gt;&lt;date&gt;Aug&lt;/date&gt;&lt;/pub-dates&gt;&lt;/dates&gt;&lt;isbn&gt;1170-7690 (Print)&amp;#xD;1170-7690&lt;/isbn&gt;&lt;accession-num&gt;34043147&lt;/accession-num&gt;&lt;urls&gt;&lt;/urls&gt;&lt;custom2&gt;PMC8613095 developer of the SF-6D, for which commercial users pay a licence fee to the University of Sheffield.&lt;/custom2&gt;&lt;electronic-resource-num&gt;10.1007/s40273-021-01033-6&lt;/electronic-resource-num&gt;&lt;remote-database-provider&gt;NLM&lt;/remote-database-provider&gt;&lt;language&gt;eng&lt;/language&gt;&lt;/record&gt;&lt;/Cite&gt;&lt;/EndNote&gt;</w:instrText>
      </w:r>
      <w:r w:rsidR="001F1D34" w:rsidRPr="00E4548A">
        <w:fldChar w:fldCharType="separate"/>
      </w:r>
      <w:r w:rsidR="00FA296E">
        <w:rPr>
          <w:noProof/>
        </w:rPr>
        <w:t>(84)</w:t>
      </w:r>
      <w:r w:rsidR="001F1D34" w:rsidRPr="00E4548A">
        <w:fldChar w:fldCharType="end"/>
      </w:r>
      <w:r w:rsidR="009027B6" w:rsidRPr="00E4548A">
        <w:t xml:space="preserve">. </w:t>
      </w:r>
      <w:r w:rsidRPr="00E4548A">
        <w:t xml:space="preserve">The findings also highlight </w:t>
      </w:r>
      <w:r w:rsidR="00BD2141">
        <w:t>that many</w:t>
      </w:r>
      <w:r w:rsidRPr="00E4548A">
        <w:t xml:space="preserve"> participants</w:t>
      </w:r>
      <w:r w:rsidR="00E140D1">
        <w:t>’</w:t>
      </w:r>
      <w:r w:rsidR="00E140D1" w:rsidRPr="00E4548A">
        <w:t xml:space="preserve"> </w:t>
      </w:r>
      <w:r w:rsidR="00E140D1">
        <w:t>sociodemographic</w:t>
      </w:r>
      <w:r w:rsidRPr="00E4548A">
        <w:t xml:space="preserve"> circumstances increased their vulnerability, such as living in deprived </w:t>
      </w:r>
      <w:r w:rsidR="00E140D1" w:rsidRPr="00E4548A">
        <w:t>areas, not</w:t>
      </w:r>
      <w:r w:rsidRPr="00E4548A">
        <w:t xml:space="preserve"> working or </w:t>
      </w:r>
      <w:r w:rsidR="00BD2141">
        <w:t>receiving</w:t>
      </w:r>
      <w:r w:rsidRPr="00E4548A">
        <w:t xml:space="preserve"> low incomes. There is a strong connection between poverty and the risk of social isolation </w:t>
      </w:r>
      <w:r w:rsidRPr="00E4548A">
        <w:fldChar w:fldCharType="begin"/>
      </w:r>
      <w:r w:rsidR="00FA296E">
        <w:instrText xml:space="preserve"> ADDIN EN.CITE &lt;EndNote&gt;&lt;Cite&gt;&lt;Author&gt;Eckhard&lt;/Author&gt;&lt;Year&gt;2018&lt;/Year&gt;&lt;RecNum&gt;404&lt;/RecNum&gt;&lt;DisplayText&gt;(85)&lt;/DisplayText&gt;&lt;record&gt;&lt;rec-number&gt;404&lt;/rec-number&gt;&lt;foreign-keys&gt;&lt;key app="EN" db-id="zeax09vp85x05xesv9ovsrs5pvtae99sr9x9" timestamp="1609939888"&gt;404&lt;/key&gt;&lt;/foreign-keys&gt;&lt;ref-type name="Journal Article"&gt;17&lt;/ref-type&gt;&lt;contributors&gt;&lt;authors&gt;&lt;author&gt;Eckhard, J. &lt;/author&gt;&lt;/authors&gt;&lt;/contributors&gt;&lt;titles&gt;&lt;title&gt;Does Poverty Increase the Risk of Social Isolation? Insights Based on Panel Data from Germany. &lt;/title&gt;&lt;secondary-title&gt;The Sociological Quarterly&lt;/secondary-title&gt;&lt;/titles&gt;&lt;periodical&gt;&lt;full-title&gt;The Sociological Quarterly&lt;/full-title&gt;&lt;/periodical&gt;&lt;pages&gt;338-359&lt;/pages&gt;&lt;volume&gt;59&lt;/volume&gt;&lt;number&gt;2&lt;/number&gt;&lt;dates&gt;&lt;year&gt;2018&lt;/year&gt;&lt;/dates&gt;&lt;urls&gt;&lt;/urls&gt;&lt;/record&gt;&lt;/Cite&gt;&lt;/EndNote&gt;</w:instrText>
      </w:r>
      <w:r w:rsidRPr="00E4548A">
        <w:fldChar w:fldCharType="separate"/>
      </w:r>
      <w:r w:rsidR="00FA296E">
        <w:rPr>
          <w:noProof/>
        </w:rPr>
        <w:t>(85)</w:t>
      </w:r>
      <w:r w:rsidRPr="00E4548A">
        <w:fldChar w:fldCharType="end"/>
      </w:r>
      <w:r w:rsidRPr="00E4548A">
        <w:t xml:space="preserve"> and </w:t>
      </w:r>
      <w:r w:rsidR="00D87866" w:rsidRPr="00E4548A">
        <w:t xml:space="preserve">with a close link between mental health, physical health and risk of experiencing loneliness and social isolation, this study illuminates the vulnerability of individuals who experience loneliness or isolation. </w:t>
      </w:r>
      <w:r w:rsidR="00E140D1">
        <w:t xml:space="preserve">Our findings add to the accumulating evidence that loneliness is a significant problem associated with poor socioeconomic, demographic and </w:t>
      </w:r>
      <w:r w:rsidR="00C463EB">
        <w:t>community-based</w:t>
      </w:r>
      <w:r w:rsidR="00E140D1">
        <w:t xml:space="preserve"> factors </w:t>
      </w:r>
      <w:r w:rsidR="00E140D1">
        <w:fldChar w:fldCharType="begin">
          <w:fldData xml:space="preserve">PEVuZE5vdGU+PENpdGU+PEF1dGhvcj5TaXZhPC9BdXRob3I+PFllYXI+MjAyMDwvWWVhcj48UmVj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</w:fldData>
        </w:fldChar>
      </w:r>
      <w:r w:rsidR="00FA296E">
        <w:instrText xml:space="preserve"> ADDIN EN.CITE </w:instrText>
      </w:r>
      <w:r w:rsidR="00FA296E">
        <w:fldChar w:fldCharType="begin">
          <w:fldData xml:space="preserve">PEVuZE5vdGU+PENpdGU+PEF1dGhvcj5TaXZhPC9BdXRob3I+PFllYXI+MjAyMDwvWWVhcj48UmVj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</w:fldData>
        </w:fldChar>
      </w:r>
      <w:r w:rsidR="00FA296E">
        <w:instrText xml:space="preserve"> ADDIN EN.CITE.DATA </w:instrText>
      </w:r>
      <w:r w:rsidR="00FA296E">
        <w:fldChar w:fldCharType="end"/>
      </w:r>
      <w:r w:rsidR="00E140D1">
        <w:fldChar w:fldCharType="separate"/>
      </w:r>
      <w:r w:rsidR="00FA296E">
        <w:rPr>
          <w:noProof/>
        </w:rPr>
        <w:t>(29, 86, 87)</w:t>
      </w:r>
      <w:r w:rsidR="00E140D1">
        <w:fldChar w:fldCharType="end"/>
      </w:r>
      <w:r w:rsidR="008C7BE2">
        <w:t>.</w:t>
      </w:r>
      <w:r w:rsidR="00196EDB" w:rsidDel="00196EDB">
        <w:t xml:space="preserve"> </w:t>
      </w:r>
    </w:p>
    <w:p w14:paraId="49EF6494" w14:textId="42D38270" w:rsidR="00D87866" w:rsidRPr="00E4548A" w:rsidRDefault="00196EDB" w:rsidP="009F7307">
      <w:pPr>
        <w:spacing w:line="480" w:lineRule="auto"/>
      </w:pPr>
      <w:r>
        <w:t xml:space="preserve">This study selected the SF-12 mental health subscale as a primary outcome as a proxy for loneliness due to no prior evidence exploring loneliness as an outcome in an RCT at the time of study development </w:t>
      </w:r>
      <w:r>
        <w:fldChar w:fldCharType="begin"/>
      </w:r>
      <w:r>
        <w:instrText xml:space="preserve"> ADDIN EN.CITE &lt;EndNote&gt;&lt;Cite&gt;&lt;Author&gt;Band&lt;/Author&gt;&lt;Year&gt;2019&lt;/Year&gt;&lt;RecNum&gt;355&lt;/RecNum&gt;&lt;DisplayText&gt;(88)&lt;/DisplayText&gt;&lt;record&gt;&lt;rec-number&gt;355&lt;/rec-number&gt;&lt;foreign-keys&gt;&lt;key app="EN" db-id="p0waafvxjsdd08ew5rxp0psi9wrd05ert5vs" timestamp="0"&gt;355&lt;/key&gt;&lt;/foreign-keys&gt;&lt;ref-type name="Journal Article"&gt;17&lt;/ref-type&gt;&lt;contributors&gt;&lt;authors&gt;&lt;author&gt;Band, Rebecca&lt;/author&gt;&lt;author&gt;Ewings, Sean&lt;/author&gt;&lt;author&gt;Cheetham-Blake, Tara&lt;/author&gt;&lt;author&gt;Ellis, Jaimie&lt;/author&gt;&lt;author&gt;Breheny, Katie&lt;/author&gt;&lt;author&gt;Vassilev, Ivaylo&lt;/author&gt;&lt;author&gt;Portillo, Mari Carmen&lt;/author&gt;&lt;author&gt;Yardley, Lucy&lt;/author&gt;&lt;author&gt;Blickem, Christian&lt;/author&gt;&lt;author&gt;Kandiyali, Rebecca&lt;/author&gt;&lt;author&gt;Culliford, David&lt;/author&gt;&lt;author&gt;Rogers, Anne&lt;/author&gt;&lt;/authors&gt;&lt;/contributors&gt;&lt;titles&gt;&lt;title&gt;Study protocol for ‘The Project About Loneliness and Social networks (PALS)’: a pragmatic, randomised trial comparing a facilitated social network intervention (Genie) with a wait-list control for lonely and socially isolated people&lt;/title&gt;&lt;secondary-title&gt;BMJ Open&lt;/secondary-title&gt;&lt;/titles&gt;&lt;pages&gt;e028718&lt;/pages&gt;&lt;volume&gt;9&lt;/volume&gt;&lt;number&gt;8&lt;/number&gt;&lt;dates&gt;&lt;year&gt;2019&lt;/year&gt;&lt;/dates&gt;&lt;urls&gt;&lt;related-urls&gt;&lt;url&gt;http://bmjopen.bmj.com/content/9/8/e028718.abstract&lt;/url&gt;&lt;/related-urls&gt;&lt;/urls&gt;&lt;electronic-resource-num&gt;10.1136/bmjopen-2018-028718&lt;/electronic-resource-num&gt;&lt;/record&gt;&lt;/Cite&gt;&lt;/EndNote&gt;</w:instrText>
      </w:r>
      <w:r>
        <w:fldChar w:fldCharType="separate"/>
      </w:r>
      <w:r>
        <w:rPr>
          <w:noProof/>
        </w:rPr>
        <w:t>(88)</w:t>
      </w:r>
      <w:r>
        <w:fldChar w:fldCharType="end"/>
      </w:r>
      <w:r>
        <w:t>. D</w:t>
      </w:r>
      <w:r w:rsidRPr="00884B3A">
        <w:t xml:space="preserve">espite accumulating evidence of the impact of loneliness on poor mental health and wellbeing </w:t>
      </w:r>
      <w:r w:rsidRPr="00884B3A">
        <w:fldChar w:fldCharType="begin">
          <w:fldData xml:space="preserve">PEVuZE5vdGU+PENpdGU+PEF1dGhvcj5FbWVyc29uPC9BdXRob3I+PFllYXI+MjAyMTwvWWVhcj48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</w:fldData>
        </w:fldChar>
      </w:r>
      <w:r w:rsidRPr="00884B3A">
        <w:instrText xml:space="preserve"> ADDIN EN.CITE </w:instrText>
      </w:r>
      <w:r w:rsidRPr="00884B3A">
        <w:fldChar w:fldCharType="begin">
          <w:fldData xml:space="preserve">PEVuZE5vdGU+PENpdGU+PEF1dGhvcj5FbWVyc29uPC9BdXRob3I+PFllYXI+MjAyMTwvWWVhcj48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</w:fldData>
        </w:fldChar>
      </w:r>
      <w:r w:rsidRPr="00884B3A">
        <w:instrText xml:space="preserve"> ADDIN EN.CITE.DATA </w:instrText>
      </w:r>
      <w:r w:rsidRPr="00884B3A">
        <w:fldChar w:fldCharType="end"/>
      </w:r>
      <w:r w:rsidRPr="00884B3A">
        <w:fldChar w:fldCharType="separate"/>
      </w:r>
      <w:r w:rsidRPr="00884B3A">
        <w:t>(10, 34)</w:t>
      </w:r>
      <w:r w:rsidRPr="00884B3A">
        <w:fldChar w:fldCharType="end"/>
      </w:r>
      <w:r>
        <w:t xml:space="preserve">, we suggest that the levels of deprivation and poor health seen across our sample may have impacted the potential to capture changes in </w:t>
      </w:r>
      <w:r w:rsidR="00DB214C">
        <w:t xml:space="preserve">outcomes, such as mental health or loneliness, </w:t>
      </w:r>
      <w:r>
        <w:t xml:space="preserve">especially across a global pandemic which we know also impacted on </w:t>
      </w:r>
      <w:r w:rsidR="00DB214C">
        <w:t>these outcomes</w:t>
      </w:r>
      <w:r>
        <w:t xml:space="preserve"> </w:t>
      </w:r>
      <w:r>
        <w:fldChar w:fldCharType="begin">
          <w:fldData xml:space="preserve">PEVuZE5vdGU+PENpdGU+PEF1dGhvcj5Hcm9hcmtlPC9BdXRob3I+PFllYXI+MjAyMDwvWWVhcj48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</w:fldData>
        </w:fldChar>
      </w:r>
      <w:r>
        <w:instrText xml:space="preserve"> ADDIN EN.CITE </w:instrText>
      </w:r>
      <w:r>
        <w:fldChar w:fldCharType="begin">
          <w:fldData xml:space="preserve">PEVuZE5vdGU+PENpdGU+PEF1dGhvcj5Hcm9hcmtlPC9BdXRob3I+PFllYXI+MjAyMDwvWWVhcj48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</w:fldData>
        </w:fldChar>
      </w:r>
      <w:r>
        <w:instrText xml:space="preserve"> ADDIN EN.CITE.DATA </w:instrText>
      </w:r>
      <w:r>
        <w:fldChar w:fldCharType="end"/>
      </w:r>
      <w:r>
        <w:fldChar w:fldCharType="separate"/>
      </w:r>
      <w:r>
        <w:rPr>
          <w:noProof/>
        </w:rPr>
        <w:t>(12, 44, 89-94)</w:t>
      </w:r>
      <w:r>
        <w:fldChar w:fldCharType="end"/>
      </w:r>
      <w:r>
        <w:t xml:space="preserve">. </w:t>
      </w:r>
      <w:r w:rsidR="00DB214C">
        <w:t xml:space="preserve">This article provides detailed estimates for population level outcomes for widely cited and relevant outcome measures for adults who are lonely. We believe that </w:t>
      </w:r>
      <w:r w:rsidR="00DB214C" w:rsidRPr="00DB214C">
        <w:t xml:space="preserve">research exploring </w:t>
      </w:r>
      <w:r w:rsidR="00DB214C" w:rsidRPr="00DB214C">
        <w:lastRenderedPageBreak/>
        <w:t>what constitutes a meaningful change in loneliness on existing, validated scales, and the likely time scales over which change might be observed</w:t>
      </w:r>
      <w:r w:rsidR="00DB214C">
        <w:t xml:space="preserve"> would be a useful direction for future research efforts</w:t>
      </w:r>
      <w:r w:rsidR="00DB214C" w:rsidRPr="00DB214C">
        <w:t>. Additional</w:t>
      </w:r>
      <w:r w:rsidR="00DB214C">
        <w:t>ly,</w:t>
      </w:r>
      <w:r w:rsidR="00DB214C" w:rsidRPr="00DB214C">
        <w:t xml:space="preserve"> development of</w:t>
      </w:r>
      <w:r w:rsidR="00DB214C">
        <w:t xml:space="preserve"> sensitive</w:t>
      </w:r>
      <w:r w:rsidR="00DB214C" w:rsidRPr="00DB214C">
        <w:t xml:space="preserve"> measures of loneliness which capture meaningful change over time would also be </w:t>
      </w:r>
      <w:commentRangeStart w:id="11"/>
      <w:r w:rsidR="00DB214C" w:rsidRPr="00DB214C">
        <w:t>beneficial</w:t>
      </w:r>
      <w:commentRangeEnd w:id="11"/>
      <w:r w:rsidR="00DB214C" w:rsidRPr="00DB214C">
        <w:rPr>
          <w:rStyle w:val="CommentReference"/>
          <w:sz w:val="22"/>
          <w:szCs w:val="22"/>
        </w:rPr>
        <w:commentReference w:id="11"/>
      </w:r>
      <w:r w:rsidR="00DB214C" w:rsidRPr="00DB214C">
        <w:t xml:space="preserve">. </w:t>
      </w:r>
    </w:p>
    <w:p w14:paraId="0F0B86EB" w14:textId="47F66B36" w:rsidR="003734CE" w:rsidRDefault="00D87866" w:rsidP="007C01D1">
      <w:pPr>
        <w:spacing w:line="480" w:lineRule="auto"/>
      </w:pPr>
      <w:r w:rsidRPr="00E4548A">
        <w:t xml:space="preserve">The </w:t>
      </w:r>
      <w:r w:rsidR="0055348B">
        <w:t xml:space="preserve">key priority of the intervention </w:t>
      </w:r>
      <w:r w:rsidR="008C7BE2">
        <w:t xml:space="preserve">was </w:t>
      </w:r>
      <w:r w:rsidR="008C7BE2" w:rsidRPr="00E4548A">
        <w:t>to</w:t>
      </w:r>
      <w:r w:rsidRPr="00E4548A">
        <w:t xml:space="preserve"> connect people to </w:t>
      </w:r>
      <w:r w:rsidR="0055348B">
        <w:t xml:space="preserve">personalized and local </w:t>
      </w:r>
      <w:r w:rsidRPr="00E4548A">
        <w:t xml:space="preserve">community-based activities. The acceptability of the intervention to both community </w:t>
      </w:r>
      <w:r w:rsidR="00200A97" w:rsidRPr="00E4548A">
        <w:t>organizations</w:t>
      </w:r>
      <w:r w:rsidRPr="00E4548A">
        <w:t xml:space="preserve"> and individuals was high, yet there were barriers to delivering an intervention in a community setting </w:t>
      </w:r>
      <w:r w:rsidRPr="00E4548A">
        <w:fldChar w:fldCharType="begin">
          <w:fldData xml:space="preserve">PEVuZE5vdGU+PENpdGU+PEF1dGhvcj5FbGxpczwvQXV0aG9yPjxZZWFyPjIwMjA8L1llYXI+PFJl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</w:fldData>
        </w:fldChar>
      </w:r>
      <w:r w:rsidR="00884B3A">
        <w:instrText xml:space="preserve"> ADDIN EN.CITE </w:instrText>
      </w:r>
      <w:r w:rsidR="00884B3A">
        <w:fldChar w:fldCharType="begin">
          <w:fldData xml:space="preserve">PEVuZE5vdGU+PENpdGU+PEF1dGhvcj5FbGxpczwvQXV0aG9yPjxZZWFyPjIwMjA8L1llYXI+PFJl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</w:fldData>
        </w:fldChar>
      </w:r>
      <w:r w:rsidR="00884B3A">
        <w:instrText xml:space="preserve"> ADDIN EN.CITE.DATA </w:instrText>
      </w:r>
      <w:r w:rsidR="00884B3A">
        <w:fldChar w:fldCharType="end"/>
      </w:r>
      <w:r w:rsidRPr="00E4548A">
        <w:fldChar w:fldCharType="separate"/>
      </w:r>
      <w:r w:rsidR="00884B3A">
        <w:rPr>
          <w:noProof/>
        </w:rPr>
        <w:t>(51, 95)</w:t>
      </w:r>
      <w:r w:rsidRPr="00E4548A">
        <w:fldChar w:fldCharType="end"/>
      </w:r>
      <w:r w:rsidR="007F033D" w:rsidRPr="00E4548A">
        <w:t xml:space="preserve">. </w:t>
      </w:r>
      <w:r w:rsidR="00DB214C">
        <w:t xml:space="preserve">One barrier was the ability of community partner organizations to deliver the intervention as planned through their own organizational structures due to low capacity </w:t>
      </w:r>
      <w:r w:rsidR="00DB214C">
        <w:fldChar w:fldCharType="begin">
          <w:fldData xml:space="preserve">PEVuZE5vdGU+PENpdGU+PEF1dGhvcj5CYW5kPC9BdXRob3I+PFllYXI+MjAxOTwvWWVhcj48UmVj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</w:fldData>
        </w:fldChar>
      </w:r>
      <w:r w:rsidR="00DB214C">
        <w:instrText xml:space="preserve"> ADDIN EN.CITE </w:instrText>
      </w:r>
      <w:r w:rsidR="00DB214C">
        <w:fldChar w:fldCharType="begin">
          <w:fldData xml:space="preserve">PEVuZE5vdGU+PENpdGU+PEF1dGhvcj5CYW5kPC9BdXRob3I+PFllYXI+MjAxOTwvWWVhcj48UmVj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</w:fldData>
        </w:fldChar>
      </w:r>
      <w:r w:rsidR="00DB214C">
        <w:instrText xml:space="preserve"> ADDIN EN.CITE.DATA </w:instrText>
      </w:r>
      <w:r w:rsidR="00DB214C">
        <w:fldChar w:fldCharType="end"/>
      </w:r>
      <w:r w:rsidR="00DB214C">
        <w:fldChar w:fldCharType="separate"/>
      </w:r>
      <w:r w:rsidR="00DB214C">
        <w:rPr>
          <w:noProof/>
        </w:rPr>
        <w:t>(51, 88, 95)</w:t>
      </w:r>
      <w:r w:rsidR="00DB214C">
        <w:fldChar w:fldCharType="end"/>
      </w:r>
      <w:r w:rsidR="00DB214C">
        <w:t xml:space="preserve">. However, </w:t>
      </w:r>
      <w:r w:rsidR="003734CE">
        <w:t xml:space="preserve">as around 70% of the intervention facilitation was delivered by highly trained members of the research team, we are confident that the intervention fidelity was good </w:t>
      </w:r>
      <w:r w:rsidR="003734CE">
        <w:fldChar w:fldCharType="begin"/>
      </w:r>
      <w:r w:rsidR="003734CE">
        <w:instrText xml:space="preserve"> ADDIN EN.CITE &lt;EndNote&gt;&lt;Cite&gt;&lt;Author&gt;James&lt;/Author&gt;&lt;Year&gt;2020&lt;/Year&gt;&lt;RecNum&gt;382&lt;/RecNum&gt;&lt;DisplayText&gt;(96)&lt;/DisplayText&gt;&lt;record&gt;&lt;rec-number&gt;382&lt;/rec-number&gt;&lt;foreign-keys&gt;&lt;key app="EN" db-id="p0waafvxjsdd08ew5rxp0psi9wrd05ert5vs" timestamp="1609856933"&gt;382&lt;/key&gt;&lt;/foreign-keys&gt;&lt;ref-type name="Journal Article"&gt;17&lt;/ref-type&gt;&lt;contributors&gt;&lt;authors&gt;&lt;author&gt;James, Elizabeth&lt;/author&gt;&lt;author&gt;Kennedy, Anne&lt;/author&gt;&lt;author&gt;Vassilev, Ivaylo&lt;/author&gt;&lt;author&gt;Ellis, Jaimie&lt;/author&gt;&lt;author&gt;Rogers, Anne&lt;/author&gt;&lt;/authors&gt;&lt;/contributors&gt;&lt;titles&gt;&lt;title&gt;Mediating engagement in a social network intervention for people living with a long-term condition: A qualitative study of the role of facilitation&lt;/title&gt;&lt;secondary-title&gt;Health Expectations&lt;/secondary-title&gt;&lt;/titles&gt;&lt;periodical&gt;&lt;full-title&gt;Health Expectations&lt;/full-title&gt;&lt;/periodical&gt;&lt;pages&gt;681-690&lt;/pages&gt;&lt;volume&gt;23&lt;/volume&gt;&lt;number&gt;3&lt;/number&gt;&lt;dates&gt;&lt;year&gt;2020&lt;/year&gt;&lt;/dates&gt;&lt;isbn&gt;1369-6513&lt;/isbn&gt;&lt;urls&gt;&lt;related-urls&gt;&lt;url&gt;https://onlinelibrary.wiley.com/doi/abs/10.1111/hex.13048&lt;/url&gt;&lt;/related-urls&gt;&lt;/urls&gt;&lt;electronic-resource-num&gt;https://doi.org/10.1111/hex.13048&lt;/electronic-resource-num&gt;&lt;/record&gt;&lt;/Cite&gt;&lt;/EndNote&gt;</w:instrText>
      </w:r>
      <w:r w:rsidR="003734CE">
        <w:fldChar w:fldCharType="separate"/>
      </w:r>
      <w:r w:rsidR="003734CE">
        <w:rPr>
          <w:noProof/>
        </w:rPr>
        <w:t>(96)</w:t>
      </w:r>
      <w:r w:rsidR="003734CE">
        <w:fldChar w:fldCharType="end"/>
      </w:r>
      <w:r w:rsidR="003734CE">
        <w:t xml:space="preserve">. However, a further barrier that was identified within the study was the </w:t>
      </w:r>
      <w:r w:rsidR="003734CE">
        <w:t>l</w:t>
      </w:r>
      <w:r w:rsidR="003734CE" w:rsidRPr="00E4548A">
        <w:t>ack of community-based activities</w:t>
      </w:r>
      <w:r w:rsidR="003734CE">
        <w:t xml:space="preserve"> for</w:t>
      </w:r>
      <w:r w:rsidR="003734CE" w:rsidRPr="00E4548A">
        <w:t xml:space="preserve"> people </w:t>
      </w:r>
      <w:r w:rsidR="003734CE">
        <w:t xml:space="preserve">to engage </w:t>
      </w:r>
      <w:r w:rsidR="003734CE" w:rsidRPr="00E4548A">
        <w:t>with, difficulties with transport and the cost of social participation</w:t>
      </w:r>
      <w:r w:rsidR="003734CE">
        <w:t xml:space="preserve"> which was reflected in low rates of participation across participants and all time points</w:t>
      </w:r>
      <w:r w:rsidR="003734CE">
        <w:t xml:space="preserve">. These findings suggest that participant willingness to engage with local community-based activities did not translate into increased engagement and uptake with community resources. </w:t>
      </w:r>
      <w:r w:rsidR="00016C19">
        <w:t xml:space="preserve">. These findings </w:t>
      </w:r>
      <w:r w:rsidR="00C463EB">
        <w:t>echo</w:t>
      </w:r>
      <w:r w:rsidR="00016C19">
        <w:t xml:space="preserve"> e</w:t>
      </w:r>
      <w:r w:rsidR="003F531C" w:rsidRPr="00E4548A">
        <w:t>vidence suggest</w:t>
      </w:r>
      <w:r w:rsidR="00016C19">
        <w:t>ing</w:t>
      </w:r>
      <w:r w:rsidR="003F531C" w:rsidRPr="00E4548A">
        <w:t xml:space="preserve"> that </w:t>
      </w:r>
      <w:r w:rsidR="00016C19">
        <w:t>community-based initiatives require connections and</w:t>
      </w:r>
      <w:r w:rsidR="003F531C" w:rsidRPr="00E4548A">
        <w:t xml:space="preserve"> activities to be</w:t>
      </w:r>
      <w:r w:rsidR="054659F8" w:rsidRPr="00E4548A">
        <w:t xml:space="preserve"> </w:t>
      </w:r>
      <w:r w:rsidR="003F531C" w:rsidRPr="00E4548A">
        <w:t xml:space="preserve"> very local for those who are </w:t>
      </w:r>
      <w:r w:rsidR="00262A82" w:rsidRPr="00E4548A">
        <w:t>marginalized</w:t>
      </w:r>
      <w:r w:rsidR="003F531C" w:rsidRPr="00E4548A">
        <w:t xml:space="preserve"> and lack resources to be able to link to them </w:t>
      </w:r>
      <w:r w:rsidR="003F531C" w:rsidRPr="00E4548A">
        <w:fldChar w:fldCharType="begin"/>
      </w:r>
      <w:r w:rsidR="003734CE">
        <w:instrText xml:space="preserve"> ADDIN EN.CITE &lt;EndNote&gt;&lt;Cite&gt;&lt;Author&gt;Vassilev&lt;/Author&gt;&lt;Year&gt;2014&lt;/Year&gt;&lt;RecNum&gt;22&lt;/RecNum&gt;&lt;DisplayText&gt;(97)&lt;/DisplayText&gt;&lt;record&gt;&lt;rec-number&gt;22&lt;/rec-number&gt;&lt;foreign-keys&gt;&lt;key app="EN" db-id="9wveswd0bdfrz1edax8xa098tdfxw0ad2eaz" timestamp="1476456053"&gt;22&lt;/key&gt;&lt;/foreign-keys&gt;&lt;ref-type name="Journal Article"&gt;17&lt;/ref-type&gt;&lt;contributors&gt;&lt;authors&gt;&lt;author&gt;Vassilev, Ivaylo&lt;/author&gt;&lt;author&gt;Rogers, Anne&lt;/author&gt;&lt;author&gt;Kennedy, Anne&lt;/author&gt;&lt;author&gt;Koetsenruijter, Jan&lt;/author&gt;&lt;/authors&gt;&lt;/contributors&gt;&lt;titles&gt;&lt;title&gt;The influence of social networks on self-management support: a metasynthesis&lt;/title&gt;&lt;secondary-title&gt;BMC Public Health&lt;/secondary-title&gt;&lt;/titles&gt;&lt;periodical&gt;&lt;full-title&gt;BMC Public Health&lt;/full-title&gt;&lt;/periodical&gt;&lt;pages&gt;719&lt;/pages&gt;&lt;volume&gt;14&lt;/volume&gt;&lt;number&gt;1&lt;/number&gt;&lt;dates&gt;&lt;year&gt;2014&lt;/year&gt;&lt;/dates&gt;&lt;isbn&gt;1471-2458&lt;/isbn&gt;&lt;label&gt;Vassilev2014&lt;/label&gt;&lt;work-type&gt;journal article&lt;/work-type&gt;&lt;urls&gt;&lt;related-urls&gt;&lt;url&gt;http://dx.doi.org/10.1186/1471-2458-14-719&lt;/url&gt;&lt;/related-urls&gt;&lt;/urls&gt;&lt;electronic-resource-num&gt;10.1186/1471-2458-14-719&lt;/electronic-resource-num&gt;&lt;/record&gt;&lt;/Cite&gt;&lt;/EndNote&gt;</w:instrText>
      </w:r>
      <w:r w:rsidR="003F531C" w:rsidRPr="00E4548A">
        <w:fldChar w:fldCharType="separate"/>
      </w:r>
      <w:r w:rsidR="003734CE">
        <w:rPr>
          <w:noProof/>
        </w:rPr>
        <w:t>(97)</w:t>
      </w:r>
      <w:r w:rsidR="003F531C" w:rsidRPr="00E4548A">
        <w:fldChar w:fldCharType="end"/>
      </w:r>
      <w:r w:rsidR="003F531C" w:rsidRPr="00E4548A">
        <w:t xml:space="preserve">. </w:t>
      </w:r>
      <w:r w:rsidR="00016C19" w:rsidRPr="00016C19">
        <w:t>The availability and affordability of very localized community assets and resources (i.e. transport) is a key driver of success and sustainability for interventions embedded within community settings</w:t>
      </w:r>
      <w:r w:rsidR="003734CE">
        <w:t xml:space="preserve"> </w:t>
      </w:r>
      <w:r w:rsidR="003734CE">
        <w:fldChar w:fldCharType="begin"/>
      </w:r>
      <w:r w:rsidR="003734CE">
        <w:instrText xml:space="preserve"> ADDIN EN.CITE &lt;EndNote&gt;&lt;Cite&gt;&lt;Author&gt;James&lt;/Author&gt;&lt;Year&gt;2020&lt;/Year&gt;&lt;RecNum&gt;382&lt;/RecNum&gt;&lt;DisplayText&gt;(96)&lt;/DisplayText&gt;&lt;record&gt;&lt;rec-number&gt;382&lt;/rec-number&gt;&lt;foreign-keys&gt;&lt;key app="EN" db-id="p0waafvxjsdd08ew5rxp0psi9wrd05ert5vs" timestamp="1609856933"&gt;382&lt;/key&gt;&lt;/foreign-keys&gt;&lt;ref-type name="Journal Article"&gt;17&lt;/ref-type&gt;&lt;contributors&gt;&lt;authors&gt;&lt;author&gt;James, Elizabeth&lt;/author&gt;&lt;author&gt;Kennedy, Anne&lt;/author&gt;&lt;author&gt;Vassilev, Ivaylo&lt;/author&gt;&lt;author&gt;Ellis, Jaimie&lt;/author&gt;&lt;author&gt;Rogers, Anne&lt;/author&gt;&lt;/authors&gt;&lt;/contributors&gt;&lt;titles&gt;&lt;title&gt;Mediating engagement in a social network intervention for people living with a long-term condition: A qualitative study of the role of facilitation&lt;/title&gt;&lt;secondary-title&gt;Health Expectations&lt;/secondary-title&gt;&lt;/titles&gt;&lt;periodical&gt;&lt;full-title&gt;Health Expectations&lt;/full-title&gt;&lt;/periodical&gt;&lt;pages&gt;681-690&lt;/pages&gt;&lt;volume&gt;23&lt;/volume&gt;&lt;number&gt;3&lt;/number&gt;&lt;dates&gt;&lt;year&gt;2020&lt;/year&gt;&lt;/dates&gt;&lt;isbn&gt;1369-6513&lt;/isbn&gt;&lt;urls&gt;&lt;related-urls&gt;&lt;url&gt;https://onlinelibrary.wiley.com/doi/abs/10.1111/hex.13048&lt;/url&gt;&lt;/related-urls&gt;&lt;/urls&gt;&lt;electronic-resource-num&gt;https://doi.org/10.1111/hex.13048&lt;/electronic-resource-num&gt;&lt;/record&gt;&lt;/Cite&gt;&lt;/EndNote&gt;</w:instrText>
      </w:r>
      <w:r w:rsidR="003734CE">
        <w:fldChar w:fldCharType="separate"/>
      </w:r>
      <w:r w:rsidR="003734CE">
        <w:rPr>
          <w:noProof/>
        </w:rPr>
        <w:t>(96)</w:t>
      </w:r>
      <w:r w:rsidR="003734CE">
        <w:fldChar w:fldCharType="end"/>
      </w:r>
      <w:r w:rsidR="003734CE">
        <w:t>.</w:t>
      </w:r>
      <w:r w:rsidR="197F30C1" w:rsidRPr="00016C19">
        <w:t xml:space="preserve"> </w:t>
      </w:r>
      <w:r w:rsidR="003734CE">
        <w:t xml:space="preserve">We therefore suggest that for people in deprived areas or circumstances, interventions must include </w:t>
      </w:r>
      <w:r w:rsidR="197F30C1" w:rsidRPr="00016C19">
        <w:t xml:space="preserve"> greater</w:t>
      </w:r>
      <w:r w:rsidR="2EF5FA78">
        <w:t xml:space="preserve"> assistance </w:t>
      </w:r>
      <w:r w:rsidR="003734CE">
        <w:t xml:space="preserve"> in</w:t>
      </w:r>
      <w:r w:rsidR="2991DC4D">
        <w:t xml:space="preserve"> </w:t>
      </w:r>
      <w:r w:rsidR="2EF5FA78">
        <w:t>mak</w:t>
      </w:r>
      <w:r w:rsidR="003734CE">
        <w:t>ing</w:t>
      </w:r>
      <w:r w:rsidR="75E4C9FF">
        <w:t xml:space="preserve"> </w:t>
      </w:r>
      <w:r w:rsidR="2EF5FA78">
        <w:t xml:space="preserve">connections </w:t>
      </w:r>
      <w:r w:rsidR="1194B3D4">
        <w:t>with the res</w:t>
      </w:r>
      <w:r w:rsidR="4C9620C0">
        <w:t>ources that are available locall</w:t>
      </w:r>
      <w:r w:rsidR="009345D3">
        <w:t>y</w:t>
      </w:r>
      <w:r w:rsidR="003734CE">
        <w:t xml:space="preserve">, increased resources to these areas or subsidized (or free) transport schemes to access community-based resources in other areas. </w:t>
      </w:r>
    </w:p>
    <w:p w14:paraId="075B9C07" w14:textId="50CA31DE" w:rsidR="00D03CE0" w:rsidRDefault="00D03CE0" w:rsidP="007C01D1">
      <w:pPr>
        <w:spacing w:line="480" w:lineRule="auto"/>
      </w:pPr>
      <w:r>
        <w:t xml:space="preserve">Our qualitative and process analyses also provided </w:t>
      </w:r>
      <w:r>
        <w:t xml:space="preserve">evidence for offering psychological support </w:t>
      </w:r>
      <w:r w:rsidRPr="00E4548A">
        <w:t xml:space="preserve">prior to attempting to increase </w:t>
      </w:r>
      <w:r>
        <w:t xml:space="preserve">community or social </w:t>
      </w:r>
      <w:r w:rsidRPr="00E4548A">
        <w:t>engagement.</w:t>
      </w:r>
      <w:r w:rsidR="00154E47">
        <w:t>P</w:t>
      </w:r>
      <w:r w:rsidR="00D7645A" w:rsidRPr="00E4548A">
        <w:t xml:space="preserve">revious work </w:t>
      </w:r>
      <w:r w:rsidR="00016C19">
        <w:t>suggested a</w:t>
      </w:r>
      <w:r w:rsidR="00D7645A" w:rsidRPr="00E4548A">
        <w:t xml:space="preserve"> focus on </w:t>
      </w:r>
      <w:r w:rsidR="00D7645A" w:rsidRPr="00E4548A">
        <w:lastRenderedPageBreak/>
        <w:t xml:space="preserve">psychological factors and their role in loneliness </w:t>
      </w:r>
      <w:r w:rsidR="00016C19">
        <w:t xml:space="preserve">are important </w:t>
      </w:r>
      <w:r w:rsidR="00D7645A" w:rsidRPr="00E4548A">
        <w:fldChar w:fldCharType="begin">
          <w:fldData xml:space="preserve">PEVuZE5vdGU+PENpdGU+PEF1dGhvcj5DYWNpb3BwbzwvQXV0aG9yPjxZZWFyPjIwMTU8L1llYXI+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==
</w:fldData>
        </w:fldChar>
      </w:r>
      <w:r w:rsidR="00884B3A">
        <w:instrText xml:space="preserve"> ADDIN EN.CITE </w:instrText>
      </w:r>
      <w:r w:rsidR="00884B3A">
        <w:fldChar w:fldCharType="begin">
          <w:fldData xml:space="preserve">PEVuZE5vdGU+PENpdGU+PEF1dGhvcj5DYWNpb3BwbzwvQXV0aG9yPjxZZWFyPjIwMTU8L1llYXI+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==
</w:fldData>
        </w:fldChar>
      </w:r>
      <w:r w:rsidR="00884B3A">
        <w:instrText xml:space="preserve"> ADDIN EN.CITE.DATA </w:instrText>
      </w:r>
      <w:r w:rsidR="00884B3A">
        <w:fldChar w:fldCharType="end"/>
      </w:r>
      <w:r w:rsidR="00D7645A" w:rsidRPr="00E4548A">
        <w:fldChar w:fldCharType="separate"/>
      </w:r>
      <w:r w:rsidR="00884B3A">
        <w:rPr>
          <w:noProof/>
        </w:rPr>
        <w:t>(98, 99)</w:t>
      </w:r>
      <w:r w:rsidR="00D7645A" w:rsidRPr="00E4548A">
        <w:fldChar w:fldCharType="end"/>
      </w:r>
      <w:r w:rsidR="00D7645A" w:rsidRPr="00E4548A">
        <w:t>,</w:t>
      </w:r>
      <w:r w:rsidR="00016C19">
        <w:t xml:space="preserve"> and  some </w:t>
      </w:r>
      <w:r>
        <w:t>participants</w:t>
      </w:r>
      <w:r w:rsidR="0027427B" w:rsidRPr="00E4548A">
        <w:t xml:space="preserve"> </w:t>
      </w:r>
      <w:r>
        <w:t xml:space="preserve">requested that </w:t>
      </w:r>
      <w:r w:rsidR="00016C19" w:rsidRPr="00E4548A">
        <w:t xml:space="preserve">additional support to overcome the perceived barriers (i.e. getting to activities or having a buddy to accompany them for the first few times) would </w:t>
      </w:r>
      <w:r>
        <w:t>have been</w:t>
      </w:r>
      <w:r w:rsidR="00016C19" w:rsidRPr="00E4548A">
        <w:t xml:space="preserve"> beneficial</w:t>
      </w:r>
      <w:r>
        <w:t>, especially for</w:t>
      </w:r>
      <w:r w:rsidR="00016C19" w:rsidRPr="00E4548A">
        <w:t xml:space="preserve"> individuals who have been lonely and isolated for some time</w:t>
      </w:r>
      <w:r w:rsidR="008C7BE2">
        <w:t>.</w:t>
      </w:r>
      <w:r w:rsidR="00D7645A" w:rsidRPr="00E4548A">
        <w:t xml:space="preserve"> Ideally, this would be </w:t>
      </w:r>
      <w:r w:rsidR="00262A82" w:rsidRPr="00E4548A">
        <w:t>individualized</w:t>
      </w:r>
      <w:r w:rsidR="00D7645A" w:rsidRPr="00E4548A">
        <w:t xml:space="preserve"> to the users</w:t>
      </w:r>
      <w:r w:rsidR="00260B2B" w:rsidRPr="00E4548A">
        <w:t>’</w:t>
      </w:r>
      <w:r w:rsidR="00D7645A" w:rsidRPr="00E4548A">
        <w:t xml:space="preserve"> unique circumstances and needs. </w:t>
      </w:r>
    </w:p>
    <w:p w14:paraId="7E7F6B44" w14:textId="77E7F586" w:rsidR="00D87866" w:rsidRPr="00E4548A" w:rsidRDefault="00D03CE0" w:rsidP="007C01D1">
      <w:pPr>
        <w:spacing w:line="480" w:lineRule="auto"/>
      </w:pPr>
      <w:r>
        <w:t>Therefore f</w:t>
      </w:r>
      <w:r w:rsidR="007C01D1">
        <w:t xml:space="preserve">uture initiatives focused on community-based interventions would likely benefit from focusing </w:t>
      </w:r>
      <w:r w:rsidR="007C01D1" w:rsidRPr="00E4548A">
        <w:rPr>
          <w:shd w:val="clear" w:color="auto" w:fill="FFFFFF"/>
        </w:rPr>
        <w:t xml:space="preserve">on generating broader community capacity </w:t>
      </w:r>
      <w:r w:rsidR="007C01D1">
        <w:rPr>
          <w:shd w:val="clear" w:color="auto" w:fill="FFFFFF"/>
        </w:rPr>
        <w:t xml:space="preserve">for </w:t>
      </w:r>
      <w:r w:rsidR="007C01D1" w:rsidRPr="00E4548A">
        <w:rPr>
          <w:shd w:val="clear" w:color="auto" w:fill="FFFFFF"/>
        </w:rPr>
        <w:t>the development of community assets a</w:t>
      </w:r>
      <w:r w:rsidR="007C01D1">
        <w:rPr>
          <w:shd w:val="clear" w:color="auto" w:fill="FFFFFF"/>
        </w:rPr>
        <w:t>s well as focusing on individual outcomes.</w:t>
      </w:r>
      <w:r w:rsidR="00D7645A" w:rsidRPr="00E4548A">
        <w:rPr>
          <w:shd w:val="clear" w:color="auto" w:fill="FFFFFF"/>
        </w:rPr>
        <w:t xml:space="preserve"> Social prescribing may provide some capacity</w:t>
      </w:r>
      <w:r w:rsidR="00D7645A" w:rsidRPr="00E4548A">
        <w:rPr>
          <w:shd w:val="clear" w:color="auto" w:fill="FCFCFC"/>
        </w:rPr>
        <w:t xml:space="preserve"> to establish links on an ongoing basis with a broad range of social interventions in local communities </w:t>
      </w:r>
      <w:r w:rsidR="00D7645A" w:rsidRPr="00E4548A">
        <w:rPr>
          <w:shd w:val="clear" w:color="auto" w:fill="FCFCFC"/>
        </w:rPr>
        <w:fldChar w:fldCharType="begin"/>
      </w:r>
      <w:r w:rsidR="00884B3A">
        <w:rPr>
          <w:shd w:val="clear" w:color="auto" w:fill="FCFCFC"/>
        </w:rPr>
        <w:instrText xml:space="preserve"> ADDIN EN.CITE &lt;EndNote&gt;&lt;Cite&gt;&lt;Author&gt;Blickem&lt;/Author&gt;&lt;Year&gt;2018&lt;/Year&gt;&lt;RecNum&gt;432&lt;/RecNum&gt;&lt;DisplayText&gt;(100)&lt;/DisplayText&gt;&lt;record&gt;&lt;rec-number&gt;432&lt;/rec-number&gt;&lt;foreign-keys&gt;&lt;key app="EN" db-id="9wveswd0bdfrz1edax8xa098tdfxw0ad2eaz" timestamp="1676038780"&gt;432&lt;/key&gt;&lt;/foreign-keys&gt;&lt;ref-type name="Journal Article"&gt;17&lt;/ref-type&gt;&lt;contributors&gt;&lt;authors&gt;&lt;author&gt;Blickem, Christian&lt;/author&gt;&lt;author&gt;Dawson, Shoba&lt;/author&gt;&lt;author&gt;Kirk, Susan&lt;/author&gt;&lt;author&gt;Vassilev, Ivaylo&lt;/author&gt;&lt;author&gt;Mathieson, Amy&lt;/author&gt;&lt;author&gt;Harrison, Rebecca&lt;/author&gt;&lt;author&gt;Bower, Peter&lt;/author&gt;&lt;author&gt;Lamb, Jonathan&lt;/author&gt;&lt;/authors&gt;&lt;/contributors&gt;&lt;titles&gt;&lt;title&gt;What is Asset-Based Community Development and How Might It Improve the Health of People With Long-Term Conditions? A Realist Synthesis&lt;/title&gt;&lt;secondary-title&gt;SAGE Open&lt;/secondary-title&gt;&lt;/titles&gt;&lt;periodical&gt;&lt;full-title&gt;SAGE Open&lt;/full-title&gt;&lt;/periodical&gt;&lt;pages&gt;2158244018787223&lt;/pages&gt;&lt;volume&gt;8&lt;/volume&gt;&lt;number&gt;3&lt;/number&gt;&lt;keywords&gt;&lt;keyword&gt;self-management,asset-based community development,long-term conditions,social networks,social capital,health inequalities,realist methods&lt;/keyword&gt;&lt;/keywords&gt;&lt;dates&gt;&lt;year&gt;2018&lt;/year&gt;&lt;/dates&gt;&lt;urls&gt;&lt;related-urls&gt;&lt;url&gt;https://journals.sagepub.com/doi/abs/10.1177/2158244018787223&lt;/url&gt;&lt;/related-urls&gt;&lt;/urls&gt;&lt;electronic-resource-num&gt;10.1177/2158244018787223&lt;/electronic-resource-num&gt;&lt;/record&gt;&lt;/Cite&gt;&lt;/EndNote&gt;</w:instrText>
      </w:r>
      <w:r w:rsidR="00D7645A" w:rsidRPr="00E4548A">
        <w:rPr>
          <w:shd w:val="clear" w:color="auto" w:fill="FCFCFC"/>
        </w:rPr>
        <w:fldChar w:fldCharType="separate"/>
      </w:r>
      <w:r w:rsidR="00884B3A">
        <w:rPr>
          <w:noProof/>
          <w:shd w:val="clear" w:color="auto" w:fill="FCFCFC"/>
        </w:rPr>
        <w:t>(100)</w:t>
      </w:r>
      <w:r w:rsidR="00D7645A" w:rsidRPr="00E4548A">
        <w:rPr>
          <w:shd w:val="clear" w:color="auto" w:fill="FCFCFC"/>
        </w:rPr>
        <w:fldChar w:fldCharType="end"/>
      </w:r>
      <w:r w:rsidR="00D7645A" w:rsidRPr="00E4548A">
        <w:rPr>
          <w:shd w:val="clear" w:color="auto" w:fill="FCFCFC"/>
        </w:rPr>
        <w:t>.</w:t>
      </w:r>
    </w:p>
    <w:p w14:paraId="1EB75295" w14:textId="1889469D" w:rsidR="00D87866" w:rsidRPr="00E4548A" w:rsidRDefault="00772545" w:rsidP="009F7307">
      <w:pPr>
        <w:spacing w:line="480" w:lineRule="auto"/>
        <w:rPr>
          <w:b/>
          <w:bCs/>
        </w:rPr>
      </w:pPr>
      <w:r w:rsidRPr="00E4548A">
        <w:rPr>
          <w:b/>
          <w:bCs/>
        </w:rPr>
        <w:t xml:space="preserve">4.1 </w:t>
      </w:r>
      <w:r w:rsidR="00D7645A" w:rsidRPr="00E4548A">
        <w:rPr>
          <w:b/>
          <w:bCs/>
        </w:rPr>
        <w:t xml:space="preserve">Strengths and weaknesses </w:t>
      </w:r>
    </w:p>
    <w:p w14:paraId="3526F097" w14:textId="18C31AC1" w:rsidR="00D7645A" w:rsidRPr="007C01D1" w:rsidRDefault="00D7645A" w:rsidP="00D7645A">
      <w:pPr>
        <w:spacing w:line="480" w:lineRule="auto"/>
      </w:pPr>
      <w:r w:rsidRPr="00E4548A">
        <w:t xml:space="preserve">To our knowledge this is the first community-based trial addressing loneliness conducted within the UK, and we were able to successfully work with a broad range of community-based partners, across two regions in England, who referred over 650 potential participants to the study team. Our aim was to ensure methodological </w:t>
      </w:r>
      <w:r w:rsidR="00262A82" w:rsidRPr="00E4548A">
        <w:t>rigor</w:t>
      </w:r>
      <w:r w:rsidRPr="00E4548A">
        <w:t xml:space="preserve"> while being pragmatic and flexible to be responsive to the local contexts, which </w:t>
      </w:r>
      <w:r w:rsidRPr="06B70569">
        <w:t xml:space="preserve">in turn would inform the process evaluation about the potential scalability of an intervention such as this </w:t>
      </w:r>
      <w:r w:rsidRPr="00E4548A">
        <w:rPr>
          <w:iCs/>
        </w:rPr>
        <w:fldChar w:fldCharType="begin">
          <w:fldData xml:space="preserve">PEVuZE5vdGU+PENpdGU+PEF1dGhvcj5FbGxpczwvQXV0aG9yPjxZZWFyPjIwMjA8L1llYXI+PFJl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</w:fldData>
        </w:fldChar>
      </w:r>
      <w:r w:rsidR="00884B3A">
        <w:rPr>
          <w:iCs/>
        </w:rPr>
        <w:instrText xml:space="preserve"> ADDIN EN.CITE </w:instrText>
      </w:r>
      <w:r w:rsidR="00884B3A">
        <w:rPr>
          <w:iCs/>
        </w:rPr>
        <w:fldChar w:fldCharType="begin">
          <w:fldData xml:space="preserve">PEVuZE5vdGU+PENpdGU+PEF1dGhvcj5FbGxpczwvQXV0aG9yPjxZZWFyPjIwMjA8L1llYXI+PFJl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</w:fldData>
        </w:fldChar>
      </w:r>
      <w:r w:rsidR="00884B3A">
        <w:rPr>
          <w:iCs/>
        </w:rPr>
        <w:instrText xml:space="preserve"> ADDIN EN.CITE.DATA </w:instrText>
      </w:r>
      <w:r w:rsidR="00884B3A">
        <w:rPr>
          <w:iCs/>
        </w:rPr>
      </w:r>
      <w:r w:rsidR="00884B3A">
        <w:rPr>
          <w:iCs/>
        </w:rPr>
        <w:fldChar w:fldCharType="end"/>
      </w:r>
      <w:r w:rsidRPr="00E4548A">
        <w:rPr>
          <w:iCs/>
        </w:rPr>
        <w:fldChar w:fldCharType="separate"/>
      </w:r>
      <w:r w:rsidR="00884B3A">
        <w:rPr>
          <w:iCs/>
          <w:noProof/>
        </w:rPr>
        <w:t>(51, 95)</w:t>
      </w:r>
      <w:r w:rsidRPr="00E4548A">
        <w:rPr>
          <w:iCs/>
        </w:rPr>
        <w:fldChar w:fldCharType="end"/>
      </w:r>
      <w:r w:rsidRPr="00E4548A">
        <w:rPr>
          <w:iCs/>
        </w:rPr>
        <w:t xml:space="preserve">. </w:t>
      </w:r>
      <w:r w:rsidR="007C01D1" w:rsidRPr="06B70569">
        <w:t xml:space="preserve">Although the RCT is considered to be the gold-standard in terms of evidence generation, we propose that interventions addressing loneliness and social isolation may be better evaluated using alternative methods. The ever-changing </w:t>
      </w:r>
      <w:r w:rsidR="007C01D1" w:rsidRPr="00E4548A">
        <w:t xml:space="preserve">and unpredictable nature of research in community contexts </w:t>
      </w:r>
      <w:r w:rsidR="007C01D1">
        <w:t xml:space="preserve">makes it difficult to impose rigid RCT methodologies. Our aim was to work pragmatically and in partnership with communities in this study, which meant we were able to be flexible to the rapidly changing landscape during the pandemic, but it was not without considerable challenges across the board and </w:t>
      </w:r>
      <w:r w:rsidR="007C01D1" w:rsidRPr="00E4548A">
        <w:t xml:space="preserve">the impact on study findings is </w:t>
      </w:r>
      <w:r w:rsidR="00533382">
        <w:t>difficult</w:t>
      </w:r>
      <w:r w:rsidR="00533382" w:rsidRPr="00E4548A">
        <w:t xml:space="preserve"> </w:t>
      </w:r>
      <w:r w:rsidR="007C01D1" w:rsidRPr="00E4548A">
        <w:t>to assess.</w:t>
      </w:r>
      <w:r w:rsidR="007C01D1">
        <w:t xml:space="preserve"> As a result of the pandemic disruptions, the study had high levels of missing data at 6 months (20-30% across outcomes), </w:t>
      </w:r>
      <w:r w:rsidR="007C01D1" w:rsidRPr="00E4548A">
        <w:t>though methods to handle missing data did not change the conclusions of the trial.</w:t>
      </w:r>
      <w:r w:rsidR="007C01D1">
        <w:t xml:space="preserve"> We monitored participant characteristics </w:t>
      </w:r>
      <w:r w:rsidR="00111670">
        <w:t xml:space="preserve">before and after the pandemic and despite no </w:t>
      </w:r>
      <w:r w:rsidR="00111670">
        <w:lastRenderedPageBreak/>
        <w:t xml:space="preserve">obvious differences in those recruited following the pandemic onset, we </w:t>
      </w:r>
      <w:r w:rsidR="00C463EB">
        <w:t>cannot</w:t>
      </w:r>
      <w:r w:rsidR="00111670">
        <w:t xml:space="preserve"> account for the population level changes to loneliness and poor mental health that were observed across this period and the impact that the </w:t>
      </w:r>
      <w:r w:rsidR="00111670" w:rsidRPr="00E4548A">
        <w:t>suspension of in-person community activities and resources may have also</w:t>
      </w:r>
      <w:r w:rsidR="00111670">
        <w:t xml:space="preserve"> had on the study. </w:t>
      </w:r>
    </w:p>
    <w:p w14:paraId="3A4E010C" w14:textId="69E9EA70" w:rsidR="00196EDB" w:rsidRPr="00E4548A" w:rsidRDefault="00884B3A" w:rsidP="001B7854">
      <w:pPr>
        <w:spacing w:line="480" w:lineRule="auto"/>
      </w:pPr>
      <w:r w:rsidDel="00884B3A">
        <w:t xml:space="preserve"> </w:t>
      </w:r>
    </w:p>
    <w:p w14:paraId="50855863" w14:textId="68D072C0" w:rsidR="00C463EB" w:rsidRDefault="0027427B" w:rsidP="001B7854">
      <w:pPr>
        <w:spacing w:line="480" w:lineRule="auto"/>
        <w:rPr>
          <w:rFonts w:eastAsia="DengXian" w:cstheme="minorHAnsi"/>
          <w:iCs/>
          <w:szCs w:val="24"/>
          <w:lang w:eastAsia="zh-CN"/>
        </w:rPr>
      </w:pPr>
      <w:r w:rsidRPr="00E4548A">
        <w:rPr>
          <w:rFonts w:eastAsia="DengXian" w:cstheme="minorHAnsi"/>
          <w:iCs/>
          <w:szCs w:val="24"/>
          <w:lang w:eastAsia="zh-CN"/>
        </w:rPr>
        <w:t xml:space="preserve">To our knowledge, this is the first economic evaluation of a social network mapping intervention in the community setting alongside a full trial (although previous economic evaluations of similar trials have been undertaken </w:t>
      </w:r>
      <w:r w:rsidRPr="00E4548A">
        <w:rPr>
          <w:rFonts w:eastAsia="DengXian" w:cstheme="minorHAnsi"/>
          <w:iCs/>
          <w:szCs w:val="24"/>
          <w:lang w:eastAsia="zh-CN"/>
        </w:rPr>
        <w:fldChar w:fldCharType="begin"/>
      </w:r>
      <w:r w:rsidR="00FA296E">
        <w:rPr>
          <w:rFonts w:eastAsia="DengXian" w:cstheme="minorHAnsi"/>
          <w:iCs/>
          <w:szCs w:val="24"/>
          <w:lang w:eastAsia="zh-CN"/>
        </w:rPr>
        <w:instrText xml:space="preserve"> ADDIN EN.CITE &lt;EndNote&gt;&lt;Cite&gt;&lt;Author&gt;Blakeman&lt;/Author&gt;&lt;Year&gt;2014&lt;/Year&gt;&lt;RecNum&gt;3&lt;/RecNum&gt;&lt;DisplayText&gt;(47)&lt;/DisplayText&gt;&lt;record&gt;&lt;rec-number&gt;3&lt;/rec-number&gt;&lt;foreign-keys&gt;&lt;key app="EN" db-id="xp2zp5vztezfxierddo5f2d9e59pf0ad2p0d" timestamp="1675849884"&gt;3&lt;/key&gt;&lt;/foreign-keys&gt;&lt;ref-type name="Journal Article"&gt;17&lt;/ref-type&gt;&lt;contributors&gt;&lt;authors&gt;&lt;author&gt;Blakeman, T.&lt;/author&gt;&lt;author&gt;Blickem, C.&lt;/author&gt;&lt;author&gt;Kennedy, A.&lt;/author&gt;&lt;author&gt;Reeves, D.&lt;/author&gt;&lt;author&gt;Bower, P.&lt;/author&gt;&lt;author&gt;Gaffney, H.&lt;/author&gt;&lt;/authors&gt;&lt;/contributors&gt;&lt;titles&gt;&lt;title&gt;Effect of information and telephone-guided access to community support for people with chronic kidney disease: randomised controlled trial&lt;/title&gt;&lt;secondary-title&gt;PLoS One&lt;/secondary-title&gt;&lt;/titles&gt;&lt;volume&gt;9&lt;/volume&gt;&lt;dates&gt;&lt;year&gt;2014&lt;/year&gt;&lt;/dates&gt;&lt;label&gt;Blakeman2014&lt;/label&gt;&lt;urls&gt;&lt;related-urls&gt;&lt;url&gt;http://dx.doi.org/10.1371/journal.pone.0109135&lt;/url&gt;&lt;/related-urls&gt;&lt;/urls&gt;&lt;electronic-resource-num&gt;10.1371/journal.pone.0109135&lt;/electronic-resource-num&gt;&lt;/record&gt;&lt;/Cite&gt;&lt;/EndNote&gt;</w:instrText>
      </w:r>
      <w:r w:rsidRPr="00E4548A">
        <w:rPr>
          <w:rFonts w:eastAsia="DengXian" w:cstheme="minorHAnsi"/>
          <w:iCs/>
          <w:szCs w:val="24"/>
          <w:lang w:eastAsia="zh-CN"/>
        </w:rPr>
        <w:fldChar w:fldCharType="separate"/>
      </w:r>
      <w:r w:rsidR="00FA296E">
        <w:rPr>
          <w:rFonts w:eastAsia="DengXian" w:cstheme="minorHAnsi"/>
          <w:iCs/>
          <w:noProof/>
          <w:szCs w:val="24"/>
          <w:lang w:eastAsia="zh-CN"/>
        </w:rPr>
        <w:t>(47)</w:t>
      </w:r>
      <w:r w:rsidRPr="00E4548A">
        <w:rPr>
          <w:rFonts w:eastAsia="DengXian" w:cstheme="minorHAnsi"/>
          <w:iCs/>
          <w:szCs w:val="24"/>
          <w:lang w:eastAsia="zh-CN"/>
        </w:rPr>
        <w:fldChar w:fldCharType="end"/>
      </w:r>
      <w:r w:rsidRPr="00E4548A">
        <w:rPr>
          <w:rFonts w:eastAsia="DengXian" w:cstheme="minorHAnsi"/>
          <w:iCs/>
          <w:szCs w:val="24"/>
          <w:lang w:eastAsia="zh-CN"/>
        </w:rPr>
        <w:t xml:space="preserve">). A limitation of our economic evaluation was missing data – net monetary benefit was </w:t>
      </w:r>
      <w:r w:rsidR="00111670">
        <w:rPr>
          <w:rFonts w:eastAsia="DengXian" w:cstheme="minorHAnsi"/>
          <w:iCs/>
          <w:szCs w:val="24"/>
          <w:lang w:eastAsia="zh-CN"/>
        </w:rPr>
        <w:t xml:space="preserve">completed by less than 50% of the sample, and although our analyses exploring missingness </w:t>
      </w:r>
      <w:r w:rsidR="00111670" w:rsidRPr="00E4548A">
        <w:rPr>
          <w:rFonts w:eastAsia="DengXian" w:cstheme="minorHAnsi"/>
          <w:iCs/>
          <w:szCs w:val="24"/>
          <w:lang w:eastAsia="zh-CN"/>
        </w:rPr>
        <w:t>did not identify sources of systematic bias</w:t>
      </w:r>
      <w:r w:rsidR="00111670">
        <w:rPr>
          <w:rFonts w:eastAsia="DengXian" w:cstheme="minorHAnsi"/>
          <w:iCs/>
          <w:szCs w:val="24"/>
          <w:lang w:eastAsia="zh-CN"/>
        </w:rPr>
        <w:t xml:space="preserve">, there is the possibility that unmeasured variables introduced bias into the results. </w:t>
      </w:r>
      <w:r w:rsidR="00111670" w:rsidRPr="00E4548A">
        <w:rPr>
          <w:rFonts w:eastAsia="DengXian" w:cstheme="minorHAnsi"/>
          <w:iCs/>
          <w:szCs w:val="24"/>
          <w:lang w:eastAsia="zh-CN"/>
        </w:rPr>
        <w:t>Both the complete case and multiply imputed analyses reveal a high-degree of imprecision indicated by the wide confidence intervals on net monetary benefits</w:t>
      </w:r>
    </w:p>
    <w:p w14:paraId="631F7223" w14:textId="7AF3850A" w:rsidR="001A62C1" w:rsidRPr="00E4548A" w:rsidRDefault="00772545" w:rsidP="001B7854">
      <w:pPr>
        <w:spacing w:line="480" w:lineRule="auto"/>
        <w:rPr>
          <w:b/>
          <w:bCs/>
        </w:rPr>
      </w:pPr>
      <w:bookmarkStart w:id="12" w:name="_Toc144472655"/>
      <w:r w:rsidRPr="00E4548A">
        <w:rPr>
          <w:b/>
          <w:bCs/>
        </w:rPr>
        <w:t xml:space="preserve">4.2 </w:t>
      </w:r>
      <w:r w:rsidR="001A62C1" w:rsidRPr="00E4548A">
        <w:rPr>
          <w:b/>
          <w:bCs/>
        </w:rPr>
        <w:t>Conclusions</w:t>
      </w:r>
      <w:bookmarkEnd w:id="12"/>
    </w:p>
    <w:p w14:paraId="442C5699" w14:textId="21B7AE3B" w:rsidR="00D00AF2" w:rsidRPr="001B7854" w:rsidRDefault="00D64B03" w:rsidP="001B7854">
      <w:pPr>
        <w:pStyle w:val="NormalWeb"/>
        <w:spacing w:line="480" w:lineRule="auto"/>
        <w:rPr>
          <w:rFonts w:asciiTheme="minorHAnsi" w:hAnsiTheme="minorHAnsi" w:cstheme="minorHAnsi"/>
          <w:iCs w:val="0"/>
          <w:lang w:val="en-GB"/>
        </w:rPr>
      </w:pPr>
      <w:r w:rsidRPr="00911BA7">
        <w:rPr>
          <w:rFonts w:asciiTheme="minorHAnsi" w:hAnsiTheme="minorHAnsi" w:cstheme="minorHAnsi"/>
          <w:sz w:val="22"/>
          <w:szCs w:val="22"/>
        </w:rPr>
        <w:t>The findings</w:t>
      </w:r>
      <w:r w:rsidR="001A62C1" w:rsidRPr="00911BA7">
        <w:rPr>
          <w:rFonts w:asciiTheme="minorHAnsi" w:hAnsiTheme="minorHAnsi" w:cstheme="minorHAnsi"/>
          <w:sz w:val="22"/>
          <w:szCs w:val="22"/>
        </w:rPr>
        <w:t xml:space="preserve"> </w:t>
      </w:r>
      <w:r w:rsidR="00D7645A" w:rsidRPr="00911BA7">
        <w:rPr>
          <w:rFonts w:asciiTheme="minorHAnsi" w:hAnsiTheme="minorHAnsi" w:cstheme="minorHAnsi"/>
          <w:sz w:val="22"/>
          <w:szCs w:val="22"/>
        </w:rPr>
        <w:t xml:space="preserve">presented here </w:t>
      </w:r>
      <w:r w:rsidR="001A62C1" w:rsidRPr="00911BA7">
        <w:rPr>
          <w:rFonts w:asciiTheme="minorHAnsi" w:hAnsiTheme="minorHAnsi" w:cstheme="minorHAnsi"/>
          <w:sz w:val="22"/>
          <w:szCs w:val="22"/>
        </w:rPr>
        <w:t xml:space="preserve">do not provide strong evidence of the efficacy of the PALS </w:t>
      </w:r>
      <w:r w:rsidR="00576077" w:rsidRPr="00911BA7">
        <w:rPr>
          <w:rFonts w:asciiTheme="minorHAnsi" w:hAnsiTheme="minorHAnsi" w:cstheme="minorHAnsi"/>
          <w:sz w:val="22"/>
          <w:szCs w:val="22"/>
        </w:rPr>
        <w:t>intervention to</w:t>
      </w:r>
      <w:r w:rsidR="001A62C1" w:rsidRPr="00911BA7">
        <w:rPr>
          <w:rFonts w:asciiTheme="minorHAnsi" w:hAnsiTheme="minorHAnsi" w:cstheme="minorHAnsi"/>
          <w:sz w:val="22"/>
          <w:szCs w:val="22"/>
        </w:rPr>
        <w:t xml:space="preserve"> address the complexities of </w:t>
      </w:r>
      <w:r w:rsidR="0027427B" w:rsidRPr="00911BA7">
        <w:rPr>
          <w:rFonts w:asciiTheme="minorHAnsi" w:hAnsiTheme="minorHAnsi" w:cstheme="minorHAnsi"/>
          <w:sz w:val="22"/>
          <w:szCs w:val="22"/>
        </w:rPr>
        <w:t xml:space="preserve">mental health, </w:t>
      </w:r>
      <w:r w:rsidR="001A62C1" w:rsidRPr="00911BA7">
        <w:rPr>
          <w:rFonts w:asciiTheme="minorHAnsi" w:hAnsiTheme="minorHAnsi" w:cstheme="minorHAnsi"/>
          <w:sz w:val="22"/>
          <w:szCs w:val="22"/>
        </w:rPr>
        <w:t xml:space="preserve">loneliness and social isolation. Future </w:t>
      </w:r>
      <w:r w:rsidR="00C463EB" w:rsidRPr="00911BA7">
        <w:rPr>
          <w:rFonts w:asciiTheme="minorHAnsi" w:hAnsiTheme="minorHAnsi" w:cstheme="minorHAnsi"/>
          <w:sz w:val="22"/>
          <w:szCs w:val="22"/>
        </w:rPr>
        <w:t>interventions may</w:t>
      </w:r>
      <w:r w:rsidR="001A62C1" w:rsidRPr="00911BA7">
        <w:rPr>
          <w:rFonts w:asciiTheme="minorHAnsi" w:hAnsiTheme="minorHAnsi" w:cstheme="minorHAnsi"/>
          <w:sz w:val="22"/>
          <w:szCs w:val="22"/>
        </w:rPr>
        <w:t xml:space="preserve"> benefit from </w:t>
      </w:r>
      <w:r w:rsidR="00262A82" w:rsidRPr="00911BA7">
        <w:rPr>
          <w:rFonts w:asciiTheme="minorHAnsi" w:hAnsiTheme="minorHAnsi" w:cstheme="minorHAnsi"/>
          <w:sz w:val="22"/>
          <w:szCs w:val="22"/>
        </w:rPr>
        <w:t>utilizing</w:t>
      </w:r>
      <w:r w:rsidR="001A62C1" w:rsidRPr="00911BA7">
        <w:rPr>
          <w:rFonts w:asciiTheme="minorHAnsi" w:hAnsiTheme="minorHAnsi" w:cstheme="minorHAnsi"/>
          <w:sz w:val="22"/>
          <w:szCs w:val="22"/>
        </w:rPr>
        <w:t xml:space="preserve"> a multi-step approach providing tailored psychological, relational and social components</w:t>
      </w:r>
      <w:r w:rsidR="00A56171" w:rsidRPr="00911BA7">
        <w:rPr>
          <w:rFonts w:asciiTheme="minorHAnsi" w:hAnsiTheme="minorHAnsi" w:cstheme="minorHAnsi"/>
          <w:sz w:val="22"/>
          <w:szCs w:val="22"/>
        </w:rPr>
        <w:t>.</w:t>
      </w:r>
      <w:r w:rsidR="00462437" w:rsidRPr="00911BA7">
        <w:rPr>
          <w:rFonts w:asciiTheme="minorHAnsi" w:hAnsiTheme="minorHAnsi" w:cstheme="minorHAnsi"/>
          <w:sz w:val="22"/>
          <w:szCs w:val="22"/>
        </w:rPr>
        <w:t xml:space="preserve">  </w:t>
      </w:r>
      <w:r w:rsidR="00D00AF2" w:rsidRPr="00911BA7">
        <w:rPr>
          <w:rFonts w:asciiTheme="minorHAnsi" w:hAnsiTheme="minorHAnsi" w:cstheme="minorHAnsi"/>
          <w:iCs w:val="0"/>
          <w:sz w:val="22"/>
          <w:szCs w:val="22"/>
          <w:lang w:val="en-GB"/>
        </w:rPr>
        <w:t xml:space="preserve">Future </w:t>
      </w:r>
      <w:r w:rsidR="00D03CE0" w:rsidRPr="00911BA7">
        <w:rPr>
          <w:rFonts w:asciiTheme="minorHAnsi" w:hAnsiTheme="minorHAnsi" w:cstheme="minorHAnsi"/>
          <w:iCs w:val="0"/>
          <w:sz w:val="22"/>
          <w:szCs w:val="22"/>
          <w:lang w:val="en-GB"/>
        </w:rPr>
        <w:t>intervention evaluations</w:t>
      </w:r>
      <w:r w:rsidR="00911BA7">
        <w:rPr>
          <w:rFonts w:asciiTheme="minorHAnsi" w:hAnsiTheme="minorHAnsi" w:cstheme="minorHAnsi"/>
          <w:iCs w:val="0"/>
          <w:sz w:val="22"/>
          <w:szCs w:val="22"/>
          <w:lang w:val="en-GB"/>
        </w:rPr>
        <w:t xml:space="preserve"> </w:t>
      </w:r>
      <w:r w:rsidR="0077231E" w:rsidRPr="00911BA7">
        <w:rPr>
          <w:rFonts w:asciiTheme="minorHAnsi" w:hAnsiTheme="minorHAnsi" w:cstheme="minorHAnsi"/>
          <w:iCs w:val="0"/>
          <w:sz w:val="22"/>
          <w:szCs w:val="22"/>
          <w:lang w:val="en-GB"/>
        </w:rPr>
        <w:t xml:space="preserve">should consider </w:t>
      </w:r>
      <w:r w:rsidR="00D00AF2" w:rsidRPr="00911BA7">
        <w:rPr>
          <w:rFonts w:asciiTheme="minorHAnsi" w:hAnsiTheme="minorHAnsi" w:cstheme="minorHAnsi"/>
          <w:iCs w:val="0"/>
          <w:sz w:val="22"/>
          <w:szCs w:val="22"/>
          <w:lang w:val="en-GB"/>
        </w:rPr>
        <w:t>fidelity, participant engagement, and the use of sensitive loneliness outcome measures</w:t>
      </w:r>
      <w:r w:rsidR="00D03CE0" w:rsidRPr="00911BA7">
        <w:rPr>
          <w:rFonts w:asciiTheme="minorHAnsi" w:hAnsiTheme="minorHAnsi" w:cstheme="minorHAnsi"/>
          <w:iCs w:val="0"/>
          <w:sz w:val="22"/>
          <w:szCs w:val="22"/>
          <w:lang w:val="en-GB"/>
        </w:rPr>
        <w:t xml:space="preserve"> in their study designs</w:t>
      </w:r>
      <w:r w:rsidR="00D00AF2" w:rsidRPr="00911BA7">
        <w:rPr>
          <w:rFonts w:asciiTheme="minorHAnsi" w:hAnsiTheme="minorHAnsi" w:cstheme="minorHAnsi"/>
          <w:iCs w:val="0"/>
          <w:sz w:val="22"/>
          <w:szCs w:val="22"/>
          <w:lang w:val="en-GB"/>
        </w:rPr>
        <w:t xml:space="preserve">. </w:t>
      </w:r>
      <w:r w:rsidR="003151F1" w:rsidRPr="00911BA7">
        <w:rPr>
          <w:rFonts w:asciiTheme="minorHAnsi" w:hAnsiTheme="minorHAnsi" w:cstheme="minorHAnsi"/>
          <w:iCs w:val="0"/>
          <w:sz w:val="22"/>
          <w:szCs w:val="22"/>
          <w:lang w:val="en-GB"/>
        </w:rPr>
        <w:t xml:space="preserve">Implications from this study suggest a </w:t>
      </w:r>
      <w:r w:rsidR="00D00AF2" w:rsidRPr="00911BA7">
        <w:rPr>
          <w:rFonts w:asciiTheme="minorHAnsi" w:hAnsiTheme="minorHAnsi" w:cstheme="minorHAnsi"/>
          <w:iCs w:val="0"/>
          <w:sz w:val="22"/>
          <w:szCs w:val="22"/>
          <w:lang w:val="en-GB"/>
        </w:rPr>
        <w:t>require</w:t>
      </w:r>
      <w:r w:rsidR="003151F1" w:rsidRPr="00911BA7">
        <w:rPr>
          <w:rFonts w:asciiTheme="minorHAnsi" w:hAnsiTheme="minorHAnsi" w:cstheme="minorHAnsi"/>
          <w:iCs w:val="0"/>
          <w:sz w:val="22"/>
          <w:szCs w:val="22"/>
          <w:lang w:val="en-GB"/>
        </w:rPr>
        <w:t>ment for</w:t>
      </w:r>
      <w:r w:rsidR="00D00AF2" w:rsidRPr="00911BA7">
        <w:rPr>
          <w:rFonts w:asciiTheme="minorHAnsi" w:hAnsiTheme="minorHAnsi" w:cstheme="minorHAnsi"/>
          <w:iCs w:val="0"/>
          <w:sz w:val="22"/>
          <w:szCs w:val="22"/>
          <w:lang w:val="en-GB"/>
        </w:rPr>
        <w:t xml:space="preserve"> multi</w:t>
      </w:r>
      <w:r w:rsidR="00D03CE0" w:rsidRPr="00911BA7">
        <w:rPr>
          <w:rFonts w:asciiTheme="minorHAnsi" w:hAnsiTheme="minorHAnsi" w:cstheme="minorHAnsi"/>
          <w:iCs w:val="0"/>
          <w:sz w:val="22"/>
          <w:szCs w:val="22"/>
          <w:lang w:val="en-GB"/>
        </w:rPr>
        <w:t>-</w:t>
      </w:r>
      <w:r w:rsidR="00D00AF2" w:rsidRPr="00911BA7">
        <w:rPr>
          <w:rFonts w:asciiTheme="minorHAnsi" w:hAnsiTheme="minorHAnsi" w:cstheme="minorHAnsi"/>
          <w:iCs w:val="0"/>
          <w:sz w:val="22"/>
          <w:szCs w:val="22"/>
          <w:lang w:val="en-GB"/>
        </w:rPr>
        <w:t xml:space="preserve">level interventions </w:t>
      </w:r>
      <w:r w:rsidR="00551060" w:rsidRPr="00911BA7">
        <w:rPr>
          <w:rFonts w:asciiTheme="minorHAnsi" w:hAnsiTheme="minorHAnsi" w:cstheme="minorHAnsi"/>
          <w:iCs w:val="0"/>
          <w:sz w:val="22"/>
          <w:szCs w:val="22"/>
          <w:lang w:val="en-GB"/>
        </w:rPr>
        <w:t>capable of including</w:t>
      </w:r>
      <w:r w:rsidR="00D00AF2" w:rsidRPr="00911BA7">
        <w:rPr>
          <w:rFonts w:asciiTheme="minorHAnsi" w:hAnsiTheme="minorHAnsi" w:cstheme="minorHAnsi"/>
          <w:iCs w:val="0"/>
          <w:sz w:val="22"/>
          <w:szCs w:val="22"/>
          <w:lang w:val="en-GB"/>
        </w:rPr>
        <w:t xml:space="preserve"> community assets, neighbourhood context, and structural barriers such as transportation and accessibility, alongside elements that build social skills, confidence, and resilience. Engagement</w:t>
      </w:r>
      <w:r w:rsidR="00422A32" w:rsidRPr="00911BA7">
        <w:rPr>
          <w:rFonts w:asciiTheme="minorHAnsi" w:hAnsiTheme="minorHAnsi" w:cstheme="minorHAnsi"/>
          <w:iCs w:val="0"/>
          <w:sz w:val="22"/>
          <w:szCs w:val="22"/>
          <w:lang w:val="en-GB"/>
        </w:rPr>
        <w:t xml:space="preserve"> </w:t>
      </w:r>
      <w:r w:rsidR="009E5F89" w:rsidRPr="00911BA7">
        <w:rPr>
          <w:rFonts w:asciiTheme="minorHAnsi" w:hAnsiTheme="minorHAnsi" w:cstheme="minorHAnsi"/>
          <w:iCs w:val="0"/>
          <w:sz w:val="22"/>
          <w:szCs w:val="22"/>
          <w:lang w:val="en-GB"/>
        </w:rPr>
        <w:t>of participants</w:t>
      </w:r>
      <w:r w:rsidR="00D00AF2" w:rsidRPr="00911BA7">
        <w:rPr>
          <w:rFonts w:asciiTheme="minorHAnsi" w:hAnsiTheme="minorHAnsi" w:cstheme="minorHAnsi"/>
          <w:iCs w:val="0"/>
          <w:sz w:val="22"/>
          <w:szCs w:val="22"/>
          <w:lang w:val="en-GB"/>
        </w:rPr>
        <w:t xml:space="preserve"> may be enhanced through community connector roles and the </w:t>
      </w:r>
      <w:r w:rsidR="009E5F89" w:rsidRPr="00911BA7">
        <w:rPr>
          <w:rFonts w:asciiTheme="minorHAnsi" w:hAnsiTheme="minorHAnsi" w:cstheme="minorHAnsi"/>
          <w:iCs w:val="0"/>
          <w:sz w:val="22"/>
          <w:szCs w:val="22"/>
          <w:lang w:val="en-GB"/>
        </w:rPr>
        <w:t xml:space="preserve">involvement </w:t>
      </w:r>
      <w:r w:rsidR="00D00AF2" w:rsidRPr="00911BA7">
        <w:rPr>
          <w:rFonts w:asciiTheme="minorHAnsi" w:hAnsiTheme="minorHAnsi" w:cstheme="minorHAnsi"/>
          <w:iCs w:val="0"/>
          <w:sz w:val="22"/>
          <w:szCs w:val="22"/>
          <w:lang w:val="en-GB"/>
        </w:rPr>
        <w:t xml:space="preserve">of a broader range of anchor institutions beyond voluntary organisations to support recruitment and </w:t>
      </w:r>
      <w:r w:rsidR="00D00AF2" w:rsidRPr="00911BA7">
        <w:rPr>
          <w:rFonts w:asciiTheme="minorHAnsi" w:hAnsiTheme="minorHAnsi" w:cstheme="minorHAnsi"/>
          <w:iCs w:val="0"/>
          <w:sz w:val="22"/>
          <w:szCs w:val="22"/>
          <w:lang w:val="en-GB"/>
        </w:rPr>
        <w:lastRenderedPageBreak/>
        <w:t>participation. Finally, the use of multidimensional measurement tools capable of detecting meaningful change in target populations should be prioritised</w:t>
      </w:r>
      <w:r w:rsidR="00D00AF2" w:rsidRPr="001B7854">
        <w:rPr>
          <w:rFonts w:asciiTheme="minorHAnsi" w:hAnsiTheme="minorHAnsi" w:cstheme="minorHAnsi"/>
          <w:iCs w:val="0"/>
          <w:lang w:val="en-GB"/>
        </w:rPr>
        <w:t>.</w:t>
      </w:r>
    </w:p>
    <w:p w14:paraId="763AB5CC" w14:textId="74030B1D" w:rsidR="00462437" w:rsidRDefault="00462437" w:rsidP="00D03CE0">
      <w:pPr>
        <w:spacing w:before="100" w:beforeAutospacing="1" w:after="100" w:afterAutospacing="1" w:line="480" w:lineRule="auto"/>
      </w:pPr>
    </w:p>
    <w:p w14:paraId="439EC4E9" w14:textId="455D515D" w:rsidR="001A62C1" w:rsidRPr="00E4548A" w:rsidRDefault="001A62C1" w:rsidP="00D7645A">
      <w:pPr>
        <w:spacing w:line="480" w:lineRule="auto"/>
        <w:rPr>
          <w:rStyle w:val="Heading1Char"/>
          <w:rFonts w:asciiTheme="minorHAnsi" w:eastAsiaTheme="minorHAnsi" w:hAnsiTheme="minorHAnsi" w:cstheme="minorBidi"/>
          <w:color w:val="auto"/>
          <w:sz w:val="22"/>
          <w:szCs w:val="22"/>
        </w:rPr>
      </w:pPr>
    </w:p>
    <w:p w14:paraId="03714C6E" w14:textId="77777777" w:rsidR="003A7C6D" w:rsidRPr="00E4548A" w:rsidRDefault="003A7C6D" w:rsidP="00D7645A">
      <w:pPr>
        <w:spacing w:after="0" w:line="480" w:lineRule="auto"/>
        <w:rPr>
          <w:rFonts w:cstheme="minorHAnsi"/>
        </w:rPr>
      </w:pPr>
    </w:p>
    <w:p w14:paraId="14DD808B" w14:textId="77777777" w:rsidR="003F531C" w:rsidRPr="00E4548A" w:rsidRDefault="003F531C" w:rsidP="00D7645A">
      <w:pPr>
        <w:spacing w:line="480" w:lineRule="auto"/>
        <w:rPr>
          <w:rFonts w:cstheme="minorHAnsi"/>
          <w:b/>
          <w:bCs/>
        </w:rPr>
      </w:pPr>
      <w:r w:rsidRPr="00E4548A">
        <w:rPr>
          <w:rFonts w:cstheme="minorHAnsi"/>
          <w:b/>
          <w:bCs/>
        </w:rPr>
        <w:br w:type="page"/>
      </w:r>
    </w:p>
    <w:p w14:paraId="2C8DCB97" w14:textId="41BC6565" w:rsidR="003A7C6D" w:rsidRPr="00E4548A" w:rsidRDefault="003A7C6D" w:rsidP="009F7307">
      <w:pPr>
        <w:spacing w:after="0" w:line="360" w:lineRule="auto"/>
        <w:rPr>
          <w:rFonts w:cstheme="minorHAnsi"/>
        </w:rPr>
      </w:pPr>
      <w:r w:rsidRPr="00E4548A">
        <w:rPr>
          <w:rFonts w:cstheme="minorHAnsi"/>
          <w:b/>
          <w:bCs/>
        </w:rPr>
        <w:lastRenderedPageBreak/>
        <w:t>Data Availability Statement</w:t>
      </w:r>
      <w:r w:rsidRPr="00E4548A">
        <w:rPr>
          <w:rFonts w:cstheme="minorHAnsi"/>
        </w:rPr>
        <w:t xml:space="preserve">: </w:t>
      </w:r>
      <w:r w:rsidR="007938BD" w:rsidRPr="00E4548A">
        <w:rPr>
          <w:rFonts w:cstheme="minorHAnsi"/>
        </w:rPr>
        <w:t xml:space="preserve">Anonymised data will be  </w:t>
      </w:r>
      <w:r w:rsidR="005E2E24" w:rsidRPr="00E4548A">
        <w:rPr>
          <w:rFonts w:cstheme="minorHAnsi"/>
        </w:rPr>
        <w:t>openly available in University of Southampton (PURE)  repository at https://library.soton.ac.uk/researchdata/storage</w:t>
      </w:r>
    </w:p>
    <w:p w14:paraId="6CB26CFE" w14:textId="36129F2D" w:rsidR="003A7C6D" w:rsidRPr="00E4548A" w:rsidRDefault="003A7C6D" w:rsidP="009F7307">
      <w:pPr>
        <w:spacing w:after="0" w:line="360" w:lineRule="auto"/>
        <w:rPr>
          <w:rStyle w:val="Heading1Char"/>
          <w:rFonts w:asciiTheme="minorHAnsi" w:hAnsiTheme="minorHAnsi" w:cstheme="minorHAnsi"/>
          <w:sz w:val="22"/>
          <w:szCs w:val="22"/>
        </w:rPr>
      </w:pPr>
    </w:p>
    <w:p w14:paraId="401AF983" w14:textId="4EE9553A" w:rsidR="00D01019" w:rsidRPr="00E4548A" w:rsidRDefault="009629F7" w:rsidP="009F7307">
      <w:pPr>
        <w:rPr>
          <w:b/>
          <w:bCs/>
        </w:rPr>
      </w:pPr>
      <w:r w:rsidRPr="00E4548A">
        <w:rPr>
          <w:b/>
          <w:bCs/>
        </w:rPr>
        <w:t>Competing interests</w:t>
      </w:r>
    </w:p>
    <w:p w14:paraId="5F49298C" w14:textId="68776C22" w:rsidR="009629F7" w:rsidRPr="00E4548A" w:rsidRDefault="009629F7" w:rsidP="009F7307">
      <w:r w:rsidRPr="00E4548A">
        <w:t>None declared</w:t>
      </w:r>
      <w:r w:rsidR="00665A93" w:rsidRPr="00E4548A">
        <w:t>.</w:t>
      </w:r>
    </w:p>
    <w:p w14:paraId="60ED897C" w14:textId="77777777" w:rsidR="00D01019" w:rsidRPr="00E4548A" w:rsidRDefault="00D01019" w:rsidP="009F7307">
      <w:pPr>
        <w:rPr>
          <w:rStyle w:val="Heading1Char"/>
          <w:rFonts w:asciiTheme="minorHAnsi" w:eastAsiaTheme="minorHAnsi" w:hAnsiTheme="minorHAnsi" w:cstheme="minorBidi"/>
          <w:b/>
          <w:bCs/>
          <w:color w:val="auto"/>
          <w:sz w:val="22"/>
          <w:szCs w:val="22"/>
        </w:rPr>
      </w:pPr>
    </w:p>
    <w:p w14:paraId="4F6B53C2" w14:textId="70119190" w:rsidR="009629F7" w:rsidRPr="00E4548A" w:rsidRDefault="009629F7" w:rsidP="00D01019">
      <w:pPr>
        <w:rPr>
          <w:b/>
          <w:bCs/>
        </w:rPr>
      </w:pPr>
      <w:r w:rsidRPr="00E4548A">
        <w:rPr>
          <w:b/>
          <w:bCs/>
        </w:rPr>
        <w:t>Funding</w:t>
      </w:r>
    </w:p>
    <w:p w14:paraId="154DAEB7" w14:textId="0871972A" w:rsidR="009629F7" w:rsidRPr="00E4548A" w:rsidRDefault="009629F7" w:rsidP="009F7307">
      <w:pPr>
        <w:spacing w:after="0" w:line="360" w:lineRule="auto"/>
        <w:rPr>
          <w:rFonts w:cstheme="minorHAnsi"/>
        </w:rPr>
      </w:pPr>
      <w:r w:rsidRPr="00E4548A">
        <w:rPr>
          <w:rFonts w:cstheme="minorHAnsi"/>
        </w:rPr>
        <w:t>This project was funded by the NIHR Public Health Research programme grant reference 16/08/41.</w:t>
      </w:r>
    </w:p>
    <w:p w14:paraId="111012B9" w14:textId="324F987E" w:rsidR="00185BB1" w:rsidRPr="00E4548A" w:rsidRDefault="00185BB1" w:rsidP="009F7307">
      <w:pPr>
        <w:rPr>
          <w:rFonts w:cstheme="minorHAnsi"/>
        </w:rPr>
      </w:pPr>
      <w:r w:rsidRPr="00E4548A">
        <w:rPr>
          <w:rFonts w:cstheme="minorHAnsi"/>
        </w:rPr>
        <w:br w:type="page"/>
      </w:r>
    </w:p>
    <w:p w14:paraId="32D20FB9" w14:textId="3224B91A" w:rsidR="005A61ED" w:rsidRPr="00E4548A" w:rsidRDefault="00A82303" w:rsidP="00116AEE">
      <w:pPr>
        <w:rPr>
          <w:b/>
          <w:bCs/>
        </w:rPr>
      </w:pPr>
      <w:r w:rsidRPr="00E4548A">
        <w:rPr>
          <w:b/>
          <w:bCs/>
        </w:rPr>
        <w:lastRenderedPageBreak/>
        <w:t xml:space="preserve">References </w:t>
      </w:r>
    </w:p>
    <w:p w14:paraId="314237B6" w14:textId="77777777" w:rsidR="00911BA7" w:rsidRPr="00911BA7" w:rsidRDefault="005A61ED" w:rsidP="00911BA7">
      <w:pPr>
        <w:pStyle w:val="EndNoteBibliography"/>
        <w:spacing w:after="0"/>
      </w:pPr>
      <w:r w:rsidRPr="00E4548A">
        <w:rPr>
          <w:noProof w:val="0"/>
        </w:rPr>
        <w:fldChar w:fldCharType="begin"/>
      </w:r>
      <w:r w:rsidRPr="00E4548A">
        <w:rPr>
          <w:noProof w:val="0"/>
        </w:rPr>
        <w:instrText xml:space="preserve"> ADDIN EN.REFLIST </w:instrText>
      </w:r>
      <w:r w:rsidRPr="00E4548A">
        <w:rPr>
          <w:noProof w:val="0"/>
        </w:rPr>
        <w:fldChar w:fldCharType="separate"/>
      </w:r>
      <w:r w:rsidR="00911BA7" w:rsidRPr="00911BA7">
        <w:t>1.</w:t>
      </w:r>
      <w:r w:rsidR="00911BA7" w:rsidRPr="00911BA7">
        <w:tab/>
        <w:t>Yang K, Victor C. Age and loneliness in 25 European nations. Ageing and Society. 2011;31(8):1368–88.</w:t>
      </w:r>
    </w:p>
    <w:p w14:paraId="039875F8" w14:textId="77777777" w:rsidR="00911BA7" w:rsidRPr="00911BA7" w:rsidRDefault="00911BA7" w:rsidP="00911BA7">
      <w:pPr>
        <w:pStyle w:val="EndNoteBibliography"/>
        <w:spacing w:after="0"/>
      </w:pPr>
      <w:r w:rsidRPr="00911BA7">
        <w:t>2.</w:t>
      </w:r>
      <w:r w:rsidRPr="00911BA7">
        <w:tab/>
        <w:t>Seeman TE. Health promoting effects of friends and family on health outcomes in older adults. Am J Health Promot. 2000;14(6):362–70.</w:t>
      </w:r>
    </w:p>
    <w:p w14:paraId="083160DD" w14:textId="77777777" w:rsidR="00911BA7" w:rsidRPr="00911BA7" w:rsidRDefault="00911BA7" w:rsidP="00911BA7">
      <w:pPr>
        <w:pStyle w:val="EndNoteBibliography"/>
        <w:spacing w:after="0"/>
      </w:pPr>
      <w:r w:rsidRPr="00911BA7">
        <w:t>3.</w:t>
      </w:r>
      <w:r w:rsidRPr="00911BA7">
        <w:tab/>
        <w:t>Yanguas J, Pinazo-Henandis S, Tarazona-Santabalbina FJ. The complexity of loneliness. Acta Bio Medica: Atenei Parmensis. 2018;89(2):302.</w:t>
      </w:r>
    </w:p>
    <w:p w14:paraId="47B877BB" w14:textId="77777777" w:rsidR="00911BA7" w:rsidRPr="00911BA7" w:rsidRDefault="00911BA7" w:rsidP="00911BA7">
      <w:pPr>
        <w:pStyle w:val="EndNoteBibliography"/>
        <w:spacing w:after="0"/>
      </w:pPr>
      <w:r w:rsidRPr="00911BA7">
        <w:t>4.</w:t>
      </w:r>
      <w:r w:rsidRPr="00911BA7">
        <w:tab/>
        <w:t>Valtorta NK, Kanaan M, Gilbody S, Ronzi S, Hanratty B. Loneliness and social isolation as risk factors for coronary heart disease and stroke: systematic review and meta-analysis of longitudinal observational studies. Heart. 2016.</w:t>
      </w:r>
    </w:p>
    <w:p w14:paraId="06CA8C08" w14:textId="77777777" w:rsidR="00911BA7" w:rsidRPr="00911BA7" w:rsidRDefault="00911BA7" w:rsidP="00911BA7">
      <w:pPr>
        <w:pStyle w:val="EndNoteBibliography"/>
        <w:spacing w:after="0"/>
      </w:pPr>
      <w:r w:rsidRPr="00911BA7">
        <w:t>5.</w:t>
      </w:r>
      <w:r w:rsidRPr="00911BA7">
        <w:tab/>
        <w:t>Niedzwiedz CL, Richardson EA, Tunstall H, Shortt NK, Mitchell RJ, Pearce JR. The relationship between wealth and loneliness among older people across Europe: Is social participation protective? Prev Med. 2016;91:24–31.</w:t>
      </w:r>
    </w:p>
    <w:p w14:paraId="540020A2" w14:textId="77777777" w:rsidR="00911BA7" w:rsidRPr="00911BA7" w:rsidRDefault="00911BA7" w:rsidP="00911BA7">
      <w:pPr>
        <w:pStyle w:val="EndNoteBibliography"/>
        <w:spacing w:after="0"/>
      </w:pPr>
      <w:r w:rsidRPr="00911BA7">
        <w:t>6.</w:t>
      </w:r>
      <w:r w:rsidRPr="00911BA7">
        <w:tab/>
        <w:t>Gerst-Emerson K, Jayawardhana J. Loneliness as a public health issue: the impact of loneliness on health care utilization among older adults. Am J Public Health. 2015;105(5):1013–9.</w:t>
      </w:r>
    </w:p>
    <w:p w14:paraId="654E2148" w14:textId="77777777" w:rsidR="00911BA7" w:rsidRPr="00911BA7" w:rsidRDefault="00911BA7" w:rsidP="00911BA7">
      <w:pPr>
        <w:pStyle w:val="EndNoteBibliography"/>
        <w:spacing w:after="0"/>
      </w:pPr>
      <w:r w:rsidRPr="00911BA7">
        <w:t>7.</w:t>
      </w:r>
      <w:r w:rsidRPr="00911BA7">
        <w:tab/>
        <w:t>Coyle CE, Dugan E. Social isolation, loneliness and health among older adults. J Aging Health. 2012;24(8):1346–63.</w:t>
      </w:r>
    </w:p>
    <w:p w14:paraId="7ECC43A2" w14:textId="77777777" w:rsidR="00911BA7" w:rsidRPr="00911BA7" w:rsidRDefault="00911BA7" w:rsidP="00911BA7">
      <w:pPr>
        <w:pStyle w:val="EndNoteBibliography"/>
        <w:spacing w:after="0"/>
      </w:pPr>
      <w:r w:rsidRPr="00911BA7">
        <w:t>8.</w:t>
      </w:r>
      <w:r w:rsidRPr="00911BA7">
        <w:tab/>
        <w:t>Luo Y, Hawkley LC, Waite LJ, Cacioppo JT. Loneliness, health, and mortality in old age: a national longitudinal study. Soc Sci Med. 2012;74(6):907–14.</w:t>
      </w:r>
    </w:p>
    <w:p w14:paraId="56BC6AB2" w14:textId="77777777" w:rsidR="00911BA7" w:rsidRPr="00911BA7" w:rsidRDefault="00911BA7" w:rsidP="00911BA7">
      <w:pPr>
        <w:pStyle w:val="EndNoteBibliography"/>
        <w:spacing w:after="0"/>
      </w:pPr>
      <w:r w:rsidRPr="00911BA7">
        <w:t>9.</w:t>
      </w:r>
      <w:r w:rsidRPr="00911BA7">
        <w:tab/>
        <w:t>Park C, Majeed A, Gill H, Tamura J, Ho RC, Mansur RB, et al. The Effect of Loneliness on Distinct Health Outcomes: A Comprehensive Review and Meta-Analysis. Psychiatry Res. 2020;294:113514.</w:t>
      </w:r>
    </w:p>
    <w:p w14:paraId="3452726C" w14:textId="77777777" w:rsidR="00911BA7" w:rsidRPr="00911BA7" w:rsidRDefault="00911BA7" w:rsidP="00911BA7">
      <w:pPr>
        <w:pStyle w:val="EndNoteBibliography"/>
        <w:spacing w:after="0"/>
      </w:pPr>
      <w:r w:rsidRPr="00911BA7">
        <w:t>10.</w:t>
      </w:r>
      <w:r w:rsidRPr="00911BA7">
        <w:tab/>
        <w:t>Seifert N. The Effect of Loneliness on Subjective Well-Being: Evidence from the UK Household Longitudinal Study 2017–2021. Applied Research in Quality of Life. 2024;19(4):1–23.</w:t>
      </w:r>
    </w:p>
    <w:p w14:paraId="5B2660FE" w14:textId="77777777" w:rsidR="00911BA7" w:rsidRPr="00911BA7" w:rsidRDefault="00911BA7" w:rsidP="00911BA7">
      <w:pPr>
        <w:pStyle w:val="EndNoteBibliography"/>
        <w:spacing w:after="0"/>
      </w:pPr>
      <w:r w:rsidRPr="00911BA7">
        <w:t>11.</w:t>
      </w:r>
      <w:r w:rsidRPr="00911BA7">
        <w:tab/>
        <w:t>Shankar A, McMunn A, Banks J, Steptoe A. Loneliness, social isolation, and behavioral and biological health indicators in older adults. Health Psychol. 2011;30(4):377–85.</w:t>
      </w:r>
    </w:p>
    <w:p w14:paraId="14B1A527" w14:textId="77777777" w:rsidR="00911BA7" w:rsidRPr="00911BA7" w:rsidRDefault="00911BA7" w:rsidP="00911BA7">
      <w:pPr>
        <w:pStyle w:val="EndNoteBibliography"/>
        <w:spacing w:after="0"/>
      </w:pPr>
      <w:r w:rsidRPr="00911BA7">
        <w:t>12.</w:t>
      </w:r>
      <w:r w:rsidRPr="00911BA7">
        <w:tab/>
        <w:t>Allen J, Darlington O, Hughes K, Bellis MA. The public health impact of loneliness during the COVID-19 pandemic. BMC Public Health. 2022;22(1):1654.</w:t>
      </w:r>
    </w:p>
    <w:p w14:paraId="7DFC0CF5" w14:textId="77777777" w:rsidR="00911BA7" w:rsidRPr="00911BA7" w:rsidRDefault="00911BA7" w:rsidP="00911BA7">
      <w:pPr>
        <w:pStyle w:val="EndNoteBibliography"/>
        <w:spacing w:after="0"/>
      </w:pPr>
      <w:r w:rsidRPr="00911BA7">
        <w:t>13.</w:t>
      </w:r>
      <w:r w:rsidRPr="00911BA7">
        <w:tab/>
        <w:t>Theeke LA, Mallow J. Loneliness and Quality of Life in Chronically Ill Rural Older Adults: Findings from a pilot study. The American journal of nursing. 2013;113(9):28–38.</w:t>
      </w:r>
    </w:p>
    <w:p w14:paraId="261B13B6" w14:textId="77777777" w:rsidR="00911BA7" w:rsidRPr="00911BA7" w:rsidRDefault="00911BA7" w:rsidP="00911BA7">
      <w:pPr>
        <w:pStyle w:val="EndNoteBibliography"/>
        <w:spacing w:after="0"/>
      </w:pPr>
      <w:r w:rsidRPr="00911BA7">
        <w:t>14.</w:t>
      </w:r>
      <w:r w:rsidRPr="00911BA7">
        <w:tab/>
        <w:t>Musich S, Wang SS, Hawkins K, Yeh CS. Homebound older adults: Prevalence, characteristics, health care utilization and quality of care. Geriatric Nursing. 2015;36(6):445–50.</w:t>
      </w:r>
    </w:p>
    <w:p w14:paraId="7F889AA0" w14:textId="77777777" w:rsidR="00911BA7" w:rsidRPr="00911BA7" w:rsidRDefault="00911BA7" w:rsidP="00911BA7">
      <w:pPr>
        <w:pStyle w:val="EndNoteBibliography"/>
        <w:spacing w:after="0"/>
      </w:pPr>
      <w:r w:rsidRPr="00911BA7">
        <w:t>15.</w:t>
      </w:r>
      <w:r w:rsidRPr="00911BA7">
        <w:tab/>
        <w:t>Holt-Lunstad J, Smith TB, Layton JB. Social Relationships and Mortality Risk: A Meta-analytic Review. PLOS Medicine. 2010;7(7):e1000316.</w:t>
      </w:r>
    </w:p>
    <w:p w14:paraId="426F8F02" w14:textId="77777777" w:rsidR="00911BA7" w:rsidRPr="00911BA7" w:rsidRDefault="00911BA7" w:rsidP="00911BA7">
      <w:pPr>
        <w:pStyle w:val="EndNoteBibliography"/>
        <w:spacing w:after="0"/>
      </w:pPr>
      <w:r w:rsidRPr="00911BA7">
        <w:t>16.</w:t>
      </w:r>
      <w:r w:rsidRPr="00911BA7">
        <w:tab/>
        <w:t>Steptoe A, Shankar A, Demakakos P, Wardle J. Social isolation, loneliness, and all-cause mortality in older men and women. Proceedings of the National Academy of Sciences. 2013;110(15):5797–801.</w:t>
      </w:r>
    </w:p>
    <w:p w14:paraId="1B416941" w14:textId="77777777" w:rsidR="00911BA7" w:rsidRPr="00911BA7" w:rsidRDefault="00911BA7" w:rsidP="00911BA7">
      <w:pPr>
        <w:pStyle w:val="EndNoteBibliography"/>
        <w:spacing w:after="0"/>
      </w:pPr>
      <w:r w:rsidRPr="00911BA7">
        <w:t>17.</w:t>
      </w:r>
      <w:r w:rsidRPr="00911BA7">
        <w:tab/>
        <w:t>Holt-Lunstad J, Smith TB, Baker M, Harris T, Stephenson D. Loneliness and Social Isolation as Risk Factors for Mortality: A Meta-Analytic Review. Perspectives on Psychological Science. 2015;10(2):227–37.</w:t>
      </w:r>
    </w:p>
    <w:p w14:paraId="7555B98A" w14:textId="77777777" w:rsidR="00911BA7" w:rsidRPr="00911BA7" w:rsidRDefault="00911BA7" w:rsidP="00911BA7">
      <w:pPr>
        <w:pStyle w:val="EndNoteBibliography"/>
        <w:spacing w:after="0"/>
      </w:pPr>
      <w:r w:rsidRPr="00911BA7">
        <w:t>18.</w:t>
      </w:r>
      <w:r w:rsidRPr="00911BA7">
        <w:tab/>
        <w:t>albasheer O, Abdelwahab SI, Zaino MR, Altraifi AAA, Hakami N, El-Amin EI, et al. The impact of social isolation and loneliness on cardiovascular disease risk factors: a systematic review, meta-analysis, and bibliometric investigation. Scientific Reports. 2024;14(1):12871.</w:t>
      </w:r>
    </w:p>
    <w:p w14:paraId="27590C55" w14:textId="77777777" w:rsidR="00911BA7" w:rsidRPr="00911BA7" w:rsidRDefault="00911BA7" w:rsidP="00911BA7">
      <w:pPr>
        <w:pStyle w:val="EndNoteBibliography"/>
        <w:spacing w:after="0"/>
      </w:pPr>
      <w:r w:rsidRPr="00911BA7">
        <w:t>19.</w:t>
      </w:r>
      <w:r w:rsidRPr="00911BA7">
        <w:tab/>
        <w:t>Elovainio M, Komulainen K, Sipilä PN, Pulkki-Råback L, Cachón Alonso L, Pentti J, et al. Association of social isolation and loneliness with risk of incident hospital-treated infections: an analysis of data from the UK Biobank and Finnish Health and Social Support studies. The Lancet Public Health. 2023;8(2):e109–e18.</w:t>
      </w:r>
    </w:p>
    <w:p w14:paraId="4ECE1922" w14:textId="77777777" w:rsidR="00911BA7" w:rsidRPr="00911BA7" w:rsidRDefault="00911BA7" w:rsidP="00911BA7">
      <w:pPr>
        <w:pStyle w:val="EndNoteBibliography"/>
        <w:spacing w:after="0"/>
      </w:pPr>
      <w:r w:rsidRPr="00911BA7">
        <w:t>20.</w:t>
      </w:r>
      <w:r w:rsidRPr="00911BA7">
        <w:tab/>
        <w:t>Cohen GD, Perlstein S, Chapline J, Kelly J, Firth KM, Simmens S. The impact of professionally conducted cultural programs on the physical health, mental health, and social functioning of older adults. Gerontologist. 2006;46(6):726–34.</w:t>
      </w:r>
    </w:p>
    <w:p w14:paraId="24F07B49" w14:textId="77777777" w:rsidR="00911BA7" w:rsidRPr="00911BA7" w:rsidRDefault="00911BA7" w:rsidP="00911BA7">
      <w:pPr>
        <w:pStyle w:val="EndNoteBibliography"/>
        <w:spacing w:after="0"/>
      </w:pPr>
      <w:r w:rsidRPr="00911BA7">
        <w:lastRenderedPageBreak/>
        <w:t>21.</w:t>
      </w:r>
      <w:r w:rsidRPr="00911BA7">
        <w:tab/>
        <w:t>Taube E, Kristensson J, Sandberg M, Midlov P, Jakobsson U. Loneliness and health care consumption among older people. Scand J Caring Sci. 2015;29(3):435–43.</w:t>
      </w:r>
    </w:p>
    <w:p w14:paraId="1E3230BD" w14:textId="77777777" w:rsidR="00911BA7" w:rsidRPr="00911BA7" w:rsidRDefault="00911BA7" w:rsidP="00911BA7">
      <w:pPr>
        <w:pStyle w:val="EndNoteBibliography"/>
        <w:spacing w:after="0"/>
      </w:pPr>
      <w:r w:rsidRPr="00911BA7">
        <w:t>22.</w:t>
      </w:r>
      <w:r w:rsidRPr="00911BA7">
        <w:tab/>
        <w:t>Qualter P, Rotenberg K, Barrett L, Henzi P, Barlow A, Stylianou M, et al. Investigating Hypervigilance for Social Threat of Lonely Children. Journal of Abnormal Child Psychology. 2013;41(2):325–38.</w:t>
      </w:r>
    </w:p>
    <w:p w14:paraId="25279232" w14:textId="77777777" w:rsidR="00911BA7" w:rsidRPr="00911BA7" w:rsidRDefault="00911BA7" w:rsidP="00911BA7">
      <w:pPr>
        <w:pStyle w:val="EndNoteBibliography"/>
        <w:spacing w:after="0"/>
      </w:pPr>
      <w:r w:rsidRPr="00911BA7">
        <w:t>23.</w:t>
      </w:r>
      <w:r w:rsidRPr="00911BA7">
        <w:tab/>
        <w:t>Morrish N, Spencer A, Medina-Lara A. How loneliness relates to health, wellbeing, quality of life, and healthcare resource utilisation and costs across multiple age groups in the UK. PLOS ONE. 2025;20(9):e0327671.</w:t>
      </w:r>
    </w:p>
    <w:p w14:paraId="00D83CDE" w14:textId="77777777" w:rsidR="00911BA7" w:rsidRPr="00911BA7" w:rsidRDefault="00911BA7" w:rsidP="00911BA7">
      <w:pPr>
        <w:pStyle w:val="EndNoteBibliography"/>
        <w:spacing w:after="0"/>
      </w:pPr>
      <w:r w:rsidRPr="00911BA7">
        <w:t>24.</w:t>
      </w:r>
      <w:r w:rsidRPr="00911BA7">
        <w:tab/>
        <w:t>Mihalopoulos C, Le LK-D, Chatterton ML, Bucholc J, Holt-Lunstad J, Lim MH, et al. The economic costs of loneliness: a review of cost-of-illness and economic evaluation studies. Social Psychiatry and Psychiatric Epidemiology. 2020;55(7):823–36.</w:t>
      </w:r>
    </w:p>
    <w:p w14:paraId="61B4986B" w14:textId="77777777" w:rsidR="00911BA7" w:rsidRPr="00911BA7" w:rsidRDefault="00911BA7" w:rsidP="00911BA7">
      <w:pPr>
        <w:pStyle w:val="EndNoteBibliography"/>
        <w:spacing w:after="0"/>
      </w:pPr>
      <w:r w:rsidRPr="00911BA7">
        <w:t>25.</w:t>
      </w:r>
      <w:r w:rsidRPr="00911BA7">
        <w:tab/>
        <w:t>Pai N, Vella SL. COVID-19 and loneliness: A rapid systematic review. Aust N Z J Psychiatry. 2021;55(12):1144–56.</w:t>
      </w:r>
    </w:p>
    <w:p w14:paraId="79BA9379" w14:textId="77777777" w:rsidR="00911BA7" w:rsidRPr="00911BA7" w:rsidRDefault="00911BA7" w:rsidP="00911BA7">
      <w:pPr>
        <w:pStyle w:val="EndNoteBibliography"/>
        <w:spacing w:after="0"/>
      </w:pPr>
      <w:r w:rsidRPr="00911BA7">
        <w:t>26.</w:t>
      </w:r>
      <w:r w:rsidRPr="00911BA7">
        <w:tab/>
        <w:t>Vlachantoni A, Evandrou M, Falkingham J, Qin M. The Impact of Changing Social Support on Older Persons’ Onset of Loneliness During the COVID-19 Pandemic in the United Kingdom. The Gerontologist. 2022;62(8):1147–59.</w:t>
      </w:r>
    </w:p>
    <w:p w14:paraId="29D4B468" w14:textId="77777777" w:rsidR="00911BA7" w:rsidRPr="00911BA7" w:rsidRDefault="00911BA7" w:rsidP="00911BA7">
      <w:pPr>
        <w:pStyle w:val="EndNoteBibliography"/>
        <w:spacing w:after="0"/>
      </w:pPr>
      <w:r w:rsidRPr="00911BA7">
        <w:t>27.</w:t>
      </w:r>
      <w:r w:rsidRPr="00911BA7">
        <w:tab/>
        <w:t>Loneliness CtE. Analysis of quarterly report data provided by the ONS from the Opinions and Lifestyle Survey for Jan-Dec 2022 using a representative sample of people aged 16 and over in Great Britain. . 2023.</w:t>
      </w:r>
    </w:p>
    <w:p w14:paraId="54AE07EC" w14:textId="77777777" w:rsidR="00911BA7" w:rsidRPr="00911BA7" w:rsidRDefault="00911BA7" w:rsidP="00911BA7">
      <w:pPr>
        <w:pStyle w:val="EndNoteBibliography"/>
        <w:spacing w:after="0"/>
      </w:pPr>
      <w:r w:rsidRPr="00911BA7">
        <w:t>28.</w:t>
      </w:r>
      <w:r w:rsidRPr="00911BA7">
        <w:tab/>
        <w:t>Marquez J, Goodfellow C, Hardoon D, Inchley J, Leyland AH, Qualter P, et al. Loneliness in young people: a multilevel exploration of social ecological influences and geographic variation. Journal of Public Health. 2022;45(1):109–17.</w:t>
      </w:r>
    </w:p>
    <w:p w14:paraId="3BEC0EC5" w14:textId="77777777" w:rsidR="00911BA7" w:rsidRPr="00911BA7" w:rsidRDefault="00911BA7" w:rsidP="00911BA7">
      <w:pPr>
        <w:pStyle w:val="EndNoteBibliography"/>
        <w:spacing w:after="0"/>
      </w:pPr>
      <w:r w:rsidRPr="00911BA7">
        <w:t>29.</w:t>
      </w:r>
      <w:r w:rsidRPr="00911BA7">
        <w:tab/>
        <w:t>Victor CR, Pikhartova J. Lonely places or lonely people? Investigating the relationship between loneliness and place of residence. BMC Public Health. 2020;20(1):778.</w:t>
      </w:r>
    </w:p>
    <w:p w14:paraId="1AB1E1D3" w14:textId="77777777" w:rsidR="00911BA7" w:rsidRPr="00911BA7" w:rsidRDefault="00911BA7" w:rsidP="00911BA7">
      <w:pPr>
        <w:pStyle w:val="EndNoteBibliography"/>
        <w:spacing w:after="0"/>
      </w:pPr>
      <w:r w:rsidRPr="00911BA7">
        <w:t>30.</w:t>
      </w:r>
      <w:r w:rsidRPr="00911BA7">
        <w:tab/>
        <w:t>Surkalim DL, Luo M, Eres R, Gebel K, van Buskirk J, Bauman A, et al. The prevalence of loneliness across 113 countries: systematic review and meta-analysis. BMJ. 2022;376:e067068.</w:t>
      </w:r>
    </w:p>
    <w:p w14:paraId="2A3F153A" w14:textId="77777777" w:rsidR="00911BA7" w:rsidRPr="00911BA7" w:rsidRDefault="00911BA7" w:rsidP="00911BA7">
      <w:pPr>
        <w:pStyle w:val="EndNoteBibliography"/>
        <w:spacing w:after="0"/>
      </w:pPr>
      <w:r w:rsidRPr="00911BA7">
        <w:t>31.</w:t>
      </w:r>
      <w:r w:rsidRPr="00911BA7">
        <w:tab/>
        <w:t>Perissinotto CM, Stijacic Cenzer I, Covinsky KE. Loneliness in older persons: a predictor of functional decline and death. Arch Intern Med. 2012;172(14):1078–83.</w:t>
      </w:r>
    </w:p>
    <w:p w14:paraId="0D004166" w14:textId="77777777" w:rsidR="00911BA7" w:rsidRPr="00911BA7" w:rsidRDefault="00911BA7" w:rsidP="00911BA7">
      <w:pPr>
        <w:pStyle w:val="EndNoteBibliography"/>
        <w:spacing w:after="0"/>
      </w:pPr>
      <w:r w:rsidRPr="00911BA7">
        <w:t>32.</w:t>
      </w:r>
      <w:r w:rsidRPr="00911BA7">
        <w:tab/>
        <w:t>Lasgaard M, Friis K, Shevlin M. "Where are all the lonely people?" A population-based study of high-risk groups across the life span. Soc Psychiatry Psychiatr Epidemiol. 2016;51(10):1373–84.</w:t>
      </w:r>
    </w:p>
    <w:p w14:paraId="0FB95C95" w14:textId="77777777" w:rsidR="00911BA7" w:rsidRPr="00911BA7" w:rsidRDefault="00911BA7" w:rsidP="00911BA7">
      <w:pPr>
        <w:pStyle w:val="EndNoteBibliography"/>
        <w:spacing w:after="0"/>
      </w:pPr>
      <w:r w:rsidRPr="00911BA7">
        <w:t>33.</w:t>
      </w:r>
      <w:r w:rsidRPr="00911BA7">
        <w:tab/>
        <w:t>Victor CR, Burholt V, Martin W. Loneliness and Ethnic Minority Elders in Great Britain: An Exploratory Study. Journal of Cross-Cultural Gerontology. 2012;27(1):65–78.</w:t>
      </w:r>
    </w:p>
    <w:p w14:paraId="50BD1E5A" w14:textId="77777777" w:rsidR="00911BA7" w:rsidRPr="00911BA7" w:rsidRDefault="00911BA7" w:rsidP="00911BA7">
      <w:pPr>
        <w:pStyle w:val="EndNoteBibliography"/>
        <w:spacing w:after="0"/>
      </w:pPr>
      <w:r w:rsidRPr="00911BA7">
        <w:t>34.</w:t>
      </w:r>
      <w:r w:rsidRPr="00911BA7">
        <w:tab/>
        <w:t>Emerson E, Stancliffe R, Fortune N, Llewellyn G. Disability, Loneliness and Health in the UK: cross-sectional survey. European Journal of Public Health. 2021;31(3):533–8.</w:t>
      </w:r>
    </w:p>
    <w:p w14:paraId="45550032" w14:textId="77777777" w:rsidR="00911BA7" w:rsidRPr="00911BA7" w:rsidRDefault="00911BA7" w:rsidP="00911BA7">
      <w:pPr>
        <w:pStyle w:val="EndNoteBibliography"/>
        <w:spacing w:after="0"/>
      </w:pPr>
      <w:r w:rsidRPr="00911BA7">
        <w:t>35.</w:t>
      </w:r>
      <w:r w:rsidRPr="00911BA7">
        <w:tab/>
        <w:t>Pantell M, Rehkopf D, Jutte D, Syme SL, Balmes J, Adler N. Social isolation: a predictor of mortality comparable to traditional clinical risk factors. Am J Public Health. 2013;103(11):2056–62.</w:t>
      </w:r>
    </w:p>
    <w:p w14:paraId="44C79C1D" w14:textId="77777777" w:rsidR="00911BA7" w:rsidRPr="00911BA7" w:rsidRDefault="00911BA7" w:rsidP="00911BA7">
      <w:pPr>
        <w:pStyle w:val="EndNoteBibliography"/>
        <w:spacing w:after="0"/>
      </w:pPr>
      <w:r w:rsidRPr="00911BA7">
        <w:t>36.</w:t>
      </w:r>
      <w:r w:rsidRPr="00911BA7">
        <w:tab/>
        <w:t>Victor C, Scambler S, Bond J, Bowling A. Being alone in later life: loneliness, social isolation and living alone. Reviews in Clinical Gerontology. 2000;10(4):401–17.</w:t>
      </w:r>
    </w:p>
    <w:p w14:paraId="14123BC8" w14:textId="77777777" w:rsidR="00911BA7" w:rsidRPr="00911BA7" w:rsidRDefault="00911BA7" w:rsidP="00911BA7">
      <w:pPr>
        <w:pStyle w:val="EndNoteBibliography"/>
        <w:spacing w:after="0"/>
      </w:pPr>
      <w:r w:rsidRPr="00911BA7">
        <w:t>37.</w:t>
      </w:r>
      <w:r w:rsidRPr="00911BA7">
        <w:tab/>
        <w:t>Reblin M, Uchino BN. Social and emotional support and its implication for health. Curr Opin Psychiatry. 2008;21(2):201–5.</w:t>
      </w:r>
    </w:p>
    <w:p w14:paraId="0F32B3E9" w14:textId="77777777" w:rsidR="00911BA7" w:rsidRPr="00911BA7" w:rsidRDefault="00911BA7" w:rsidP="00911BA7">
      <w:pPr>
        <w:pStyle w:val="EndNoteBibliography"/>
        <w:spacing w:after="0"/>
      </w:pPr>
      <w:r w:rsidRPr="00911BA7">
        <w:t>38.</w:t>
      </w:r>
      <w:r w:rsidRPr="00911BA7">
        <w:tab/>
        <w:t>Zhao L, Wu L. The Association between Social Participation and Loneliness of the Chinese Older Adults over Time-The Mediating Effect of Social Support. Int J Environ Res Public Health. 2022;19(2).</w:t>
      </w:r>
    </w:p>
    <w:p w14:paraId="3F32965C" w14:textId="77777777" w:rsidR="00911BA7" w:rsidRPr="00911BA7" w:rsidRDefault="00911BA7" w:rsidP="00911BA7">
      <w:pPr>
        <w:pStyle w:val="EndNoteBibliography"/>
        <w:spacing w:after="0"/>
      </w:pPr>
      <w:r w:rsidRPr="00911BA7">
        <w:t>39.</w:t>
      </w:r>
      <w:r w:rsidRPr="00911BA7">
        <w:tab/>
        <w:t>Vassilev I, Rogers A, Sanders C, Kennedy A, Blickem C, Protheroe J, et al. Social networks, social capital and chronic illness self-management: a realist review. Chronic Illn. 2011;7(1):60–86.</w:t>
      </w:r>
    </w:p>
    <w:p w14:paraId="49ED95E8" w14:textId="77777777" w:rsidR="00911BA7" w:rsidRPr="00911BA7" w:rsidRDefault="00911BA7" w:rsidP="00911BA7">
      <w:pPr>
        <w:pStyle w:val="EndNoteBibliography"/>
        <w:spacing w:after="0"/>
      </w:pPr>
      <w:r w:rsidRPr="00911BA7">
        <w:t>40.</w:t>
      </w:r>
      <w:r w:rsidRPr="00911BA7">
        <w:tab/>
        <w:t>Jentoft EE, Sandset T, Haldar M. Problematizing loneliness as a public health issue: an analysis of policy in the United Kingdom. Critical Policy Studies. 2025;19(1):1–18.</w:t>
      </w:r>
    </w:p>
    <w:p w14:paraId="2B45AF76" w14:textId="77777777" w:rsidR="00911BA7" w:rsidRPr="00911BA7" w:rsidRDefault="00911BA7" w:rsidP="00911BA7">
      <w:pPr>
        <w:pStyle w:val="EndNoteBibliography"/>
        <w:spacing w:after="0"/>
      </w:pPr>
      <w:r w:rsidRPr="00911BA7">
        <w:t>41.</w:t>
      </w:r>
      <w:r w:rsidRPr="00911BA7">
        <w:tab/>
        <w:t>Kim H, Kwak S, Youm Y, Chey J. Social Network Characteristics Predict Loneliness in Older Adults. Gerontology. 2021;68(3):309–20.</w:t>
      </w:r>
    </w:p>
    <w:p w14:paraId="7F75F4E4" w14:textId="77777777" w:rsidR="00911BA7" w:rsidRPr="00911BA7" w:rsidRDefault="00911BA7" w:rsidP="00911BA7">
      <w:pPr>
        <w:pStyle w:val="EndNoteBibliography"/>
        <w:spacing w:after="0"/>
      </w:pPr>
      <w:r w:rsidRPr="00911BA7">
        <w:lastRenderedPageBreak/>
        <w:t>42.</w:t>
      </w:r>
      <w:r w:rsidRPr="00911BA7">
        <w:tab/>
        <w:t>Hopp MDS, Händel M, Bedenlier S, Glaeser-Zikuda M, Kammerl R, Kopp B, et al. The Structure of Social Networks and Its Link to Higher Education Students’ Socio-Emotional Loneliness During COVID-19. Frontiers in Psychology. 2022;Volume 12 - 2021.</w:t>
      </w:r>
    </w:p>
    <w:p w14:paraId="4E3F02AA" w14:textId="77777777" w:rsidR="00911BA7" w:rsidRPr="00911BA7" w:rsidRDefault="00911BA7" w:rsidP="00911BA7">
      <w:pPr>
        <w:pStyle w:val="EndNoteBibliography"/>
        <w:spacing w:after="0"/>
      </w:pPr>
      <w:r w:rsidRPr="00911BA7">
        <w:t>43.</w:t>
      </w:r>
      <w:r w:rsidRPr="00911BA7">
        <w:tab/>
        <w:t>Long E, Thomson M, Milicev J, Goodfellow C, Letina S, Bradley S, et al. Loneliness, social support, and social networks: urban–rural variation and links to wellbeing in Scotland. Journal of Public Health. 2025;33(12):2651–61.</w:t>
      </w:r>
    </w:p>
    <w:p w14:paraId="44EC6C9F" w14:textId="77777777" w:rsidR="00911BA7" w:rsidRPr="00911BA7" w:rsidRDefault="00911BA7" w:rsidP="00911BA7">
      <w:pPr>
        <w:pStyle w:val="EndNoteBibliography"/>
        <w:spacing w:after="0"/>
      </w:pPr>
      <w:r w:rsidRPr="00911BA7">
        <w:t>44.</w:t>
      </w:r>
      <w:r w:rsidRPr="00911BA7">
        <w:tab/>
        <w:t>Jaspal R, Breakwell GM. Socio-economic inequalities in social network, loneliness and mental health during the COVID-19 pandemic. International Journal of Social Psychiatry. 2022;68(1):155–65.</w:t>
      </w:r>
    </w:p>
    <w:p w14:paraId="41152FC9" w14:textId="77777777" w:rsidR="00911BA7" w:rsidRPr="00911BA7" w:rsidRDefault="00911BA7" w:rsidP="00911BA7">
      <w:pPr>
        <w:pStyle w:val="EndNoteBibliography"/>
        <w:spacing w:after="0"/>
      </w:pPr>
      <w:r w:rsidRPr="00911BA7">
        <w:t>45.</w:t>
      </w:r>
      <w:r w:rsidRPr="00911BA7">
        <w:tab/>
        <w:t>Schutter N, Holwerda TJ, Comijs HC, Stek ML, Peen J, Dekker JJM. Loneliness, social network size and mortality in older adults: a meta-analysis. European Journal of Ageing. 2022;19(4):1057–76.</w:t>
      </w:r>
    </w:p>
    <w:p w14:paraId="5BBF9690" w14:textId="77777777" w:rsidR="00911BA7" w:rsidRPr="00911BA7" w:rsidRDefault="00911BA7" w:rsidP="00911BA7">
      <w:pPr>
        <w:pStyle w:val="EndNoteBibliography"/>
        <w:spacing w:after="0"/>
      </w:pPr>
      <w:r w:rsidRPr="00911BA7">
        <w:t>46.</w:t>
      </w:r>
      <w:r w:rsidRPr="00911BA7">
        <w:tab/>
        <w:t>Rogers A, Vassilev I, Kennedy A, Blickem C, Reeves D, Brooks H. Why less may be more?: A mixed methods study of the work and relatedness of ‘weak’ ties in supporting long term condition self- management. Implementation Sci. 2014;9.</w:t>
      </w:r>
    </w:p>
    <w:p w14:paraId="07772B38" w14:textId="77777777" w:rsidR="00911BA7" w:rsidRPr="00911BA7" w:rsidRDefault="00911BA7" w:rsidP="00911BA7">
      <w:pPr>
        <w:pStyle w:val="EndNoteBibliography"/>
        <w:spacing w:after="0"/>
      </w:pPr>
      <w:r w:rsidRPr="00911BA7">
        <w:t>47.</w:t>
      </w:r>
      <w:r w:rsidRPr="00911BA7">
        <w:tab/>
        <w:t>Blakeman T, Blickem C, Kennedy A, Reeves D, Bower P, Gaffney H. Effect of information and telephone-guided access to community support for people with chronic kidney disease: randomised controlled trial. PLoS One. 2014;9.</w:t>
      </w:r>
    </w:p>
    <w:p w14:paraId="7F83E87A" w14:textId="77777777" w:rsidR="00911BA7" w:rsidRPr="00911BA7" w:rsidRDefault="00911BA7" w:rsidP="00911BA7">
      <w:pPr>
        <w:pStyle w:val="EndNoteBibliography"/>
        <w:spacing w:after="0"/>
      </w:pPr>
      <w:r w:rsidRPr="00911BA7">
        <w:t>48.</w:t>
      </w:r>
      <w:r w:rsidRPr="00911BA7">
        <w:tab/>
        <w:t>Kennedy A, Vassilev I, James E, Rogers A. Implementing a social network intervention designed to enhance and diversify support for people with long-term conditions. A qualitative study. Implementation Science. 2016;11(1):27.</w:t>
      </w:r>
    </w:p>
    <w:p w14:paraId="5C3828F7" w14:textId="77777777" w:rsidR="00911BA7" w:rsidRPr="00911BA7" w:rsidRDefault="00911BA7" w:rsidP="00911BA7">
      <w:pPr>
        <w:pStyle w:val="EndNoteBibliography"/>
        <w:spacing w:after="0"/>
      </w:pPr>
      <w:r w:rsidRPr="00911BA7">
        <w:t>49.</w:t>
      </w:r>
      <w:r w:rsidRPr="00911BA7">
        <w:tab/>
        <w:t>Reeves D, Blickem C, Vassilev I, Brooks H, Kennedy A, Richardson G. The contribution of social networks to the health and self-management of patients with long-term conditions: a longitudinal study. PLoS One. 2014;9.</w:t>
      </w:r>
    </w:p>
    <w:p w14:paraId="565389BB" w14:textId="77777777" w:rsidR="00911BA7" w:rsidRPr="00911BA7" w:rsidRDefault="00911BA7" w:rsidP="00911BA7">
      <w:pPr>
        <w:pStyle w:val="EndNoteBibliography"/>
        <w:spacing w:after="0"/>
      </w:pPr>
      <w:r w:rsidRPr="00911BA7">
        <w:t>50.</w:t>
      </w:r>
      <w:r w:rsidRPr="00911BA7">
        <w:tab/>
        <w:t>Band R, Kinsella K, Ellis J, James E, Ciccognani S, Breheny K, et al. Social network intervention for loneliness and social isolation in a community setting: the PALS cluster-RCT. 2025;13:01.</w:t>
      </w:r>
    </w:p>
    <w:p w14:paraId="5D3E24D1" w14:textId="77777777" w:rsidR="00911BA7" w:rsidRPr="00911BA7" w:rsidRDefault="00911BA7" w:rsidP="00911BA7">
      <w:pPr>
        <w:pStyle w:val="EndNoteBibliography"/>
        <w:spacing w:after="0"/>
      </w:pPr>
      <w:r w:rsidRPr="00911BA7">
        <w:t>51.</w:t>
      </w:r>
      <w:r w:rsidRPr="00911BA7">
        <w:tab/>
        <w:t>Ellis J, Band R, Kinsella K, Cheetham-Blake T, James E, Ewings S, et al. Optimising and profiling pre-implementation contexts to create and implement a public health network intervention for tackling loneliness. Implementation Science. 2020;15(1):35.</w:t>
      </w:r>
    </w:p>
    <w:p w14:paraId="47343125" w14:textId="77777777" w:rsidR="00911BA7" w:rsidRPr="00911BA7" w:rsidRDefault="00911BA7" w:rsidP="00911BA7">
      <w:pPr>
        <w:pStyle w:val="EndNoteBibliography"/>
        <w:spacing w:after="0"/>
      </w:pPr>
      <w:r w:rsidRPr="00911BA7">
        <w:t>52.</w:t>
      </w:r>
      <w:r w:rsidRPr="00911BA7">
        <w:tab/>
        <w:t>Blickem C, Kennedy A, Jariwala P, Morris R, Bowen R, Vassilev I, et al. Aligning everyday life priorities with people’s self-management support networks: an exploration of the work and implementation of a needs-led telephone support system. BMC Health Services Research. 2014;14(1):262.</w:t>
      </w:r>
    </w:p>
    <w:p w14:paraId="0E59EA12" w14:textId="77777777" w:rsidR="00911BA7" w:rsidRPr="00911BA7" w:rsidRDefault="00911BA7" w:rsidP="00911BA7">
      <w:pPr>
        <w:pStyle w:val="EndNoteBibliography"/>
        <w:spacing w:after="0"/>
      </w:pPr>
      <w:r w:rsidRPr="00911BA7">
        <w:t>53.</w:t>
      </w:r>
      <w:r w:rsidRPr="00911BA7">
        <w:tab/>
        <w:t>Blickem C, Blakeman T, Kennedy A, Bower P, Reeves D, Gardner C, et al. The clinical and cost-effectiveness of the BRinging information and guided help together (BRIGHT) intervention for the self-management support of people with stage 3 chronic kidney disease in primary care: study protocol for a randomized controlled trial. Trials. 2013;14.</w:t>
      </w:r>
    </w:p>
    <w:p w14:paraId="7529F2DD" w14:textId="77777777" w:rsidR="00911BA7" w:rsidRPr="00911BA7" w:rsidRDefault="00911BA7" w:rsidP="00911BA7">
      <w:pPr>
        <w:pStyle w:val="EndNoteBibliography"/>
        <w:spacing w:after="0"/>
      </w:pPr>
      <w:r w:rsidRPr="00911BA7">
        <w:t>54.</w:t>
      </w:r>
      <w:r w:rsidRPr="00911BA7">
        <w:tab/>
        <w:t>Ware J, Jr., Kosinski M, Keller SD. A 12-Item Short-Form Health Survey: construction of scales and preliminary tests of reliability and validity. Med Care. 1996;34(3):220–33.</w:t>
      </w:r>
    </w:p>
    <w:p w14:paraId="76CC6492" w14:textId="77777777" w:rsidR="00911BA7" w:rsidRPr="00911BA7" w:rsidRDefault="00911BA7" w:rsidP="00911BA7">
      <w:pPr>
        <w:pStyle w:val="EndNoteBibliography"/>
        <w:spacing w:after="0"/>
      </w:pPr>
      <w:r w:rsidRPr="00911BA7">
        <w:t>55.</w:t>
      </w:r>
      <w:r w:rsidRPr="00911BA7">
        <w:tab/>
        <w:t>Gierveld JDJ, Tilburg TV. A 6-Item Scale for Overall, Emotional, and Social Loneliness: Confirmatory Tests on Survey Data. Research on Aging. 2006;28(5):582–98.</w:t>
      </w:r>
    </w:p>
    <w:p w14:paraId="69574138" w14:textId="77777777" w:rsidR="00911BA7" w:rsidRPr="00911BA7" w:rsidRDefault="00911BA7" w:rsidP="00911BA7">
      <w:pPr>
        <w:pStyle w:val="EndNoteBibliography"/>
        <w:spacing w:after="0"/>
      </w:pPr>
      <w:r w:rsidRPr="00911BA7">
        <w:t>56.</w:t>
      </w:r>
      <w:r w:rsidRPr="00911BA7">
        <w:tab/>
        <w:t>loneliness Cte. MEASURING YOUR IMPACT ON LONELINESS IN LATER LIFE2015.</w:t>
      </w:r>
    </w:p>
    <w:p w14:paraId="447927F0" w14:textId="77777777" w:rsidR="00911BA7" w:rsidRPr="00911BA7" w:rsidRDefault="00911BA7" w:rsidP="00911BA7">
      <w:pPr>
        <w:pStyle w:val="EndNoteBibliography"/>
        <w:spacing w:after="0"/>
      </w:pPr>
      <w:r w:rsidRPr="00911BA7">
        <w:t>57.</w:t>
      </w:r>
      <w:r w:rsidRPr="00911BA7">
        <w:tab/>
        <w:t>Koenig HG, Westlund RE, George LK, Hughes DC, Blazer DG, Hybels C. Abbreviating the Duke Social Support Index for use in chronically ill elderly individuals. Psychosomatics. 1993;34(1):61–9.</w:t>
      </w:r>
    </w:p>
    <w:p w14:paraId="07F13345" w14:textId="77777777" w:rsidR="00911BA7" w:rsidRPr="00911BA7" w:rsidRDefault="00911BA7" w:rsidP="00911BA7">
      <w:pPr>
        <w:pStyle w:val="EndNoteBibliography"/>
        <w:spacing w:after="0"/>
      </w:pPr>
      <w:r w:rsidRPr="00911BA7">
        <w:t>58.</w:t>
      </w:r>
      <w:r w:rsidRPr="00911BA7">
        <w:tab/>
        <w:t>NHS Health Scotland UoWaUoE. Short Warwick Edinburgh Mental Well-Being Scale (SWEMWBS). 2008.</w:t>
      </w:r>
    </w:p>
    <w:p w14:paraId="527AFD95" w14:textId="77777777" w:rsidR="00911BA7" w:rsidRPr="00911BA7" w:rsidRDefault="00911BA7" w:rsidP="00911BA7">
      <w:pPr>
        <w:pStyle w:val="EndNoteBibliography"/>
        <w:spacing w:after="0"/>
      </w:pPr>
      <w:r w:rsidRPr="00911BA7">
        <w:t>59.</w:t>
      </w:r>
      <w:r w:rsidRPr="00911BA7">
        <w:tab/>
        <w:t>Band R, James E, Culliford D, Dimitrov B, Kennedy A, Rogers A, et al. Development of a measure of Collective Efficacy within personal networks: a complement to self-efficacy in self-management support? . Patient Educ Couns. 2019.</w:t>
      </w:r>
    </w:p>
    <w:p w14:paraId="19C2BA5E" w14:textId="77777777" w:rsidR="00911BA7" w:rsidRPr="00911BA7" w:rsidRDefault="00911BA7" w:rsidP="00911BA7">
      <w:pPr>
        <w:pStyle w:val="EndNoteBibliography"/>
        <w:spacing w:after="0"/>
      </w:pPr>
      <w:r w:rsidRPr="00911BA7">
        <w:t>60.</w:t>
      </w:r>
      <w:r w:rsidRPr="00911BA7">
        <w:tab/>
        <w:t>Cutrona CE, Russell DW. The provisions of social relationships and adaptation to stress. Advances in personal relationships. 1987;1(1):37–67.</w:t>
      </w:r>
    </w:p>
    <w:p w14:paraId="2E27F847" w14:textId="77777777" w:rsidR="00911BA7" w:rsidRPr="00911BA7" w:rsidRDefault="00911BA7" w:rsidP="00911BA7">
      <w:pPr>
        <w:pStyle w:val="EndNoteBibliography"/>
        <w:spacing w:after="0"/>
      </w:pPr>
      <w:r w:rsidRPr="00911BA7">
        <w:t>61.</w:t>
      </w:r>
      <w:r w:rsidRPr="00911BA7">
        <w:tab/>
        <w:t>Ware J, Kosinski M, Keller SD. A 12-item short-form health survey: construction of scales and preliminary tests of reliability and validity. Med Care. 1996;34.</w:t>
      </w:r>
    </w:p>
    <w:p w14:paraId="373C5372" w14:textId="77777777" w:rsidR="00911BA7" w:rsidRPr="00911BA7" w:rsidRDefault="00911BA7" w:rsidP="00911BA7">
      <w:pPr>
        <w:pStyle w:val="EndNoteBibliography"/>
        <w:spacing w:after="0"/>
      </w:pPr>
      <w:r w:rsidRPr="00911BA7">
        <w:lastRenderedPageBreak/>
        <w:t>62.</w:t>
      </w:r>
      <w:r w:rsidRPr="00911BA7">
        <w:tab/>
        <w:t>Vassilev I, Rogers A, Blickem C, Brooks H, Kapadia D, Kennedy A, et al. Social networks, the 'work' and work force of chronic illness self-management: a survey analysis of personal communities. PLoS One. 2013;8(4):e59723.</w:t>
      </w:r>
    </w:p>
    <w:p w14:paraId="43F6304C" w14:textId="77777777" w:rsidR="00911BA7" w:rsidRPr="00911BA7" w:rsidRDefault="00911BA7" w:rsidP="00911BA7">
      <w:pPr>
        <w:pStyle w:val="EndNoteBibliography"/>
        <w:spacing w:after="0"/>
      </w:pPr>
      <w:r w:rsidRPr="00911BA7">
        <w:t>63.</w:t>
      </w:r>
      <w:r w:rsidRPr="00911BA7">
        <w:tab/>
        <w:t>Thoits P. Mechanisms linking social ties and support to physical and mental health. J Health Hum Behav. 2011;52.</w:t>
      </w:r>
    </w:p>
    <w:p w14:paraId="55E63114" w14:textId="77777777" w:rsidR="00911BA7" w:rsidRPr="00911BA7" w:rsidRDefault="00911BA7" w:rsidP="00911BA7">
      <w:pPr>
        <w:pStyle w:val="EndNoteBibliography"/>
        <w:spacing w:after="0"/>
      </w:pPr>
      <w:r w:rsidRPr="00911BA7">
        <w:t>64.</w:t>
      </w:r>
      <w:r w:rsidRPr="00911BA7">
        <w:tab/>
        <w:t>Dickens AP, Richards SH, Hawton A, Taylor RS, Greaves CJ, Green C, et al. An evaluation of the effectiveness of a community mentoring service for socially isolated older people: a controlled trial. BMC Public Health. 2011;11(1):218.</w:t>
      </w:r>
    </w:p>
    <w:p w14:paraId="6019319C" w14:textId="77777777" w:rsidR="00911BA7" w:rsidRPr="00911BA7" w:rsidRDefault="00911BA7" w:rsidP="00911BA7">
      <w:pPr>
        <w:pStyle w:val="EndNoteBibliography"/>
        <w:spacing w:after="0"/>
      </w:pPr>
      <w:r w:rsidRPr="00911BA7">
        <w:t>65.</w:t>
      </w:r>
      <w:r w:rsidRPr="00911BA7">
        <w:tab/>
        <w:t>Rogers A, Vassilev I, Sanders C, Kirk S, Chew-Graham C, Kennedy A, et al. Social networks, work and network-based resources for the management of long-term conditions: a framework and study protocol for developing self-care support. Implementation Sci. 2011;6.</w:t>
      </w:r>
    </w:p>
    <w:p w14:paraId="2A1F1839" w14:textId="77777777" w:rsidR="00911BA7" w:rsidRPr="00911BA7" w:rsidRDefault="00911BA7" w:rsidP="00911BA7">
      <w:pPr>
        <w:pStyle w:val="EndNoteBibliography"/>
        <w:spacing w:after="0"/>
      </w:pPr>
      <w:r w:rsidRPr="00911BA7">
        <w:t>66.</w:t>
      </w:r>
      <w:r w:rsidRPr="00911BA7">
        <w:tab/>
        <w:t>Vassilev I, Rogers A, Sanders C, Kennedy A, Blickem C, Protheroe J, et al. Social networks, social capital and chronic illness self-management: a realist review. Chronic Illness. 2011;7(1):60–86.</w:t>
      </w:r>
    </w:p>
    <w:p w14:paraId="0CB605FC" w14:textId="77777777" w:rsidR="00911BA7" w:rsidRPr="00911BA7" w:rsidRDefault="00911BA7" w:rsidP="00911BA7">
      <w:pPr>
        <w:pStyle w:val="EndNoteBibliography"/>
        <w:spacing w:after="0"/>
      </w:pPr>
      <w:r w:rsidRPr="00911BA7">
        <w:t>67.</w:t>
      </w:r>
      <w:r w:rsidRPr="00911BA7">
        <w:tab/>
        <w:t>Agency EM. ICH E9 (R1) addendum on estimands and sensitivity analysis in clinical trials to the guideline on statistical principles for clinical trials. 2020.  Contract No.: R1.</w:t>
      </w:r>
    </w:p>
    <w:p w14:paraId="42D1729F" w14:textId="77777777" w:rsidR="00911BA7" w:rsidRPr="00911BA7" w:rsidRDefault="00911BA7" w:rsidP="00911BA7">
      <w:pPr>
        <w:pStyle w:val="EndNoteBibliography"/>
        <w:spacing w:after="0"/>
      </w:pPr>
      <w:r w:rsidRPr="00911BA7">
        <w:t>68.</w:t>
      </w:r>
      <w:r w:rsidRPr="00911BA7">
        <w:tab/>
        <w:t>Jakobsen JC, Gluud C, Wetterslev J, Winkel P. When and how should multiple imputation be used for handling missing data in randomised clinical trials – a practical guide with flowcharts. BMC Medical Research Methodology. 2017;17(1):162.</w:t>
      </w:r>
    </w:p>
    <w:p w14:paraId="722878F6" w14:textId="77777777" w:rsidR="00911BA7" w:rsidRPr="00911BA7" w:rsidRDefault="00911BA7" w:rsidP="00911BA7">
      <w:pPr>
        <w:pStyle w:val="EndNoteBibliography"/>
        <w:spacing w:after="0"/>
      </w:pPr>
      <w:r w:rsidRPr="00911BA7">
        <w:t>69.</w:t>
      </w:r>
      <w:r w:rsidRPr="00911BA7">
        <w:tab/>
        <w:t>Brazier JE, Roberts J. The estimation of a preference-based measure of health from the SF-12. Med Care. 2004;42(9):851–9.</w:t>
      </w:r>
    </w:p>
    <w:p w14:paraId="69CBBD7B" w14:textId="77777777" w:rsidR="00911BA7" w:rsidRPr="00911BA7" w:rsidRDefault="00911BA7" w:rsidP="00911BA7">
      <w:pPr>
        <w:pStyle w:val="EndNoteBibliography"/>
        <w:spacing w:after="0"/>
      </w:pPr>
      <w:r w:rsidRPr="00911BA7">
        <w:t>70.</w:t>
      </w:r>
      <w:r w:rsidRPr="00911BA7">
        <w:tab/>
        <w:t>Al-Janabi H, N Flynn T, Coast J. Development of a self-report measure of capability wellbeing for adults: the ICECAP-A. Quality of Life Research. 2012;21(1):167–76.</w:t>
      </w:r>
    </w:p>
    <w:p w14:paraId="2A174CB6" w14:textId="77777777" w:rsidR="00911BA7" w:rsidRPr="00911BA7" w:rsidRDefault="00911BA7" w:rsidP="00911BA7">
      <w:pPr>
        <w:pStyle w:val="EndNoteBibliography"/>
        <w:spacing w:after="0"/>
      </w:pPr>
      <w:r w:rsidRPr="00911BA7">
        <w:t>71.</w:t>
      </w:r>
      <w:r w:rsidRPr="00911BA7">
        <w:tab/>
        <w:t>National Cost Collection In: NHS England, editor. 2019/2020.</w:t>
      </w:r>
    </w:p>
    <w:p w14:paraId="5BBDB19D" w14:textId="77777777" w:rsidR="00911BA7" w:rsidRPr="00911BA7" w:rsidRDefault="00911BA7" w:rsidP="00911BA7">
      <w:pPr>
        <w:pStyle w:val="EndNoteBibliography"/>
        <w:spacing w:after="0"/>
      </w:pPr>
      <w:r w:rsidRPr="00911BA7">
        <w:t>72.</w:t>
      </w:r>
      <w:r w:rsidRPr="00911BA7">
        <w:tab/>
        <w:t>PSSRU. Unit Costs for Health and Social Care. 2020.</w:t>
      </w:r>
    </w:p>
    <w:p w14:paraId="03FA6F69" w14:textId="77777777" w:rsidR="00911BA7" w:rsidRPr="00911BA7" w:rsidRDefault="00911BA7" w:rsidP="00911BA7">
      <w:pPr>
        <w:pStyle w:val="EndNoteBibliography"/>
        <w:spacing w:after="0"/>
      </w:pPr>
      <w:r w:rsidRPr="00911BA7">
        <w:t>73.</w:t>
      </w:r>
      <w:r w:rsidRPr="00911BA7">
        <w:tab/>
        <w:t>van den Berg B, Brouwer W, van Exel J, Koopmanschap M, van den Bos GAM, Rutten F. Economic valuation of informal care: Lessons from the application of the opportunity costs and proxy good methods. Social Science &amp; Medicine. 2006;62(4):835–45.</w:t>
      </w:r>
    </w:p>
    <w:p w14:paraId="030B397A" w14:textId="77777777" w:rsidR="00911BA7" w:rsidRPr="00911BA7" w:rsidRDefault="00911BA7" w:rsidP="00911BA7">
      <w:pPr>
        <w:pStyle w:val="EndNoteBibliography"/>
        <w:spacing w:after="0"/>
      </w:pPr>
      <w:r w:rsidRPr="00911BA7">
        <w:t>74.</w:t>
      </w:r>
      <w:r w:rsidRPr="00911BA7">
        <w:tab/>
        <w:t>HM Government. National Minimum Wage and National Living Wage rates April 2019-March 2020. 2010.</w:t>
      </w:r>
    </w:p>
    <w:p w14:paraId="5C862886" w14:textId="77777777" w:rsidR="00911BA7" w:rsidRPr="00911BA7" w:rsidRDefault="00911BA7" w:rsidP="00911BA7">
      <w:pPr>
        <w:pStyle w:val="EndNoteBibliography"/>
        <w:spacing w:after="0"/>
      </w:pPr>
      <w:r w:rsidRPr="00911BA7">
        <w:t>75.</w:t>
      </w:r>
      <w:r w:rsidRPr="00911BA7">
        <w:tab/>
        <w:t>Brazier J, Rowen D, Hanmer J. Revised SF-6D scoring programmes: a summary of improvements. PRO newsletter. 2008;40(Fall issue):14–5.</w:t>
      </w:r>
    </w:p>
    <w:p w14:paraId="5B0774EC" w14:textId="77777777" w:rsidR="00911BA7" w:rsidRPr="00911BA7" w:rsidRDefault="00911BA7" w:rsidP="00911BA7">
      <w:pPr>
        <w:pStyle w:val="EndNoteBibliography"/>
        <w:spacing w:after="0"/>
      </w:pPr>
      <w:r w:rsidRPr="00911BA7">
        <w:t>76.</w:t>
      </w:r>
      <w:r w:rsidRPr="00911BA7">
        <w:tab/>
        <w:t>Flynn TN, Huynh E, Peters TJ, Al-Janabi H, Clemens S, Moody A, et al. Scoring the Icecap-a capability instrument. Estimation of a UK general population tariff. Health Econ. 2015;24(3):258–69.</w:t>
      </w:r>
    </w:p>
    <w:p w14:paraId="2D9EB66A" w14:textId="77777777" w:rsidR="00911BA7" w:rsidRPr="00911BA7" w:rsidRDefault="00911BA7" w:rsidP="00911BA7">
      <w:pPr>
        <w:pStyle w:val="EndNoteBibliography"/>
        <w:spacing w:after="0"/>
      </w:pPr>
      <w:r w:rsidRPr="00911BA7">
        <w:t>77.</w:t>
      </w:r>
      <w:r w:rsidRPr="00911BA7">
        <w:tab/>
        <w:t>Manca A, Hawkins N, Sculpher MJ. Estimating mean QALYs in trial-based cost-effectiveness analysis: the importance of controlling for baseline utility. Health Econ. 2005;14(5):487–96.</w:t>
      </w:r>
    </w:p>
    <w:p w14:paraId="45474467" w14:textId="77777777" w:rsidR="00911BA7" w:rsidRPr="00911BA7" w:rsidRDefault="00911BA7" w:rsidP="00911BA7">
      <w:pPr>
        <w:pStyle w:val="EndNoteBibliography"/>
        <w:spacing w:after="0"/>
      </w:pPr>
      <w:r w:rsidRPr="00911BA7">
        <w:t>78.</w:t>
      </w:r>
      <w:r w:rsidRPr="00911BA7">
        <w:tab/>
        <w:t>Mitchell PM, Roberts TE, Barton PM, Coast J. Assessing sufficient capability: A new approach to economic evaluation. Social Science &amp; Medicine. 2015;139:71–9.</w:t>
      </w:r>
    </w:p>
    <w:p w14:paraId="2DE4D9D4" w14:textId="77777777" w:rsidR="00911BA7" w:rsidRPr="00911BA7" w:rsidRDefault="00911BA7" w:rsidP="00911BA7">
      <w:pPr>
        <w:pStyle w:val="EndNoteBibliography"/>
        <w:spacing w:after="0"/>
      </w:pPr>
      <w:r w:rsidRPr="00911BA7">
        <w:t>79.</w:t>
      </w:r>
      <w:r w:rsidRPr="00911BA7">
        <w:tab/>
        <w:t>Kinghorn P. Using deliberative methods to establish a sufficient state of capability well-being for use in decision-making in the contexts of public health and social care. Social Science &amp; Medicine. 2019;240:112546.</w:t>
      </w:r>
    </w:p>
    <w:p w14:paraId="7BB7E160" w14:textId="77777777" w:rsidR="00911BA7" w:rsidRPr="00911BA7" w:rsidRDefault="00911BA7" w:rsidP="00911BA7">
      <w:pPr>
        <w:pStyle w:val="EndNoteBibliography"/>
        <w:spacing w:after="0"/>
      </w:pPr>
      <w:r w:rsidRPr="00911BA7">
        <w:t>80.</w:t>
      </w:r>
      <w:r w:rsidRPr="00911BA7">
        <w:tab/>
        <w:t>Rubin DB. Multiple imputation for nonresponse in surveys: John Wiley &amp; Sons; 2004.</w:t>
      </w:r>
    </w:p>
    <w:p w14:paraId="7C542A2E" w14:textId="77777777" w:rsidR="00911BA7" w:rsidRPr="00911BA7" w:rsidRDefault="00911BA7" w:rsidP="00911BA7">
      <w:pPr>
        <w:pStyle w:val="EndNoteBibliography"/>
        <w:spacing w:after="0"/>
      </w:pPr>
      <w:r w:rsidRPr="00911BA7">
        <w:t>81.</w:t>
      </w:r>
      <w:r w:rsidRPr="00911BA7">
        <w:tab/>
        <w:t>Greenhalgh T, Wherton J, Papoutsi C, Lynch J, Hughes G, A'Court C, et al. Beyond Adoption: A New Framework for Theorizing and Evaluating Nonadoption, Abandonment, and Challenges to the Scale-Up, Spread, and Sustainability of Health and Care Technologies. Journal of Medical Internet Research. 2017;19(11):e367.</w:t>
      </w:r>
    </w:p>
    <w:p w14:paraId="5071E8BE" w14:textId="77777777" w:rsidR="00911BA7" w:rsidRPr="00911BA7" w:rsidRDefault="00911BA7" w:rsidP="00911BA7">
      <w:pPr>
        <w:pStyle w:val="EndNoteBibliography"/>
        <w:spacing w:after="0"/>
      </w:pPr>
      <w:r w:rsidRPr="00911BA7">
        <w:t>82.</w:t>
      </w:r>
      <w:r w:rsidRPr="00911BA7">
        <w:tab/>
        <w:t>Anderson R, Hardwick R. Realism and resources: Towards more explanatory economic evaluation. Evaluation. 2016;22(3):323–41.</w:t>
      </w:r>
    </w:p>
    <w:p w14:paraId="2239A5C7" w14:textId="77777777" w:rsidR="00911BA7" w:rsidRPr="00911BA7" w:rsidRDefault="00911BA7" w:rsidP="00911BA7">
      <w:pPr>
        <w:pStyle w:val="EndNoteBibliography"/>
        <w:spacing w:after="0"/>
      </w:pPr>
      <w:r w:rsidRPr="00911BA7">
        <w:t>83.</w:t>
      </w:r>
      <w:r w:rsidRPr="00911BA7">
        <w:tab/>
        <w:t>ONS. Average household income, UK: financial year ending 2021 2021 [Available from: Average household income, UK - Office for National Statistics.</w:t>
      </w:r>
    </w:p>
    <w:p w14:paraId="57143FB2" w14:textId="77777777" w:rsidR="00911BA7" w:rsidRPr="00911BA7" w:rsidRDefault="00911BA7" w:rsidP="00911BA7">
      <w:pPr>
        <w:pStyle w:val="EndNoteBibliography"/>
        <w:spacing w:after="0"/>
      </w:pPr>
      <w:r w:rsidRPr="00911BA7">
        <w:t>84.</w:t>
      </w:r>
      <w:r w:rsidRPr="00911BA7">
        <w:tab/>
        <w:t>McDool E, Mukuria C, Brazier J. A Comparison of the SF-6Dv2 and SF-6D UK Utility Values in a Mixed Patient and Healthy Population. Pharmacoeconomics. 2021;39(8):929–40.</w:t>
      </w:r>
    </w:p>
    <w:p w14:paraId="5FA3D34B" w14:textId="77777777" w:rsidR="00911BA7" w:rsidRPr="00911BA7" w:rsidRDefault="00911BA7" w:rsidP="00911BA7">
      <w:pPr>
        <w:pStyle w:val="EndNoteBibliography"/>
        <w:spacing w:after="0"/>
      </w:pPr>
      <w:r w:rsidRPr="00911BA7">
        <w:lastRenderedPageBreak/>
        <w:t>85.</w:t>
      </w:r>
      <w:r w:rsidRPr="00911BA7">
        <w:tab/>
        <w:t>Eckhard J. Does Poverty Increase the Risk of Social Isolation? Insights Based on Panel Data from Germany. . The Sociological Quarterly. 2018;59(2):338–59.</w:t>
      </w:r>
    </w:p>
    <w:p w14:paraId="7F37716D" w14:textId="77777777" w:rsidR="00911BA7" w:rsidRPr="00911BA7" w:rsidRDefault="00911BA7" w:rsidP="00911BA7">
      <w:pPr>
        <w:pStyle w:val="EndNoteBibliography"/>
        <w:spacing w:after="0"/>
      </w:pPr>
      <w:r w:rsidRPr="00911BA7">
        <w:t>86.</w:t>
      </w:r>
      <w:r w:rsidRPr="00911BA7">
        <w:tab/>
        <w:t>Siva N. Loneliness in children and young people in the UK. The Lancet Child &amp; Adolescent Health. 2020;4(8):567–8.</w:t>
      </w:r>
    </w:p>
    <w:p w14:paraId="5843B76D" w14:textId="77777777" w:rsidR="00911BA7" w:rsidRPr="00911BA7" w:rsidRDefault="00911BA7" w:rsidP="00911BA7">
      <w:pPr>
        <w:pStyle w:val="EndNoteBibliography"/>
        <w:spacing w:after="0"/>
      </w:pPr>
      <w:r w:rsidRPr="00911BA7">
        <w:t>87.</w:t>
      </w:r>
      <w:r w:rsidRPr="00911BA7">
        <w:tab/>
        <w:t>Kung CSJ, Pudney SE, Shields MA. Economic gradients in loneliness, social isolation and social support: Evidence from the UK Biobank. Social Science &amp; Medicine. 2022;306:115122.</w:t>
      </w:r>
    </w:p>
    <w:p w14:paraId="0F8A4FE4" w14:textId="77777777" w:rsidR="00911BA7" w:rsidRPr="00911BA7" w:rsidRDefault="00911BA7" w:rsidP="00911BA7">
      <w:pPr>
        <w:pStyle w:val="EndNoteBibliography"/>
        <w:spacing w:after="0"/>
      </w:pPr>
      <w:r w:rsidRPr="00911BA7">
        <w:t>88.</w:t>
      </w:r>
      <w:r w:rsidRPr="00911BA7">
        <w:tab/>
        <w:t>Band R, Ewings S, Cheetham-Blake T, Ellis J, Breheny K, Vassilev I, et al. Study protocol for ‘The Project About Loneliness and Social networks (PALS)’: a pragmatic, randomised trial comparing a facilitated social network intervention (Genie) with a wait-list control for lonely and socially isolated people. BMJ Open. 2019;9(8):e028718.</w:t>
      </w:r>
    </w:p>
    <w:p w14:paraId="78D90962" w14:textId="77777777" w:rsidR="00911BA7" w:rsidRPr="00911BA7" w:rsidRDefault="00911BA7" w:rsidP="00911BA7">
      <w:pPr>
        <w:pStyle w:val="EndNoteBibliography"/>
        <w:spacing w:after="0"/>
      </w:pPr>
      <w:r w:rsidRPr="00911BA7">
        <w:t>89.</w:t>
      </w:r>
      <w:r w:rsidRPr="00911BA7">
        <w:tab/>
        <w:t>Groarke JM, Berry E, Graham-Wisener L, McKenna-Plumley PE, McGlinchey E, Armour C. Loneliness in the UK during the COVID-19 pandemic: Cross-sectional results from the COVID-19 Psychological Wellbeing Study. PLOS ONE. 2020;15(9):e0239698.</w:t>
      </w:r>
    </w:p>
    <w:p w14:paraId="7546E4C2" w14:textId="77777777" w:rsidR="00911BA7" w:rsidRPr="00911BA7" w:rsidRDefault="00911BA7" w:rsidP="00911BA7">
      <w:pPr>
        <w:pStyle w:val="EndNoteBibliography"/>
        <w:spacing w:after="0"/>
      </w:pPr>
      <w:r w:rsidRPr="00911BA7">
        <w:t>90.</w:t>
      </w:r>
      <w:r w:rsidRPr="00911BA7">
        <w:tab/>
        <w:t>Gubler DA, Makowski LM, Troche SJ, Schlegel K. Loneliness and Well-Being During the Covid-19 Pandemic: Associations with Personality and Emotion Regulation. Journal of Happiness Studies. 2020.</w:t>
      </w:r>
    </w:p>
    <w:p w14:paraId="269491BA" w14:textId="77777777" w:rsidR="00911BA7" w:rsidRPr="00911BA7" w:rsidRDefault="00911BA7" w:rsidP="00911BA7">
      <w:pPr>
        <w:pStyle w:val="EndNoteBibliography"/>
        <w:spacing w:after="0"/>
      </w:pPr>
      <w:r w:rsidRPr="00911BA7">
        <w:t>91.</w:t>
      </w:r>
      <w:r w:rsidRPr="00911BA7">
        <w:tab/>
        <w:t>Hamermesh DS. Life satisfaction, loneliness and togetherness, with an application to Covid-19 lock-downs. Review of Economics of the Household. 2020;18(4):983–1000.</w:t>
      </w:r>
    </w:p>
    <w:p w14:paraId="1ADAC728" w14:textId="77777777" w:rsidR="00911BA7" w:rsidRPr="00911BA7" w:rsidRDefault="00911BA7" w:rsidP="00911BA7">
      <w:pPr>
        <w:pStyle w:val="EndNoteBibliography"/>
        <w:spacing w:after="0"/>
      </w:pPr>
      <w:r w:rsidRPr="00911BA7">
        <w:t>92.</w:t>
      </w:r>
      <w:r w:rsidRPr="00911BA7">
        <w:tab/>
        <w:t>Corvo E, De Caro W. COVID-19 and spontaneous singing to decrease loneliness, improve cohesion, and mental well-being: An Italian experience. Psychological Trauma: Theory, Research, Practice, and Policy. 2020;12(S1):S247–S8.</w:t>
      </w:r>
    </w:p>
    <w:p w14:paraId="4C119A98" w14:textId="77777777" w:rsidR="00911BA7" w:rsidRPr="00911BA7" w:rsidRDefault="00911BA7" w:rsidP="00911BA7">
      <w:pPr>
        <w:pStyle w:val="EndNoteBibliography"/>
        <w:spacing w:after="0"/>
      </w:pPr>
      <w:r w:rsidRPr="00911BA7">
        <w:t>93.</w:t>
      </w:r>
      <w:r w:rsidRPr="00911BA7">
        <w:tab/>
        <w:t>Killgore WDS, Cloonan SA, Taylor EC, Dailey NS. Loneliness: A signature mental health concern in the era of COVID-19. Psychiatry Research. 2020;290:113117.</w:t>
      </w:r>
    </w:p>
    <w:p w14:paraId="0A57F4DD" w14:textId="77777777" w:rsidR="00911BA7" w:rsidRPr="00911BA7" w:rsidRDefault="00911BA7" w:rsidP="00911BA7">
      <w:pPr>
        <w:pStyle w:val="EndNoteBibliography"/>
        <w:spacing w:after="0"/>
      </w:pPr>
      <w:r w:rsidRPr="00911BA7">
        <w:t>94.</w:t>
      </w:r>
      <w:r w:rsidRPr="00911BA7">
        <w:tab/>
        <w:t>Killgore WDS, Cloonan SA, Taylor EC, Miller MA, Dailey NS. Three months of loneliness during the COVID-19 lockdown. Psychiatry Research. 2020;293:113392.</w:t>
      </w:r>
    </w:p>
    <w:p w14:paraId="5BF66BF5" w14:textId="77777777" w:rsidR="00911BA7" w:rsidRPr="00911BA7" w:rsidRDefault="00911BA7" w:rsidP="00911BA7">
      <w:pPr>
        <w:pStyle w:val="EndNoteBibliography"/>
        <w:spacing w:after="0"/>
      </w:pPr>
      <w:r w:rsidRPr="00911BA7">
        <w:t>95.</w:t>
      </w:r>
      <w:r w:rsidRPr="00911BA7">
        <w:tab/>
        <w:t>Ellis J, Kinsella K, James E, Cheetham-Blake T, Lambrou M, Ciccognani A, et al. Examining the optimal factors that promote implementation and sustainability of a network intervention to alleviate loneliness in community contexts. Health &amp; Social Care in the Community. 2022;30(6):e4144–e54.</w:t>
      </w:r>
    </w:p>
    <w:p w14:paraId="4E456244" w14:textId="77777777" w:rsidR="00911BA7" w:rsidRPr="00911BA7" w:rsidRDefault="00911BA7" w:rsidP="00911BA7">
      <w:pPr>
        <w:pStyle w:val="EndNoteBibliography"/>
        <w:spacing w:after="0"/>
      </w:pPr>
      <w:r w:rsidRPr="00911BA7">
        <w:t>96.</w:t>
      </w:r>
      <w:r w:rsidRPr="00911BA7">
        <w:tab/>
        <w:t>James E, Kennedy A, Vassilev I, Ellis J, Rogers A. Mediating engagement in a social network intervention for people living with a long-term condition: A qualitative study of the role of facilitation. Health Expectations. 2020;23(3):681–90.</w:t>
      </w:r>
    </w:p>
    <w:p w14:paraId="20D2FFF2" w14:textId="77777777" w:rsidR="00911BA7" w:rsidRPr="00911BA7" w:rsidRDefault="00911BA7" w:rsidP="00911BA7">
      <w:pPr>
        <w:pStyle w:val="EndNoteBibliography"/>
        <w:spacing w:after="0"/>
      </w:pPr>
      <w:r w:rsidRPr="00911BA7">
        <w:t>97.</w:t>
      </w:r>
      <w:r w:rsidRPr="00911BA7">
        <w:tab/>
        <w:t>Vassilev I, Rogers A, Kennedy A, Koetsenruijter J. The influence of social networks on self-management support: a metasynthesis. BMC Public Health. 2014;14(1):719.</w:t>
      </w:r>
    </w:p>
    <w:p w14:paraId="11A17048" w14:textId="77777777" w:rsidR="00911BA7" w:rsidRPr="00911BA7" w:rsidRDefault="00911BA7" w:rsidP="00911BA7">
      <w:pPr>
        <w:pStyle w:val="EndNoteBibliography"/>
        <w:spacing w:after="0"/>
      </w:pPr>
      <w:r w:rsidRPr="00911BA7">
        <w:t>98.</w:t>
      </w:r>
      <w:r w:rsidRPr="00911BA7">
        <w:tab/>
        <w:t>Cacioppo S, Grippo AJ, London S, Goossens L, Cacioppo JT. Loneliness:Clinical Import and Interventions. Perspectives on Psychological Science. 2015;10(2):238–49.</w:t>
      </w:r>
    </w:p>
    <w:p w14:paraId="3BC80593" w14:textId="77777777" w:rsidR="00911BA7" w:rsidRPr="00911BA7" w:rsidRDefault="00911BA7" w:rsidP="00911BA7">
      <w:pPr>
        <w:pStyle w:val="EndNoteBibliography"/>
        <w:spacing w:after="0"/>
      </w:pPr>
      <w:r w:rsidRPr="00911BA7">
        <w:t>99.</w:t>
      </w:r>
      <w:r w:rsidRPr="00911BA7">
        <w:tab/>
        <w:t>Cacioppo S, Bangee M, Balogh S, Cardenas-Iniguez C, Qualter P, Cacioppo JT. Loneliness and implicit attention to social threat: A high-performance electrical neuroimaging study. Cognitive Neuroscience. 2016;7(1-4):138–59.</w:t>
      </w:r>
    </w:p>
    <w:p w14:paraId="6F0B446F" w14:textId="77777777" w:rsidR="00911BA7" w:rsidRPr="00911BA7" w:rsidRDefault="00911BA7" w:rsidP="00911BA7">
      <w:pPr>
        <w:pStyle w:val="EndNoteBibliography"/>
      </w:pPr>
      <w:r w:rsidRPr="00911BA7">
        <w:t>100.</w:t>
      </w:r>
      <w:r w:rsidRPr="00911BA7">
        <w:tab/>
        <w:t>Blickem C, Dawson S, Kirk S, Vassilev I, Mathieson A, Harrison R, et al. What is Asset-Based Community Development and How Might It Improve the Health of People With Long-Term Conditions? A Realist Synthesis. SAGE Open. 2018;8(3):2158244018787223.</w:t>
      </w:r>
    </w:p>
    <w:p w14:paraId="7609C995" w14:textId="78BFBEE5" w:rsidR="00116AEE" w:rsidRDefault="005A61ED" w:rsidP="00116AEE">
      <w:r w:rsidRPr="00E4548A">
        <w:fldChar w:fldCharType="end"/>
      </w:r>
    </w:p>
    <w:p w14:paraId="17FF52D4" w14:textId="0F1AF749" w:rsidR="00EE3118" w:rsidRPr="00116AEE" w:rsidRDefault="00EE3118" w:rsidP="00116AEE"/>
    <w:sectPr w:rsidR="00EE3118" w:rsidRPr="00116AEE" w:rsidSect="000105A7">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Becky Band" w:date="2026-01-30T16:14:00Z" w:initials="BB">
    <w:p w14:paraId="0431DBFB" w14:textId="77777777" w:rsidR="00DB214C" w:rsidRDefault="00DB214C" w:rsidP="00DB214C">
      <w:pPr>
        <w:pStyle w:val="CommentText"/>
      </w:pPr>
      <w:r>
        <w:rPr>
          <w:rStyle w:val="CommentReference"/>
        </w:rPr>
        <w:annotationRef/>
      </w:r>
      <w:r>
        <w:t>Our findings also indicate that interventions to address loneliness must also consider and account for the social determinants of health (4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31DB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F3455C0" w16cex:dateUtc="2026-01-30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31DBFB" w16cid:durableId="6F345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16425" w14:textId="77777777" w:rsidR="00DE319D" w:rsidRPr="00E4548A" w:rsidRDefault="00DE319D" w:rsidP="003261A5">
      <w:pPr>
        <w:spacing w:after="0" w:line="240" w:lineRule="auto"/>
      </w:pPr>
      <w:r w:rsidRPr="00E4548A">
        <w:separator/>
      </w:r>
    </w:p>
  </w:endnote>
  <w:endnote w:type="continuationSeparator" w:id="0">
    <w:p w14:paraId="2B80FF93" w14:textId="77777777" w:rsidR="00DE319D" w:rsidRPr="00E4548A" w:rsidRDefault="00DE319D" w:rsidP="003261A5">
      <w:pPr>
        <w:spacing w:after="0" w:line="240" w:lineRule="auto"/>
      </w:pPr>
      <w:r w:rsidRPr="00E4548A">
        <w:continuationSeparator/>
      </w:r>
    </w:p>
  </w:endnote>
  <w:endnote w:type="continuationNotice" w:id="1">
    <w:p w14:paraId="48687F11" w14:textId="77777777" w:rsidR="00DE319D" w:rsidRPr="00E4548A" w:rsidRDefault="00DE31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1476484"/>
      <w:docPartObj>
        <w:docPartGallery w:val="Page Numbers (Bottom of Page)"/>
        <w:docPartUnique/>
      </w:docPartObj>
    </w:sdtPr>
    <w:sdtContent>
      <w:p w14:paraId="260A43BA" w14:textId="0C171E1F" w:rsidR="003261A5" w:rsidRPr="00E4548A" w:rsidRDefault="003261A5">
        <w:pPr>
          <w:pStyle w:val="Footer"/>
          <w:jc w:val="right"/>
        </w:pPr>
        <w:r w:rsidRPr="00E4548A">
          <w:fldChar w:fldCharType="begin"/>
        </w:r>
        <w:r w:rsidRPr="00E4548A">
          <w:instrText xml:space="preserve"> PAGE   \* MERGEFORMAT </w:instrText>
        </w:r>
        <w:r w:rsidRPr="00E4548A">
          <w:fldChar w:fldCharType="separate"/>
        </w:r>
        <w:r w:rsidR="00AF1D8A" w:rsidRPr="00E4548A">
          <w:t>9</w:t>
        </w:r>
        <w:r w:rsidRPr="00E4548A">
          <w:fldChar w:fldCharType="end"/>
        </w:r>
      </w:p>
    </w:sdtContent>
  </w:sdt>
  <w:p w14:paraId="72D4F0F0" w14:textId="77777777" w:rsidR="003261A5" w:rsidRPr="00E4548A" w:rsidRDefault="00326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C841F5" w14:textId="77777777" w:rsidR="00DE319D" w:rsidRPr="00E4548A" w:rsidRDefault="00DE319D" w:rsidP="003261A5">
      <w:pPr>
        <w:spacing w:after="0" w:line="240" w:lineRule="auto"/>
      </w:pPr>
      <w:r w:rsidRPr="00E4548A">
        <w:separator/>
      </w:r>
    </w:p>
  </w:footnote>
  <w:footnote w:type="continuationSeparator" w:id="0">
    <w:p w14:paraId="3131BDE8" w14:textId="77777777" w:rsidR="00DE319D" w:rsidRPr="00E4548A" w:rsidRDefault="00DE319D" w:rsidP="003261A5">
      <w:pPr>
        <w:spacing w:after="0" w:line="240" w:lineRule="auto"/>
      </w:pPr>
      <w:r w:rsidRPr="00E4548A">
        <w:continuationSeparator/>
      </w:r>
    </w:p>
  </w:footnote>
  <w:footnote w:type="continuationNotice" w:id="1">
    <w:p w14:paraId="675A0E17" w14:textId="77777777" w:rsidR="00DE319D" w:rsidRPr="00E4548A" w:rsidRDefault="00DE31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FA24F6"/>
    <w:multiLevelType w:val="hybridMultilevel"/>
    <w:tmpl w:val="3982C2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7D7051"/>
    <w:multiLevelType w:val="hybridMultilevel"/>
    <w:tmpl w:val="573E6BF0"/>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E747111"/>
    <w:multiLevelType w:val="hybridMultilevel"/>
    <w:tmpl w:val="D0C83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774D8F"/>
    <w:multiLevelType w:val="hybridMultilevel"/>
    <w:tmpl w:val="594897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44A53D7"/>
    <w:multiLevelType w:val="hybridMultilevel"/>
    <w:tmpl w:val="DF184D4E"/>
    <w:lvl w:ilvl="0" w:tplc="2584812C">
      <w:start w:val="1"/>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8C84C5A"/>
    <w:multiLevelType w:val="hybridMultilevel"/>
    <w:tmpl w:val="C8AAC5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2621C3B"/>
    <w:multiLevelType w:val="hybridMultilevel"/>
    <w:tmpl w:val="13445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972131"/>
    <w:multiLevelType w:val="hybridMultilevel"/>
    <w:tmpl w:val="4E14B6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3633CB"/>
    <w:multiLevelType w:val="multilevel"/>
    <w:tmpl w:val="9AAEA190"/>
    <w:lvl w:ilvl="0">
      <w:start w:val="1"/>
      <w:numFmt w:val="decimal"/>
      <w:lvlText w:val="%1."/>
      <w:lvlJc w:val="left"/>
      <w:pPr>
        <w:ind w:left="720" w:hanging="360"/>
      </w:pPr>
      <w:rPr>
        <w:rFonts w:eastAsiaTheme="minorHAnsi" w:cstheme="minorBidi" w:hint="default"/>
      </w:rPr>
    </w:lvl>
    <w:lvl w:ilvl="1">
      <w:start w:val="9"/>
      <w:numFmt w:val="decimal"/>
      <w:isLgl/>
      <w:lvlText w:val="%1.%2."/>
      <w:lvlJc w:val="left"/>
      <w:pPr>
        <w:ind w:left="1040" w:hanging="6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D380EE3"/>
    <w:multiLevelType w:val="hybridMultilevel"/>
    <w:tmpl w:val="32C299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86685461">
    <w:abstractNumId w:val="2"/>
  </w:num>
  <w:num w:numId="2" w16cid:durableId="1398162643">
    <w:abstractNumId w:val="0"/>
  </w:num>
  <w:num w:numId="3" w16cid:durableId="812259842">
    <w:abstractNumId w:val="4"/>
  </w:num>
  <w:num w:numId="4" w16cid:durableId="274413044">
    <w:abstractNumId w:val="8"/>
  </w:num>
  <w:num w:numId="5" w16cid:durableId="969557612">
    <w:abstractNumId w:val="5"/>
  </w:num>
  <w:num w:numId="6" w16cid:durableId="2090884416">
    <w:abstractNumId w:val="3"/>
  </w:num>
  <w:num w:numId="7" w16cid:durableId="1969124044">
    <w:abstractNumId w:val="1"/>
  </w:num>
  <w:num w:numId="8" w16cid:durableId="2098013610">
    <w:abstractNumId w:val="9"/>
  </w:num>
  <w:num w:numId="9" w16cid:durableId="313023748">
    <w:abstractNumId w:val="7"/>
  </w:num>
  <w:num w:numId="10" w16cid:durableId="655497300">
    <w:abstractNumId w:val="6"/>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cky Band">
    <w15:presenceInfo w15:providerId="AD" w15:userId="S::r.j.band@Swansea.ac.uk::da9edbaf-1ecf-4c31-b670-55eb57c68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waafvxjsdd08ew5rxp0psi9wrd05ert5vs&quot;&gt;GENIE EndNote Library-2020 - Copy-Converted&lt;record-ids&gt;&lt;item&gt;27&lt;/item&gt;&lt;item&gt;42&lt;/item&gt;&lt;item&gt;55&lt;/item&gt;&lt;item&gt;56&lt;/item&gt;&lt;item&gt;57&lt;/item&gt;&lt;item&gt;58&lt;/item&gt;&lt;item&gt;62&lt;/item&gt;&lt;item&gt;65&lt;/item&gt;&lt;item&gt;111&lt;/item&gt;&lt;item&gt;112&lt;/item&gt;&lt;item&gt;114&lt;/item&gt;&lt;item&gt;115&lt;/item&gt;&lt;item&gt;116&lt;/item&gt;&lt;item&gt;117&lt;/item&gt;&lt;item&gt;118&lt;/item&gt;&lt;item&gt;121&lt;/item&gt;&lt;item&gt;125&lt;/item&gt;&lt;item&gt;126&lt;/item&gt;&lt;item&gt;129&lt;/item&gt;&lt;item&gt;134&lt;/item&gt;&lt;item&gt;136&lt;/item&gt;&lt;item&gt;138&lt;/item&gt;&lt;item&gt;140&lt;/item&gt;&lt;item&gt;142&lt;/item&gt;&lt;item&gt;145&lt;/item&gt;&lt;item&gt;146&lt;/item&gt;&lt;item&gt;148&lt;/item&gt;&lt;item&gt;175&lt;/item&gt;&lt;item&gt;186&lt;/item&gt;&lt;item&gt;268&lt;/item&gt;&lt;item&gt;269&lt;/item&gt;&lt;item&gt;270&lt;/item&gt;&lt;item&gt;282&lt;/item&gt;&lt;item&gt;283&lt;/item&gt;&lt;item&gt;327&lt;/item&gt;&lt;item&gt;334&lt;/item&gt;&lt;item&gt;355&lt;/item&gt;&lt;item&gt;366&lt;/item&gt;&lt;item&gt;367&lt;/item&gt;&lt;item&gt;371&lt;/item&gt;&lt;item&gt;372&lt;/item&gt;&lt;item&gt;374&lt;/item&gt;&lt;item&gt;375&lt;/item&gt;&lt;item&gt;382&lt;/item&gt;&lt;item&gt;383&lt;/item&gt;&lt;item&gt;396&lt;/item&gt;&lt;/record-ids&gt;&lt;/item&gt;&lt;/Libraries&gt;"/>
  </w:docVars>
  <w:rsids>
    <w:rsidRoot w:val="00703C69"/>
    <w:rsid w:val="000024C5"/>
    <w:rsid w:val="000032FE"/>
    <w:rsid w:val="000105A7"/>
    <w:rsid w:val="00010E20"/>
    <w:rsid w:val="00013987"/>
    <w:rsid w:val="00016718"/>
    <w:rsid w:val="00016C19"/>
    <w:rsid w:val="00017633"/>
    <w:rsid w:val="000222B6"/>
    <w:rsid w:val="000234DD"/>
    <w:rsid w:val="0002FD05"/>
    <w:rsid w:val="0003327D"/>
    <w:rsid w:val="00034668"/>
    <w:rsid w:val="00042101"/>
    <w:rsid w:val="00042DE5"/>
    <w:rsid w:val="00043315"/>
    <w:rsid w:val="00045FC6"/>
    <w:rsid w:val="000500D9"/>
    <w:rsid w:val="000508E0"/>
    <w:rsid w:val="00050B83"/>
    <w:rsid w:val="000561C9"/>
    <w:rsid w:val="00057728"/>
    <w:rsid w:val="00065317"/>
    <w:rsid w:val="00067D89"/>
    <w:rsid w:val="0007000F"/>
    <w:rsid w:val="00087786"/>
    <w:rsid w:val="000914E5"/>
    <w:rsid w:val="00097EEA"/>
    <w:rsid w:val="000A720B"/>
    <w:rsid w:val="000B0490"/>
    <w:rsid w:val="000B51E8"/>
    <w:rsid w:val="000C2560"/>
    <w:rsid w:val="000C54C6"/>
    <w:rsid w:val="000C7279"/>
    <w:rsid w:val="000D0A26"/>
    <w:rsid w:val="000D2091"/>
    <w:rsid w:val="000D61A7"/>
    <w:rsid w:val="000D7F13"/>
    <w:rsid w:val="000E20C7"/>
    <w:rsid w:val="000E63B0"/>
    <w:rsid w:val="000E65DC"/>
    <w:rsid w:val="000F2E58"/>
    <w:rsid w:val="00102815"/>
    <w:rsid w:val="00102E0F"/>
    <w:rsid w:val="00103FDD"/>
    <w:rsid w:val="00111670"/>
    <w:rsid w:val="001150C6"/>
    <w:rsid w:val="00116AEE"/>
    <w:rsid w:val="00117572"/>
    <w:rsid w:val="00117F42"/>
    <w:rsid w:val="0012160E"/>
    <w:rsid w:val="001237B3"/>
    <w:rsid w:val="001260AD"/>
    <w:rsid w:val="00126B71"/>
    <w:rsid w:val="00130D38"/>
    <w:rsid w:val="00135D09"/>
    <w:rsid w:val="00143F46"/>
    <w:rsid w:val="001505D1"/>
    <w:rsid w:val="001521D1"/>
    <w:rsid w:val="00154E47"/>
    <w:rsid w:val="001622E7"/>
    <w:rsid w:val="00164487"/>
    <w:rsid w:val="00167A75"/>
    <w:rsid w:val="00177F59"/>
    <w:rsid w:val="00185BB1"/>
    <w:rsid w:val="001957B2"/>
    <w:rsid w:val="0019684A"/>
    <w:rsid w:val="00196A59"/>
    <w:rsid w:val="00196EDB"/>
    <w:rsid w:val="001A31DF"/>
    <w:rsid w:val="001A4B1E"/>
    <w:rsid w:val="001A62C1"/>
    <w:rsid w:val="001A79C5"/>
    <w:rsid w:val="001B0B4E"/>
    <w:rsid w:val="001B459B"/>
    <w:rsid w:val="001B7854"/>
    <w:rsid w:val="001C1A74"/>
    <w:rsid w:val="001D4B02"/>
    <w:rsid w:val="001D66CC"/>
    <w:rsid w:val="001D719B"/>
    <w:rsid w:val="001E16C0"/>
    <w:rsid w:val="001E21BB"/>
    <w:rsid w:val="001F1D34"/>
    <w:rsid w:val="001F3194"/>
    <w:rsid w:val="00200A97"/>
    <w:rsid w:val="0020626C"/>
    <w:rsid w:val="00207CA0"/>
    <w:rsid w:val="002219C7"/>
    <w:rsid w:val="00225B3B"/>
    <w:rsid w:val="002304BD"/>
    <w:rsid w:val="00232986"/>
    <w:rsid w:val="00237E1F"/>
    <w:rsid w:val="00241CA5"/>
    <w:rsid w:val="00242377"/>
    <w:rsid w:val="00246C3C"/>
    <w:rsid w:val="00246D40"/>
    <w:rsid w:val="002470BE"/>
    <w:rsid w:val="00255E09"/>
    <w:rsid w:val="00256640"/>
    <w:rsid w:val="00256F77"/>
    <w:rsid w:val="00260B2B"/>
    <w:rsid w:val="00262A82"/>
    <w:rsid w:val="00262E0A"/>
    <w:rsid w:val="0026685F"/>
    <w:rsid w:val="0027356F"/>
    <w:rsid w:val="0027427B"/>
    <w:rsid w:val="00277B32"/>
    <w:rsid w:val="002856DE"/>
    <w:rsid w:val="00287B50"/>
    <w:rsid w:val="00294668"/>
    <w:rsid w:val="002A68CE"/>
    <w:rsid w:val="002B1EDE"/>
    <w:rsid w:val="002C6664"/>
    <w:rsid w:val="002D3257"/>
    <w:rsid w:val="002D618B"/>
    <w:rsid w:val="002E15E4"/>
    <w:rsid w:val="002E4E45"/>
    <w:rsid w:val="002F2764"/>
    <w:rsid w:val="002F4EBD"/>
    <w:rsid w:val="002F7119"/>
    <w:rsid w:val="00300062"/>
    <w:rsid w:val="003016E3"/>
    <w:rsid w:val="003027D0"/>
    <w:rsid w:val="00304209"/>
    <w:rsid w:val="0030655D"/>
    <w:rsid w:val="00307344"/>
    <w:rsid w:val="00311C56"/>
    <w:rsid w:val="00312B44"/>
    <w:rsid w:val="00313100"/>
    <w:rsid w:val="003151F1"/>
    <w:rsid w:val="003255D2"/>
    <w:rsid w:val="003261A5"/>
    <w:rsid w:val="00326971"/>
    <w:rsid w:val="00326AF7"/>
    <w:rsid w:val="00327C49"/>
    <w:rsid w:val="003430A2"/>
    <w:rsid w:val="00344234"/>
    <w:rsid w:val="003476B8"/>
    <w:rsid w:val="003517FC"/>
    <w:rsid w:val="003543B1"/>
    <w:rsid w:val="00364CBC"/>
    <w:rsid w:val="00367ECD"/>
    <w:rsid w:val="003734CE"/>
    <w:rsid w:val="00377C84"/>
    <w:rsid w:val="0038360F"/>
    <w:rsid w:val="003839A0"/>
    <w:rsid w:val="00390403"/>
    <w:rsid w:val="0039273F"/>
    <w:rsid w:val="00394A86"/>
    <w:rsid w:val="003A0026"/>
    <w:rsid w:val="003A01BD"/>
    <w:rsid w:val="003A1550"/>
    <w:rsid w:val="003A7C6D"/>
    <w:rsid w:val="003B00B5"/>
    <w:rsid w:val="003B0E6C"/>
    <w:rsid w:val="003B26C8"/>
    <w:rsid w:val="003B452A"/>
    <w:rsid w:val="003B4992"/>
    <w:rsid w:val="003C01DF"/>
    <w:rsid w:val="003C1663"/>
    <w:rsid w:val="003C3EB7"/>
    <w:rsid w:val="003C6764"/>
    <w:rsid w:val="003C78EB"/>
    <w:rsid w:val="003D2E9E"/>
    <w:rsid w:val="003D5A05"/>
    <w:rsid w:val="003E6BAB"/>
    <w:rsid w:val="003F1E4E"/>
    <w:rsid w:val="003F531C"/>
    <w:rsid w:val="004010EB"/>
    <w:rsid w:val="00403845"/>
    <w:rsid w:val="004063D0"/>
    <w:rsid w:val="00412531"/>
    <w:rsid w:val="00413C90"/>
    <w:rsid w:val="00422A32"/>
    <w:rsid w:val="0043101D"/>
    <w:rsid w:val="004408F7"/>
    <w:rsid w:val="00440936"/>
    <w:rsid w:val="00441CFB"/>
    <w:rsid w:val="00446D0B"/>
    <w:rsid w:val="00450405"/>
    <w:rsid w:val="004507B2"/>
    <w:rsid w:val="004523F9"/>
    <w:rsid w:val="004550D3"/>
    <w:rsid w:val="00455BA8"/>
    <w:rsid w:val="0045635E"/>
    <w:rsid w:val="00457704"/>
    <w:rsid w:val="004615AC"/>
    <w:rsid w:val="00462437"/>
    <w:rsid w:val="00465C8D"/>
    <w:rsid w:val="00474F5B"/>
    <w:rsid w:val="00477644"/>
    <w:rsid w:val="00483C25"/>
    <w:rsid w:val="004A1BCB"/>
    <w:rsid w:val="004A4B22"/>
    <w:rsid w:val="004A611A"/>
    <w:rsid w:val="004B6713"/>
    <w:rsid w:val="004C0D44"/>
    <w:rsid w:val="004C4A66"/>
    <w:rsid w:val="004D239E"/>
    <w:rsid w:val="004D26EA"/>
    <w:rsid w:val="004E1C38"/>
    <w:rsid w:val="004E5959"/>
    <w:rsid w:val="004F261F"/>
    <w:rsid w:val="004F538E"/>
    <w:rsid w:val="004F5954"/>
    <w:rsid w:val="004F6395"/>
    <w:rsid w:val="00504D6A"/>
    <w:rsid w:val="0051281C"/>
    <w:rsid w:val="00522DC3"/>
    <w:rsid w:val="00523CEC"/>
    <w:rsid w:val="00533382"/>
    <w:rsid w:val="00534306"/>
    <w:rsid w:val="005458A5"/>
    <w:rsid w:val="00550903"/>
    <w:rsid w:val="00551060"/>
    <w:rsid w:val="00553336"/>
    <w:rsid w:val="0055348B"/>
    <w:rsid w:val="0055416F"/>
    <w:rsid w:val="00573D13"/>
    <w:rsid w:val="00574753"/>
    <w:rsid w:val="00576077"/>
    <w:rsid w:val="00577FC6"/>
    <w:rsid w:val="00580F54"/>
    <w:rsid w:val="005847FE"/>
    <w:rsid w:val="00584C27"/>
    <w:rsid w:val="005874C3"/>
    <w:rsid w:val="00587E7F"/>
    <w:rsid w:val="00593552"/>
    <w:rsid w:val="00597D21"/>
    <w:rsid w:val="005A61ED"/>
    <w:rsid w:val="005B0344"/>
    <w:rsid w:val="005B0E35"/>
    <w:rsid w:val="005C4A20"/>
    <w:rsid w:val="005C68F6"/>
    <w:rsid w:val="005D5084"/>
    <w:rsid w:val="005D6B58"/>
    <w:rsid w:val="005E2E24"/>
    <w:rsid w:val="005E39DC"/>
    <w:rsid w:val="005F3A2F"/>
    <w:rsid w:val="00606394"/>
    <w:rsid w:val="0062426A"/>
    <w:rsid w:val="00644045"/>
    <w:rsid w:val="00660A32"/>
    <w:rsid w:val="006643E7"/>
    <w:rsid w:val="00665344"/>
    <w:rsid w:val="00665A93"/>
    <w:rsid w:val="00666573"/>
    <w:rsid w:val="00680AE4"/>
    <w:rsid w:val="0068266B"/>
    <w:rsid w:val="0068745D"/>
    <w:rsid w:val="00691174"/>
    <w:rsid w:val="00691F35"/>
    <w:rsid w:val="006A15DF"/>
    <w:rsid w:val="006A43CA"/>
    <w:rsid w:val="006B7A18"/>
    <w:rsid w:val="006C38AC"/>
    <w:rsid w:val="006D5487"/>
    <w:rsid w:val="006E0FC8"/>
    <w:rsid w:val="00703C69"/>
    <w:rsid w:val="00704791"/>
    <w:rsid w:val="0071162B"/>
    <w:rsid w:val="00711E6D"/>
    <w:rsid w:val="00713CDC"/>
    <w:rsid w:val="00720A95"/>
    <w:rsid w:val="007220CD"/>
    <w:rsid w:val="00723EE5"/>
    <w:rsid w:val="00726DE4"/>
    <w:rsid w:val="00727B5A"/>
    <w:rsid w:val="0073526B"/>
    <w:rsid w:val="00742DB7"/>
    <w:rsid w:val="00746F1A"/>
    <w:rsid w:val="0076159F"/>
    <w:rsid w:val="0076275E"/>
    <w:rsid w:val="0076354C"/>
    <w:rsid w:val="00763724"/>
    <w:rsid w:val="00771239"/>
    <w:rsid w:val="0077231E"/>
    <w:rsid w:val="00772545"/>
    <w:rsid w:val="00772E98"/>
    <w:rsid w:val="007823B6"/>
    <w:rsid w:val="007867E1"/>
    <w:rsid w:val="007938BD"/>
    <w:rsid w:val="007950A4"/>
    <w:rsid w:val="0079578A"/>
    <w:rsid w:val="00795D50"/>
    <w:rsid w:val="007A3050"/>
    <w:rsid w:val="007B14D4"/>
    <w:rsid w:val="007B1E92"/>
    <w:rsid w:val="007B66B8"/>
    <w:rsid w:val="007C01D1"/>
    <w:rsid w:val="007C33F2"/>
    <w:rsid w:val="007C5BE7"/>
    <w:rsid w:val="007C6605"/>
    <w:rsid w:val="007C790B"/>
    <w:rsid w:val="007E3E8F"/>
    <w:rsid w:val="007E427B"/>
    <w:rsid w:val="007E56E7"/>
    <w:rsid w:val="007E7442"/>
    <w:rsid w:val="007F033D"/>
    <w:rsid w:val="007F2E7B"/>
    <w:rsid w:val="007F5E6A"/>
    <w:rsid w:val="0080023C"/>
    <w:rsid w:val="00801DB4"/>
    <w:rsid w:val="0080430F"/>
    <w:rsid w:val="00814B72"/>
    <w:rsid w:val="00824208"/>
    <w:rsid w:val="00836B28"/>
    <w:rsid w:val="00841C53"/>
    <w:rsid w:val="00861FA9"/>
    <w:rsid w:val="00866B9E"/>
    <w:rsid w:val="00870138"/>
    <w:rsid w:val="00876568"/>
    <w:rsid w:val="00880C96"/>
    <w:rsid w:val="00881AD3"/>
    <w:rsid w:val="00883B2C"/>
    <w:rsid w:val="00884B3A"/>
    <w:rsid w:val="00887060"/>
    <w:rsid w:val="008871BD"/>
    <w:rsid w:val="00891F53"/>
    <w:rsid w:val="0089641B"/>
    <w:rsid w:val="00897C93"/>
    <w:rsid w:val="008A5337"/>
    <w:rsid w:val="008A5B1B"/>
    <w:rsid w:val="008C26E0"/>
    <w:rsid w:val="008C2F32"/>
    <w:rsid w:val="008C5E65"/>
    <w:rsid w:val="008C67A0"/>
    <w:rsid w:val="008C71D8"/>
    <w:rsid w:val="008C7BE2"/>
    <w:rsid w:val="008D098B"/>
    <w:rsid w:val="008D4F5F"/>
    <w:rsid w:val="008D7565"/>
    <w:rsid w:val="008F3B15"/>
    <w:rsid w:val="008F6E58"/>
    <w:rsid w:val="009027B6"/>
    <w:rsid w:val="00907893"/>
    <w:rsid w:val="00911BA7"/>
    <w:rsid w:val="0091773F"/>
    <w:rsid w:val="0091792B"/>
    <w:rsid w:val="00920422"/>
    <w:rsid w:val="009240CB"/>
    <w:rsid w:val="009244EF"/>
    <w:rsid w:val="0092745A"/>
    <w:rsid w:val="009345D3"/>
    <w:rsid w:val="00937360"/>
    <w:rsid w:val="009463A1"/>
    <w:rsid w:val="0095390F"/>
    <w:rsid w:val="00953E00"/>
    <w:rsid w:val="00954493"/>
    <w:rsid w:val="00961B6A"/>
    <w:rsid w:val="009629F7"/>
    <w:rsid w:val="00963429"/>
    <w:rsid w:val="00970450"/>
    <w:rsid w:val="00976483"/>
    <w:rsid w:val="00986366"/>
    <w:rsid w:val="009919B1"/>
    <w:rsid w:val="00997149"/>
    <w:rsid w:val="00997A1C"/>
    <w:rsid w:val="009A1A96"/>
    <w:rsid w:val="009A2D20"/>
    <w:rsid w:val="009B2F0A"/>
    <w:rsid w:val="009B4004"/>
    <w:rsid w:val="009B6415"/>
    <w:rsid w:val="009C1E51"/>
    <w:rsid w:val="009C41E3"/>
    <w:rsid w:val="009C60A6"/>
    <w:rsid w:val="009C6509"/>
    <w:rsid w:val="009D0E4C"/>
    <w:rsid w:val="009D162D"/>
    <w:rsid w:val="009D21C9"/>
    <w:rsid w:val="009D2584"/>
    <w:rsid w:val="009D2B63"/>
    <w:rsid w:val="009E2A9C"/>
    <w:rsid w:val="009E5BB9"/>
    <w:rsid w:val="009E5F89"/>
    <w:rsid w:val="009F000F"/>
    <w:rsid w:val="009F3378"/>
    <w:rsid w:val="009F65CD"/>
    <w:rsid w:val="009F7307"/>
    <w:rsid w:val="00A00EF2"/>
    <w:rsid w:val="00A05B9E"/>
    <w:rsid w:val="00A15B10"/>
    <w:rsid w:val="00A170A5"/>
    <w:rsid w:val="00A26ADF"/>
    <w:rsid w:val="00A355AD"/>
    <w:rsid w:val="00A41424"/>
    <w:rsid w:val="00A42752"/>
    <w:rsid w:val="00A53056"/>
    <w:rsid w:val="00A53D7D"/>
    <w:rsid w:val="00A5505F"/>
    <w:rsid w:val="00A56171"/>
    <w:rsid w:val="00A623F0"/>
    <w:rsid w:val="00A63C25"/>
    <w:rsid w:val="00A7114A"/>
    <w:rsid w:val="00A76C12"/>
    <w:rsid w:val="00A77561"/>
    <w:rsid w:val="00A82303"/>
    <w:rsid w:val="00A826C7"/>
    <w:rsid w:val="00A83266"/>
    <w:rsid w:val="00A8440A"/>
    <w:rsid w:val="00A84B7E"/>
    <w:rsid w:val="00A85AC9"/>
    <w:rsid w:val="00A904FF"/>
    <w:rsid w:val="00A92114"/>
    <w:rsid w:val="00A92A91"/>
    <w:rsid w:val="00A96714"/>
    <w:rsid w:val="00AA209C"/>
    <w:rsid w:val="00AA4A71"/>
    <w:rsid w:val="00AA5F46"/>
    <w:rsid w:val="00AC2988"/>
    <w:rsid w:val="00AC3E76"/>
    <w:rsid w:val="00AD44E7"/>
    <w:rsid w:val="00AD450D"/>
    <w:rsid w:val="00AE47F0"/>
    <w:rsid w:val="00AF1D8A"/>
    <w:rsid w:val="00AF228F"/>
    <w:rsid w:val="00AF5CD9"/>
    <w:rsid w:val="00B01269"/>
    <w:rsid w:val="00B0438B"/>
    <w:rsid w:val="00B0479D"/>
    <w:rsid w:val="00B06633"/>
    <w:rsid w:val="00B17C5B"/>
    <w:rsid w:val="00B2549D"/>
    <w:rsid w:val="00B31E2B"/>
    <w:rsid w:val="00B4565D"/>
    <w:rsid w:val="00B4787F"/>
    <w:rsid w:val="00B56EBB"/>
    <w:rsid w:val="00B61D56"/>
    <w:rsid w:val="00B63438"/>
    <w:rsid w:val="00B705E8"/>
    <w:rsid w:val="00B7692E"/>
    <w:rsid w:val="00B80B3D"/>
    <w:rsid w:val="00B815AD"/>
    <w:rsid w:val="00B84ABA"/>
    <w:rsid w:val="00B84EB6"/>
    <w:rsid w:val="00B8773F"/>
    <w:rsid w:val="00B87E42"/>
    <w:rsid w:val="00B93B9C"/>
    <w:rsid w:val="00BA5EB9"/>
    <w:rsid w:val="00BA716E"/>
    <w:rsid w:val="00BB2C4C"/>
    <w:rsid w:val="00BB3490"/>
    <w:rsid w:val="00BB4116"/>
    <w:rsid w:val="00BB6044"/>
    <w:rsid w:val="00BC71FF"/>
    <w:rsid w:val="00BD1FF7"/>
    <w:rsid w:val="00BD2141"/>
    <w:rsid w:val="00BD2667"/>
    <w:rsid w:val="00BD6ECE"/>
    <w:rsid w:val="00BE4FB0"/>
    <w:rsid w:val="00BE71B6"/>
    <w:rsid w:val="00BF516A"/>
    <w:rsid w:val="00BF66EB"/>
    <w:rsid w:val="00C0236A"/>
    <w:rsid w:val="00C17030"/>
    <w:rsid w:val="00C24B8D"/>
    <w:rsid w:val="00C24CFA"/>
    <w:rsid w:val="00C36187"/>
    <w:rsid w:val="00C463EB"/>
    <w:rsid w:val="00C530BC"/>
    <w:rsid w:val="00C54C0D"/>
    <w:rsid w:val="00C56953"/>
    <w:rsid w:val="00C65267"/>
    <w:rsid w:val="00C7066B"/>
    <w:rsid w:val="00C71994"/>
    <w:rsid w:val="00C7436C"/>
    <w:rsid w:val="00C75A20"/>
    <w:rsid w:val="00C7686B"/>
    <w:rsid w:val="00C77EC0"/>
    <w:rsid w:val="00C87344"/>
    <w:rsid w:val="00CA30B0"/>
    <w:rsid w:val="00CA7F48"/>
    <w:rsid w:val="00CB15A2"/>
    <w:rsid w:val="00CB1B74"/>
    <w:rsid w:val="00CB5940"/>
    <w:rsid w:val="00CB6975"/>
    <w:rsid w:val="00CD111D"/>
    <w:rsid w:val="00CD2537"/>
    <w:rsid w:val="00CD385C"/>
    <w:rsid w:val="00CD3E64"/>
    <w:rsid w:val="00CD3E72"/>
    <w:rsid w:val="00CE1242"/>
    <w:rsid w:val="00CE5830"/>
    <w:rsid w:val="00CE7BEA"/>
    <w:rsid w:val="00D00AF2"/>
    <w:rsid w:val="00D01019"/>
    <w:rsid w:val="00D03466"/>
    <w:rsid w:val="00D03CE0"/>
    <w:rsid w:val="00D03D53"/>
    <w:rsid w:val="00D05A27"/>
    <w:rsid w:val="00D15534"/>
    <w:rsid w:val="00D253CB"/>
    <w:rsid w:val="00D265F3"/>
    <w:rsid w:val="00D26865"/>
    <w:rsid w:val="00D303EC"/>
    <w:rsid w:val="00D32AC0"/>
    <w:rsid w:val="00D330E5"/>
    <w:rsid w:val="00D33AE0"/>
    <w:rsid w:val="00D3433F"/>
    <w:rsid w:val="00D34B4B"/>
    <w:rsid w:val="00D362A6"/>
    <w:rsid w:val="00D37C47"/>
    <w:rsid w:val="00D41B11"/>
    <w:rsid w:val="00D42CF3"/>
    <w:rsid w:val="00D508D0"/>
    <w:rsid w:val="00D54BDC"/>
    <w:rsid w:val="00D54F48"/>
    <w:rsid w:val="00D64B03"/>
    <w:rsid w:val="00D67EDE"/>
    <w:rsid w:val="00D758D4"/>
    <w:rsid w:val="00D7645A"/>
    <w:rsid w:val="00D80215"/>
    <w:rsid w:val="00D80262"/>
    <w:rsid w:val="00D82858"/>
    <w:rsid w:val="00D87866"/>
    <w:rsid w:val="00D939C4"/>
    <w:rsid w:val="00D9509A"/>
    <w:rsid w:val="00D97EED"/>
    <w:rsid w:val="00DA23BA"/>
    <w:rsid w:val="00DA268B"/>
    <w:rsid w:val="00DA3847"/>
    <w:rsid w:val="00DA3C25"/>
    <w:rsid w:val="00DA43F6"/>
    <w:rsid w:val="00DA471D"/>
    <w:rsid w:val="00DA77F5"/>
    <w:rsid w:val="00DB214C"/>
    <w:rsid w:val="00DB74DE"/>
    <w:rsid w:val="00DC3A3E"/>
    <w:rsid w:val="00DC48FC"/>
    <w:rsid w:val="00DC7109"/>
    <w:rsid w:val="00DC72F1"/>
    <w:rsid w:val="00DD26C5"/>
    <w:rsid w:val="00DD5F6A"/>
    <w:rsid w:val="00DE0437"/>
    <w:rsid w:val="00DE2FF7"/>
    <w:rsid w:val="00DE319D"/>
    <w:rsid w:val="00DF1E7D"/>
    <w:rsid w:val="00DF2056"/>
    <w:rsid w:val="00DF2543"/>
    <w:rsid w:val="00DF4A54"/>
    <w:rsid w:val="00DF7DE9"/>
    <w:rsid w:val="00E0175C"/>
    <w:rsid w:val="00E01D17"/>
    <w:rsid w:val="00E05166"/>
    <w:rsid w:val="00E078E8"/>
    <w:rsid w:val="00E140D1"/>
    <w:rsid w:val="00E21324"/>
    <w:rsid w:val="00E21E9D"/>
    <w:rsid w:val="00E24F17"/>
    <w:rsid w:val="00E26929"/>
    <w:rsid w:val="00E33CF5"/>
    <w:rsid w:val="00E3453C"/>
    <w:rsid w:val="00E37DB4"/>
    <w:rsid w:val="00E4041A"/>
    <w:rsid w:val="00E41759"/>
    <w:rsid w:val="00E42E53"/>
    <w:rsid w:val="00E4548A"/>
    <w:rsid w:val="00E542AA"/>
    <w:rsid w:val="00E55A87"/>
    <w:rsid w:val="00E65AB9"/>
    <w:rsid w:val="00E65EC3"/>
    <w:rsid w:val="00E70A57"/>
    <w:rsid w:val="00E75897"/>
    <w:rsid w:val="00E84AE7"/>
    <w:rsid w:val="00E85A39"/>
    <w:rsid w:val="00E91E7B"/>
    <w:rsid w:val="00E95E4B"/>
    <w:rsid w:val="00EA7819"/>
    <w:rsid w:val="00EB6859"/>
    <w:rsid w:val="00EC2FDC"/>
    <w:rsid w:val="00EC357B"/>
    <w:rsid w:val="00EC4E80"/>
    <w:rsid w:val="00ED020C"/>
    <w:rsid w:val="00ED0238"/>
    <w:rsid w:val="00EE01E9"/>
    <w:rsid w:val="00EE3118"/>
    <w:rsid w:val="00EF1869"/>
    <w:rsid w:val="00EF3D47"/>
    <w:rsid w:val="00EF6AF5"/>
    <w:rsid w:val="00EF737D"/>
    <w:rsid w:val="00F02140"/>
    <w:rsid w:val="00F146BF"/>
    <w:rsid w:val="00F16443"/>
    <w:rsid w:val="00F1732F"/>
    <w:rsid w:val="00F24443"/>
    <w:rsid w:val="00F3259D"/>
    <w:rsid w:val="00F35C4F"/>
    <w:rsid w:val="00F40014"/>
    <w:rsid w:val="00F40B01"/>
    <w:rsid w:val="00F45133"/>
    <w:rsid w:val="00F54759"/>
    <w:rsid w:val="00F547B1"/>
    <w:rsid w:val="00F55B79"/>
    <w:rsid w:val="00F60439"/>
    <w:rsid w:val="00F61798"/>
    <w:rsid w:val="00F67854"/>
    <w:rsid w:val="00F704E9"/>
    <w:rsid w:val="00F76F15"/>
    <w:rsid w:val="00F8650E"/>
    <w:rsid w:val="00F96443"/>
    <w:rsid w:val="00FA1DA4"/>
    <w:rsid w:val="00FA296E"/>
    <w:rsid w:val="00FA64C9"/>
    <w:rsid w:val="00FB0641"/>
    <w:rsid w:val="00FD31F5"/>
    <w:rsid w:val="00FE27F0"/>
    <w:rsid w:val="00FF1E39"/>
    <w:rsid w:val="00FF31FF"/>
    <w:rsid w:val="00FF7337"/>
    <w:rsid w:val="0110E995"/>
    <w:rsid w:val="011F7DD6"/>
    <w:rsid w:val="0125E664"/>
    <w:rsid w:val="013FBC66"/>
    <w:rsid w:val="027A719E"/>
    <w:rsid w:val="02FC860D"/>
    <w:rsid w:val="03158FC3"/>
    <w:rsid w:val="0335ED80"/>
    <w:rsid w:val="037AD4A2"/>
    <w:rsid w:val="03987720"/>
    <w:rsid w:val="03BB4C4D"/>
    <w:rsid w:val="051C09B6"/>
    <w:rsid w:val="054659F8"/>
    <w:rsid w:val="05F873E9"/>
    <w:rsid w:val="0673C814"/>
    <w:rsid w:val="06B70569"/>
    <w:rsid w:val="06CAF67A"/>
    <w:rsid w:val="06F315AE"/>
    <w:rsid w:val="073986FD"/>
    <w:rsid w:val="073CCEF7"/>
    <w:rsid w:val="07477453"/>
    <w:rsid w:val="07534A2D"/>
    <w:rsid w:val="077BB764"/>
    <w:rsid w:val="079AB2BD"/>
    <w:rsid w:val="085DD6B4"/>
    <w:rsid w:val="08828C14"/>
    <w:rsid w:val="08E63654"/>
    <w:rsid w:val="09814990"/>
    <w:rsid w:val="09956256"/>
    <w:rsid w:val="0AF08B50"/>
    <w:rsid w:val="0AFAC4EC"/>
    <w:rsid w:val="0B1114D6"/>
    <w:rsid w:val="0B527725"/>
    <w:rsid w:val="0BD5408B"/>
    <w:rsid w:val="0C00A937"/>
    <w:rsid w:val="0C1FA52B"/>
    <w:rsid w:val="0C738A8D"/>
    <w:rsid w:val="0CBE6572"/>
    <w:rsid w:val="0D207EC4"/>
    <w:rsid w:val="0E095B07"/>
    <w:rsid w:val="0E7F523D"/>
    <w:rsid w:val="0EA0D67F"/>
    <w:rsid w:val="0EB85D91"/>
    <w:rsid w:val="0F0D7774"/>
    <w:rsid w:val="0F3608B5"/>
    <w:rsid w:val="0F602E3D"/>
    <w:rsid w:val="0F91C239"/>
    <w:rsid w:val="1188E1B0"/>
    <w:rsid w:val="1194B3D4"/>
    <w:rsid w:val="11C1B8A9"/>
    <w:rsid w:val="125527A4"/>
    <w:rsid w:val="134F8B88"/>
    <w:rsid w:val="137650E8"/>
    <w:rsid w:val="13DA45B7"/>
    <w:rsid w:val="14DBCCBA"/>
    <w:rsid w:val="16D71BFF"/>
    <w:rsid w:val="17857CF5"/>
    <w:rsid w:val="17AD7F70"/>
    <w:rsid w:val="18177F29"/>
    <w:rsid w:val="183F69CD"/>
    <w:rsid w:val="1913FA40"/>
    <w:rsid w:val="197CCDF6"/>
    <w:rsid w:val="197F30C1"/>
    <w:rsid w:val="19AC9317"/>
    <w:rsid w:val="19ACDD46"/>
    <w:rsid w:val="19BAFA08"/>
    <w:rsid w:val="1ABDED77"/>
    <w:rsid w:val="1B232A29"/>
    <w:rsid w:val="1BAA1913"/>
    <w:rsid w:val="1C1EF15C"/>
    <w:rsid w:val="1C962562"/>
    <w:rsid w:val="1D7E4980"/>
    <w:rsid w:val="1D8C77F9"/>
    <w:rsid w:val="1E179D85"/>
    <w:rsid w:val="1E4E857D"/>
    <w:rsid w:val="1F53882C"/>
    <w:rsid w:val="1F7094D5"/>
    <w:rsid w:val="1F9F9625"/>
    <w:rsid w:val="1FDA2483"/>
    <w:rsid w:val="1FDD72EF"/>
    <w:rsid w:val="200AD518"/>
    <w:rsid w:val="20C1377E"/>
    <w:rsid w:val="214BC0C8"/>
    <w:rsid w:val="21E318AD"/>
    <w:rsid w:val="22185E3D"/>
    <w:rsid w:val="2239D515"/>
    <w:rsid w:val="2260842F"/>
    <w:rsid w:val="23F3A614"/>
    <w:rsid w:val="24FC66C6"/>
    <w:rsid w:val="25176ABB"/>
    <w:rsid w:val="2671B103"/>
    <w:rsid w:val="27BEDB87"/>
    <w:rsid w:val="27FF42BA"/>
    <w:rsid w:val="281C4C1F"/>
    <w:rsid w:val="28340788"/>
    <w:rsid w:val="283754A9"/>
    <w:rsid w:val="283B57F4"/>
    <w:rsid w:val="28B94CD1"/>
    <w:rsid w:val="2919A316"/>
    <w:rsid w:val="292CC4CE"/>
    <w:rsid w:val="2968382F"/>
    <w:rsid w:val="2991DC4D"/>
    <w:rsid w:val="29CE7437"/>
    <w:rsid w:val="2B6BA84A"/>
    <w:rsid w:val="2BCB33DA"/>
    <w:rsid w:val="2BDFC7CA"/>
    <w:rsid w:val="2C63A841"/>
    <w:rsid w:val="2D74DFEA"/>
    <w:rsid w:val="2DBE253B"/>
    <w:rsid w:val="2EF5FA78"/>
    <w:rsid w:val="2F628C62"/>
    <w:rsid w:val="2FA8818D"/>
    <w:rsid w:val="2FF60A44"/>
    <w:rsid w:val="2FFF7ACD"/>
    <w:rsid w:val="304818A7"/>
    <w:rsid w:val="30BAF3A2"/>
    <w:rsid w:val="31B665F5"/>
    <w:rsid w:val="320D6760"/>
    <w:rsid w:val="321456FB"/>
    <w:rsid w:val="3271A7AA"/>
    <w:rsid w:val="33A29A41"/>
    <w:rsid w:val="33B62C41"/>
    <w:rsid w:val="33C9639D"/>
    <w:rsid w:val="33E2647E"/>
    <w:rsid w:val="33F828F4"/>
    <w:rsid w:val="34558B33"/>
    <w:rsid w:val="34A03A1A"/>
    <w:rsid w:val="356322F3"/>
    <w:rsid w:val="35A82AA1"/>
    <w:rsid w:val="3674FBC3"/>
    <w:rsid w:val="36EA8C3E"/>
    <w:rsid w:val="3834889E"/>
    <w:rsid w:val="3935B1CC"/>
    <w:rsid w:val="3971F3B6"/>
    <w:rsid w:val="39B093B5"/>
    <w:rsid w:val="39F492C7"/>
    <w:rsid w:val="3A3BB8F3"/>
    <w:rsid w:val="3A6BA398"/>
    <w:rsid w:val="3A751395"/>
    <w:rsid w:val="3A7CFBF4"/>
    <w:rsid w:val="3AC55D62"/>
    <w:rsid w:val="3B3CC327"/>
    <w:rsid w:val="3B82A0A4"/>
    <w:rsid w:val="3BAAC76D"/>
    <w:rsid w:val="3C14E204"/>
    <w:rsid w:val="3C542ED1"/>
    <w:rsid w:val="3C776A9F"/>
    <w:rsid w:val="3CA2150C"/>
    <w:rsid w:val="3D0E2F82"/>
    <w:rsid w:val="3D50A923"/>
    <w:rsid w:val="3DC5A279"/>
    <w:rsid w:val="3E5B5CA2"/>
    <w:rsid w:val="3F8748A5"/>
    <w:rsid w:val="405C1170"/>
    <w:rsid w:val="4091A598"/>
    <w:rsid w:val="40A9B7EC"/>
    <w:rsid w:val="4121E75B"/>
    <w:rsid w:val="41505B7D"/>
    <w:rsid w:val="41FCC0D9"/>
    <w:rsid w:val="42C49F59"/>
    <w:rsid w:val="42CBA82E"/>
    <w:rsid w:val="4323C398"/>
    <w:rsid w:val="434C37FE"/>
    <w:rsid w:val="43A2A3B9"/>
    <w:rsid w:val="4405C68B"/>
    <w:rsid w:val="44112FA2"/>
    <w:rsid w:val="44422DA9"/>
    <w:rsid w:val="4587C304"/>
    <w:rsid w:val="45A10177"/>
    <w:rsid w:val="45F2AF70"/>
    <w:rsid w:val="460A714F"/>
    <w:rsid w:val="47D7C6F0"/>
    <w:rsid w:val="4804C842"/>
    <w:rsid w:val="48A78B33"/>
    <w:rsid w:val="48FC589D"/>
    <w:rsid w:val="4A7DAFB5"/>
    <w:rsid w:val="4B0D0EB7"/>
    <w:rsid w:val="4B489D49"/>
    <w:rsid w:val="4B656230"/>
    <w:rsid w:val="4B6564DF"/>
    <w:rsid w:val="4C00040B"/>
    <w:rsid w:val="4C2F4030"/>
    <w:rsid w:val="4C346C2A"/>
    <w:rsid w:val="4C8FD393"/>
    <w:rsid w:val="4C9620C0"/>
    <w:rsid w:val="4C98E8C1"/>
    <w:rsid w:val="4D664D67"/>
    <w:rsid w:val="4D91E660"/>
    <w:rsid w:val="4DF19B27"/>
    <w:rsid w:val="4F72690F"/>
    <w:rsid w:val="4F8A63AE"/>
    <w:rsid w:val="4FDF5624"/>
    <w:rsid w:val="500D76B4"/>
    <w:rsid w:val="5023997D"/>
    <w:rsid w:val="50E8251B"/>
    <w:rsid w:val="514DE91D"/>
    <w:rsid w:val="52430CD6"/>
    <w:rsid w:val="529E36CA"/>
    <w:rsid w:val="53E25834"/>
    <w:rsid w:val="549FBC12"/>
    <w:rsid w:val="5511B5EF"/>
    <w:rsid w:val="55CD1EE8"/>
    <w:rsid w:val="5657A3D5"/>
    <w:rsid w:val="56CBE438"/>
    <w:rsid w:val="572BEC5A"/>
    <w:rsid w:val="5752CDD7"/>
    <w:rsid w:val="5759FAE4"/>
    <w:rsid w:val="577706F0"/>
    <w:rsid w:val="5792B8FB"/>
    <w:rsid w:val="5875CC10"/>
    <w:rsid w:val="58DA1722"/>
    <w:rsid w:val="59179B60"/>
    <w:rsid w:val="59B9581D"/>
    <w:rsid w:val="5A048B1E"/>
    <w:rsid w:val="5A229C5B"/>
    <w:rsid w:val="5A48EE98"/>
    <w:rsid w:val="5B2AA5D2"/>
    <w:rsid w:val="5CEFDDCD"/>
    <w:rsid w:val="5D141D99"/>
    <w:rsid w:val="5DA51895"/>
    <w:rsid w:val="5DAF87AF"/>
    <w:rsid w:val="5DE25581"/>
    <w:rsid w:val="5E4FE389"/>
    <w:rsid w:val="5EA5013E"/>
    <w:rsid w:val="5F40E8F6"/>
    <w:rsid w:val="5F5AD2F0"/>
    <w:rsid w:val="60452A74"/>
    <w:rsid w:val="60475DF0"/>
    <w:rsid w:val="6071179A"/>
    <w:rsid w:val="60866C7A"/>
    <w:rsid w:val="60C0D08A"/>
    <w:rsid w:val="61056696"/>
    <w:rsid w:val="61BF0FE5"/>
    <w:rsid w:val="62088B7A"/>
    <w:rsid w:val="620F7A02"/>
    <w:rsid w:val="63524F5F"/>
    <w:rsid w:val="639C03D5"/>
    <w:rsid w:val="63BD884E"/>
    <w:rsid w:val="6490F6B1"/>
    <w:rsid w:val="64DE97C0"/>
    <w:rsid w:val="65BB5429"/>
    <w:rsid w:val="65D22A4E"/>
    <w:rsid w:val="6612B332"/>
    <w:rsid w:val="662A1FA2"/>
    <w:rsid w:val="665820B5"/>
    <w:rsid w:val="67BD6EC6"/>
    <w:rsid w:val="67DECF97"/>
    <w:rsid w:val="68422AA6"/>
    <w:rsid w:val="68F4E118"/>
    <w:rsid w:val="69FE36AE"/>
    <w:rsid w:val="6C7D1EA3"/>
    <w:rsid w:val="6CDCCD97"/>
    <w:rsid w:val="6DA3762B"/>
    <w:rsid w:val="6DAF25A3"/>
    <w:rsid w:val="6E17C223"/>
    <w:rsid w:val="6F1BF262"/>
    <w:rsid w:val="6F61C224"/>
    <w:rsid w:val="726D3E0B"/>
    <w:rsid w:val="72908565"/>
    <w:rsid w:val="72D14D61"/>
    <w:rsid w:val="73559C67"/>
    <w:rsid w:val="73C068A7"/>
    <w:rsid w:val="73F27740"/>
    <w:rsid w:val="74C51EFA"/>
    <w:rsid w:val="74CC9704"/>
    <w:rsid w:val="75196B52"/>
    <w:rsid w:val="75CE3BCA"/>
    <w:rsid w:val="75E4C9FF"/>
    <w:rsid w:val="75F89B4C"/>
    <w:rsid w:val="766652EE"/>
    <w:rsid w:val="768CA601"/>
    <w:rsid w:val="76956C88"/>
    <w:rsid w:val="76A17D36"/>
    <w:rsid w:val="76C1154C"/>
    <w:rsid w:val="771AF4DB"/>
    <w:rsid w:val="776A0C2B"/>
    <w:rsid w:val="7786EE93"/>
    <w:rsid w:val="77D435BD"/>
    <w:rsid w:val="787BBEA1"/>
    <w:rsid w:val="789AC0E5"/>
    <w:rsid w:val="7904112E"/>
    <w:rsid w:val="7949E7E8"/>
    <w:rsid w:val="7975E318"/>
    <w:rsid w:val="7A2CE0FE"/>
    <w:rsid w:val="7BB0A4F1"/>
    <w:rsid w:val="7C1EF7FC"/>
    <w:rsid w:val="7CE64C6A"/>
    <w:rsid w:val="7CFC0684"/>
    <w:rsid w:val="7D563BCC"/>
    <w:rsid w:val="7D6BD087"/>
    <w:rsid w:val="7D8B2D83"/>
    <w:rsid w:val="7E59D8AA"/>
    <w:rsid w:val="7E64998C"/>
    <w:rsid w:val="7E688071"/>
    <w:rsid w:val="7EFF7591"/>
    <w:rsid w:val="7F7374A7"/>
    <w:rsid w:val="7FE34C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F5018"/>
  <w15:chartTrackingRefBased/>
  <w15:docId w15:val="{939D71FB-67EA-4B60-96DB-CDEE55504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26A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26A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42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F3B15"/>
    <w:pPr>
      <w:keepNext/>
      <w:keepLines/>
      <w:spacing w:before="40" w:after="0" w:line="480" w:lineRule="auto"/>
      <w:outlineLvl w:val="3"/>
    </w:pPr>
    <w:rPr>
      <w:rFonts w:asciiTheme="majorHAnsi" w:eastAsiaTheme="majorEastAsia" w:hAnsiTheme="majorHAnsi" w:cstheme="majorBidi"/>
      <w:i/>
      <w:color w:val="2E74B5" w:themeColor="accent1" w:themeShade="BF"/>
      <w:sz w:val="24"/>
      <w:szCs w:val="24"/>
      <w:lang w:eastAsia="zh-CN"/>
    </w:rPr>
  </w:style>
  <w:style w:type="paragraph" w:styleId="Heading5">
    <w:name w:val="heading 5"/>
    <w:basedOn w:val="Normal"/>
    <w:next w:val="Normal"/>
    <w:link w:val="Heading5Char"/>
    <w:uiPriority w:val="9"/>
    <w:unhideWhenUsed/>
    <w:qFormat/>
    <w:rsid w:val="00A05B9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F3B15"/>
    <w:pPr>
      <w:keepNext/>
      <w:keepLines/>
      <w:spacing w:before="40" w:after="0" w:line="480" w:lineRule="auto"/>
      <w:outlineLvl w:val="5"/>
    </w:pPr>
    <w:rPr>
      <w:rFonts w:asciiTheme="majorHAnsi" w:eastAsiaTheme="majorEastAsia" w:hAnsiTheme="majorHAnsi" w:cstheme="majorBidi"/>
      <w:iCs/>
      <w:color w:val="1F4D78" w:themeColor="accent1" w:themeShade="7F"/>
      <w:szCs w:val="24"/>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4041A"/>
    <w:pPr>
      <w:spacing w:line="480" w:lineRule="auto"/>
      <w:ind w:left="720"/>
      <w:contextualSpacing/>
    </w:pPr>
    <w:rPr>
      <w:rFonts w:eastAsia="DengXian" w:cstheme="minorHAnsi"/>
      <w:iCs/>
      <w:szCs w:val="24"/>
      <w:lang w:eastAsia="zh-CN"/>
    </w:rPr>
  </w:style>
  <w:style w:type="character" w:styleId="Hyperlink">
    <w:name w:val="Hyperlink"/>
    <w:basedOn w:val="DefaultParagraphFont"/>
    <w:uiPriority w:val="99"/>
    <w:unhideWhenUsed/>
    <w:rsid w:val="00E4041A"/>
    <w:rPr>
      <w:color w:val="0563C1" w:themeColor="hyperlink"/>
      <w:u w:val="single"/>
    </w:rPr>
  </w:style>
  <w:style w:type="character" w:customStyle="1" w:styleId="ListParagraphChar">
    <w:name w:val="List Paragraph Char"/>
    <w:basedOn w:val="DefaultParagraphFont"/>
    <w:link w:val="ListParagraph"/>
    <w:uiPriority w:val="34"/>
    <w:rsid w:val="00E4041A"/>
    <w:rPr>
      <w:rFonts w:eastAsia="DengXian" w:cstheme="minorHAnsi"/>
      <w:iCs/>
      <w:szCs w:val="24"/>
      <w:lang w:eastAsia="zh-CN"/>
    </w:rPr>
  </w:style>
  <w:style w:type="character" w:styleId="CommentReference">
    <w:name w:val="annotation reference"/>
    <w:basedOn w:val="DefaultParagraphFont"/>
    <w:uiPriority w:val="99"/>
    <w:semiHidden/>
    <w:unhideWhenUsed/>
    <w:rsid w:val="00E55A87"/>
    <w:rPr>
      <w:sz w:val="16"/>
      <w:szCs w:val="16"/>
    </w:rPr>
  </w:style>
  <w:style w:type="paragraph" w:styleId="CommentText">
    <w:name w:val="annotation text"/>
    <w:basedOn w:val="Normal"/>
    <w:link w:val="CommentTextChar"/>
    <w:uiPriority w:val="99"/>
    <w:unhideWhenUsed/>
    <w:rsid w:val="00E55A87"/>
    <w:pPr>
      <w:spacing w:line="240" w:lineRule="auto"/>
    </w:pPr>
    <w:rPr>
      <w:sz w:val="20"/>
      <w:szCs w:val="20"/>
    </w:rPr>
  </w:style>
  <w:style w:type="character" w:customStyle="1" w:styleId="CommentTextChar">
    <w:name w:val="Comment Text Char"/>
    <w:basedOn w:val="DefaultParagraphFont"/>
    <w:link w:val="CommentText"/>
    <w:uiPriority w:val="99"/>
    <w:rsid w:val="00E55A87"/>
    <w:rPr>
      <w:sz w:val="20"/>
      <w:szCs w:val="20"/>
    </w:rPr>
  </w:style>
  <w:style w:type="paragraph" w:styleId="CommentSubject">
    <w:name w:val="annotation subject"/>
    <w:basedOn w:val="CommentText"/>
    <w:next w:val="CommentText"/>
    <w:link w:val="CommentSubjectChar"/>
    <w:uiPriority w:val="99"/>
    <w:semiHidden/>
    <w:unhideWhenUsed/>
    <w:rsid w:val="00E55A87"/>
    <w:rPr>
      <w:b/>
      <w:bCs/>
    </w:rPr>
  </w:style>
  <w:style w:type="character" w:customStyle="1" w:styleId="CommentSubjectChar">
    <w:name w:val="Comment Subject Char"/>
    <w:basedOn w:val="CommentTextChar"/>
    <w:link w:val="CommentSubject"/>
    <w:uiPriority w:val="99"/>
    <w:semiHidden/>
    <w:rsid w:val="00E55A87"/>
    <w:rPr>
      <w:b/>
      <w:bCs/>
      <w:sz w:val="20"/>
      <w:szCs w:val="20"/>
    </w:rPr>
  </w:style>
  <w:style w:type="paragraph" w:styleId="BalloonText">
    <w:name w:val="Balloon Text"/>
    <w:basedOn w:val="Normal"/>
    <w:link w:val="BalloonTextChar"/>
    <w:uiPriority w:val="99"/>
    <w:semiHidden/>
    <w:unhideWhenUsed/>
    <w:rsid w:val="00E55A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5A87"/>
    <w:rPr>
      <w:rFonts w:ascii="Segoe UI" w:hAnsi="Segoe UI" w:cs="Segoe UI"/>
      <w:sz w:val="18"/>
      <w:szCs w:val="18"/>
    </w:rPr>
  </w:style>
  <w:style w:type="paragraph" w:styleId="Header">
    <w:name w:val="header"/>
    <w:basedOn w:val="Normal"/>
    <w:link w:val="HeaderChar"/>
    <w:uiPriority w:val="99"/>
    <w:unhideWhenUsed/>
    <w:rsid w:val="00326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61A5"/>
  </w:style>
  <w:style w:type="paragraph" w:styleId="Footer">
    <w:name w:val="footer"/>
    <w:basedOn w:val="Normal"/>
    <w:link w:val="FooterChar"/>
    <w:uiPriority w:val="99"/>
    <w:unhideWhenUsed/>
    <w:rsid w:val="00326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61A5"/>
  </w:style>
  <w:style w:type="character" w:customStyle="1" w:styleId="Heading1Char">
    <w:name w:val="Heading 1 Char"/>
    <w:basedOn w:val="DefaultParagraphFont"/>
    <w:link w:val="Heading1"/>
    <w:uiPriority w:val="9"/>
    <w:rsid w:val="00A26A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26ADF"/>
    <w:rPr>
      <w:rFonts w:asciiTheme="majorHAnsi" w:eastAsiaTheme="majorEastAsia" w:hAnsiTheme="majorHAnsi" w:cstheme="majorBidi"/>
      <w:color w:val="2E74B5" w:themeColor="accent1" w:themeShade="BF"/>
      <w:sz w:val="26"/>
      <w:szCs w:val="26"/>
    </w:rPr>
  </w:style>
  <w:style w:type="paragraph" w:customStyle="1" w:styleId="paragraph">
    <w:name w:val="paragraph"/>
    <w:basedOn w:val="Normal"/>
    <w:rsid w:val="00CD3E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CD3E72"/>
  </w:style>
  <w:style w:type="character" w:customStyle="1" w:styleId="eop">
    <w:name w:val="eop"/>
    <w:basedOn w:val="DefaultParagraphFont"/>
    <w:rsid w:val="00CD3E72"/>
  </w:style>
  <w:style w:type="table" w:styleId="TableGrid">
    <w:name w:val="Table Grid"/>
    <w:basedOn w:val="TableNormal"/>
    <w:uiPriority w:val="39"/>
    <w:rsid w:val="001B0B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04209"/>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A05B9E"/>
    <w:rPr>
      <w:rFonts w:asciiTheme="majorHAnsi" w:eastAsiaTheme="majorEastAsia" w:hAnsiTheme="majorHAnsi" w:cstheme="majorBidi"/>
      <w:color w:val="2E74B5" w:themeColor="accent1" w:themeShade="BF"/>
    </w:rPr>
  </w:style>
  <w:style w:type="table" w:customStyle="1" w:styleId="TableGrid4">
    <w:name w:val="Table Grid4"/>
    <w:basedOn w:val="TableNormal"/>
    <w:next w:val="TableGrid"/>
    <w:uiPriority w:val="39"/>
    <w:rsid w:val="00A05B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4CFA"/>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87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F3B15"/>
    <w:rPr>
      <w:rFonts w:asciiTheme="majorHAnsi" w:eastAsiaTheme="majorEastAsia" w:hAnsiTheme="majorHAnsi" w:cstheme="majorBidi"/>
      <w:i/>
      <w:color w:val="2E74B5" w:themeColor="accent1" w:themeShade="BF"/>
      <w:sz w:val="24"/>
      <w:szCs w:val="24"/>
      <w:lang w:eastAsia="zh-CN"/>
    </w:rPr>
  </w:style>
  <w:style w:type="character" w:customStyle="1" w:styleId="Heading6Char">
    <w:name w:val="Heading 6 Char"/>
    <w:basedOn w:val="DefaultParagraphFont"/>
    <w:link w:val="Heading6"/>
    <w:uiPriority w:val="9"/>
    <w:rsid w:val="008F3B15"/>
    <w:rPr>
      <w:rFonts w:asciiTheme="majorHAnsi" w:eastAsiaTheme="majorEastAsia" w:hAnsiTheme="majorHAnsi" w:cstheme="majorBidi"/>
      <w:iCs/>
      <w:color w:val="1F4D78" w:themeColor="accent1" w:themeShade="7F"/>
      <w:szCs w:val="24"/>
      <w:lang w:eastAsia="zh-CN"/>
    </w:rPr>
  </w:style>
  <w:style w:type="paragraph" w:customStyle="1" w:styleId="EndNoteBibliographyTitle">
    <w:name w:val="EndNote Bibliography Title"/>
    <w:basedOn w:val="Normal"/>
    <w:link w:val="EndNoteBibliographyTitleChar"/>
    <w:rsid w:val="008F3B15"/>
    <w:pPr>
      <w:spacing w:after="0" w:line="480" w:lineRule="auto"/>
      <w:jc w:val="center"/>
    </w:pPr>
    <w:rPr>
      <w:rFonts w:ascii="Calibri" w:eastAsia="DengXian" w:hAnsi="Calibri" w:cs="Calibri"/>
      <w:iCs/>
      <w:noProof/>
      <w:szCs w:val="24"/>
      <w:lang w:eastAsia="zh-CN"/>
    </w:rPr>
  </w:style>
  <w:style w:type="character" w:customStyle="1" w:styleId="EndNoteBibliographyTitleChar">
    <w:name w:val="EndNote Bibliography Title Char"/>
    <w:basedOn w:val="DefaultParagraphFont"/>
    <w:link w:val="EndNoteBibliographyTitle"/>
    <w:rsid w:val="008F3B15"/>
    <w:rPr>
      <w:rFonts w:ascii="Calibri" w:eastAsia="DengXian" w:hAnsi="Calibri" w:cs="Calibri"/>
      <w:iCs/>
      <w:noProof/>
      <w:szCs w:val="24"/>
      <w:lang w:val="en-US" w:eastAsia="zh-CN"/>
    </w:rPr>
  </w:style>
  <w:style w:type="paragraph" w:customStyle="1" w:styleId="EndNoteBibliography">
    <w:name w:val="EndNote Bibliography"/>
    <w:basedOn w:val="Normal"/>
    <w:link w:val="EndNoteBibliographyChar"/>
    <w:rsid w:val="008F3B15"/>
    <w:pPr>
      <w:spacing w:line="240" w:lineRule="auto"/>
    </w:pPr>
    <w:rPr>
      <w:rFonts w:ascii="Calibri" w:eastAsia="DengXian" w:hAnsi="Calibri" w:cs="Calibri"/>
      <w:iCs/>
      <w:noProof/>
      <w:szCs w:val="24"/>
      <w:lang w:eastAsia="zh-CN"/>
    </w:rPr>
  </w:style>
  <w:style w:type="character" w:customStyle="1" w:styleId="EndNoteBibliographyChar">
    <w:name w:val="EndNote Bibliography Char"/>
    <w:basedOn w:val="DefaultParagraphFont"/>
    <w:link w:val="EndNoteBibliography"/>
    <w:rsid w:val="008F3B15"/>
    <w:rPr>
      <w:rFonts w:ascii="Calibri" w:eastAsia="DengXian" w:hAnsi="Calibri" w:cs="Calibri"/>
      <w:iCs/>
      <w:noProof/>
      <w:szCs w:val="24"/>
      <w:lang w:val="en-US" w:eastAsia="zh-CN"/>
    </w:rPr>
  </w:style>
  <w:style w:type="table" w:customStyle="1" w:styleId="TableGrid2">
    <w:name w:val="Table Grid2"/>
    <w:basedOn w:val="TableNormal"/>
    <w:next w:val="TableGrid"/>
    <w:uiPriority w:val="59"/>
    <w:rsid w:val="008F3B15"/>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F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F3B15"/>
    <w:pPr>
      <w:spacing w:after="0" w:line="240" w:lineRule="auto"/>
    </w:pPr>
    <w:rPr>
      <w:rFonts w:ascii="Arial" w:hAnsi="Arial"/>
    </w:rPr>
  </w:style>
  <w:style w:type="paragraph" w:styleId="TOCHeading">
    <w:name w:val="TOC Heading"/>
    <w:basedOn w:val="Heading1"/>
    <w:next w:val="Normal"/>
    <w:uiPriority w:val="39"/>
    <w:unhideWhenUsed/>
    <w:qFormat/>
    <w:rsid w:val="008F3B15"/>
    <w:pPr>
      <w:outlineLvl w:val="9"/>
    </w:pPr>
    <w:rPr>
      <w:rFonts w:cstheme="minorHAnsi"/>
      <w:iCs/>
      <w:lang w:eastAsia="zh-CN"/>
    </w:rPr>
  </w:style>
  <w:style w:type="paragraph" w:styleId="TOC1">
    <w:name w:val="toc 1"/>
    <w:basedOn w:val="Normal"/>
    <w:next w:val="Normal"/>
    <w:autoRedefine/>
    <w:uiPriority w:val="39"/>
    <w:unhideWhenUsed/>
    <w:rsid w:val="008F3B15"/>
    <w:pPr>
      <w:tabs>
        <w:tab w:val="right" w:leader="dot" w:pos="9016"/>
      </w:tabs>
      <w:spacing w:after="100" w:line="480" w:lineRule="auto"/>
    </w:pPr>
    <w:rPr>
      <w:rFonts w:eastAsia="DengXian" w:cstheme="minorHAnsi"/>
      <w:iCs/>
      <w:szCs w:val="24"/>
      <w:lang w:eastAsia="zh-CN"/>
    </w:rPr>
  </w:style>
  <w:style w:type="paragraph" w:styleId="TOC2">
    <w:name w:val="toc 2"/>
    <w:basedOn w:val="Normal"/>
    <w:next w:val="Normal"/>
    <w:autoRedefine/>
    <w:uiPriority w:val="39"/>
    <w:unhideWhenUsed/>
    <w:rsid w:val="008F3B15"/>
    <w:pPr>
      <w:spacing w:after="100" w:line="480" w:lineRule="auto"/>
      <w:ind w:left="220"/>
    </w:pPr>
    <w:rPr>
      <w:rFonts w:eastAsia="DengXian" w:cstheme="minorHAnsi"/>
      <w:iCs/>
      <w:szCs w:val="24"/>
      <w:lang w:eastAsia="zh-CN"/>
    </w:rPr>
  </w:style>
  <w:style w:type="paragraph" w:styleId="TOC3">
    <w:name w:val="toc 3"/>
    <w:basedOn w:val="Normal"/>
    <w:next w:val="Normal"/>
    <w:autoRedefine/>
    <w:uiPriority w:val="39"/>
    <w:unhideWhenUsed/>
    <w:rsid w:val="008F3B15"/>
    <w:pPr>
      <w:spacing w:after="100" w:line="480" w:lineRule="auto"/>
      <w:ind w:left="440"/>
    </w:pPr>
    <w:rPr>
      <w:rFonts w:eastAsia="DengXian" w:cstheme="minorHAnsi"/>
      <w:iCs/>
      <w:szCs w:val="24"/>
      <w:lang w:eastAsia="zh-CN"/>
    </w:rPr>
  </w:style>
  <w:style w:type="paragraph" w:styleId="TOC4">
    <w:name w:val="toc 4"/>
    <w:basedOn w:val="Normal"/>
    <w:next w:val="Normal"/>
    <w:autoRedefine/>
    <w:uiPriority w:val="39"/>
    <w:unhideWhenUsed/>
    <w:rsid w:val="008F3B15"/>
    <w:pPr>
      <w:spacing w:after="100"/>
      <w:ind w:left="660"/>
    </w:pPr>
    <w:rPr>
      <w:rFonts w:eastAsiaTheme="minorEastAsia" w:cstheme="minorHAnsi"/>
      <w:iCs/>
      <w:szCs w:val="24"/>
      <w:lang w:eastAsia="en-GB"/>
    </w:rPr>
  </w:style>
  <w:style w:type="paragraph" w:styleId="TOC5">
    <w:name w:val="toc 5"/>
    <w:basedOn w:val="Normal"/>
    <w:next w:val="Normal"/>
    <w:autoRedefine/>
    <w:uiPriority w:val="39"/>
    <w:unhideWhenUsed/>
    <w:rsid w:val="008F3B15"/>
    <w:pPr>
      <w:spacing w:after="100"/>
      <w:ind w:left="880"/>
    </w:pPr>
    <w:rPr>
      <w:rFonts w:eastAsiaTheme="minorEastAsia" w:cstheme="minorHAnsi"/>
      <w:iCs/>
      <w:szCs w:val="24"/>
      <w:lang w:eastAsia="en-GB"/>
    </w:rPr>
  </w:style>
  <w:style w:type="paragraph" w:styleId="TOC6">
    <w:name w:val="toc 6"/>
    <w:basedOn w:val="Normal"/>
    <w:next w:val="Normal"/>
    <w:autoRedefine/>
    <w:uiPriority w:val="39"/>
    <w:unhideWhenUsed/>
    <w:rsid w:val="008F3B15"/>
    <w:pPr>
      <w:spacing w:after="100"/>
      <w:ind w:left="1100"/>
    </w:pPr>
    <w:rPr>
      <w:rFonts w:eastAsiaTheme="minorEastAsia" w:cstheme="minorHAnsi"/>
      <w:iCs/>
      <w:szCs w:val="24"/>
      <w:lang w:eastAsia="en-GB"/>
    </w:rPr>
  </w:style>
  <w:style w:type="paragraph" w:styleId="TOC7">
    <w:name w:val="toc 7"/>
    <w:basedOn w:val="Normal"/>
    <w:next w:val="Normal"/>
    <w:autoRedefine/>
    <w:uiPriority w:val="39"/>
    <w:unhideWhenUsed/>
    <w:rsid w:val="008F3B15"/>
    <w:pPr>
      <w:spacing w:after="100"/>
      <w:ind w:left="1320"/>
    </w:pPr>
    <w:rPr>
      <w:rFonts w:eastAsiaTheme="minorEastAsia" w:cstheme="minorHAnsi"/>
      <w:iCs/>
      <w:szCs w:val="24"/>
      <w:lang w:eastAsia="en-GB"/>
    </w:rPr>
  </w:style>
  <w:style w:type="paragraph" w:styleId="TOC8">
    <w:name w:val="toc 8"/>
    <w:basedOn w:val="Normal"/>
    <w:next w:val="Normal"/>
    <w:autoRedefine/>
    <w:uiPriority w:val="39"/>
    <w:unhideWhenUsed/>
    <w:rsid w:val="008F3B15"/>
    <w:pPr>
      <w:spacing w:after="100"/>
      <w:ind w:left="1540"/>
    </w:pPr>
    <w:rPr>
      <w:rFonts w:eastAsiaTheme="minorEastAsia" w:cstheme="minorHAnsi"/>
      <w:iCs/>
      <w:szCs w:val="24"/>
      <w:lang w:eastAsia="en-GB"/>
    </w:rPr>
  </w:style>
  <w:style w:type="paragraph" w:styleId="TOC9">
    <w:name w:val="toc 9"/>
    <w:basedOn w:val="Normal"/>
    <w:next w:val="Normal"/>
    <w:autoRedefine/>
    <w:uiPriority w:val="39"/>
    <w:unhideWhenUsed/>
    <w:rsid w:val="008F3B15"/>
    <w:pPr>
      <w:spacing w:after="100"/>
      <w:ind w:left="1760"/>
    </w:pPr>
    <w:rPr>
      <w:rFonts w:eastAsiaTheme="minorEastAsia" w:cstheme="minorHAnsi"/>
      <w:iCs/>
      <w:szCs w:val="24"/>
      <w:lang w:eastAsia="en-GB"/>
    </w:rPr>
  </w:style>
  <w:style w:type="paragraph" w:customStyle="1" w:styleId="Default">
    <w:name w:val="Default"/>
    <w:rsid w:val="008F3B15"/>
    <w:pPr>
      <w:autoSpaceDE w:val="0"/>
      <w:autoSpaceDN w:val="0"/>
      <w:adjustRightInd w:val="0"/>
      <w:spacing w:after="0" w:line="240" w:lineRule="auto"/>
    </w:pPr>
    <w:rPr>
      <w:rFonts w:ascii="Lato" w:hAnsi="Lato" w:cs="Lato"/>
      <w:color w:val="000000"/>
      <w:sz w:val="24"/>
      <w:szCs w:val="24"/>
    </w:rPr>
  </w:style>
  <w:style w:type="numbering" w:customStyle="1" w:styleId="NoList1">
    <w:name w:val="No List1"/>
    <w:next w:val="NoList"/>
    <w:uiPriority w:val="99"/>
    <w:semiHidden/>
    <w:unhideWhenUsed/>
    <w:rsid w:val="008F3B15"/>
  </w:style>
  <w:style w:type="table" w:customStyle="1" w:styleId="TableGrid21">
    <w:name w:val="Table Grid21"/>
    <w:basedOn w:val="TableNormal"/>
    <w:next w:val="TableGrid"/>
    <w:uiPriority w:val="59"/>
    <w:rsid w:val="008F3B15"/>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F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3B15"/>
    <w:pPr>
      <w:spacing w:after="200" w:line="240" w:lineRule="auto"/>
    </w:pPr>
    <w:rPr>
      <w:rFonts w:eastAsia="DengXian" w:cstheme="minorHAnsi"/>
      <w:i/>
      <w:color w:val="44546A" w:themeColor="text2"/>
      <w:sz w:val="18"/>
      <w:szCs w:val="18"/>
      <w:lang w:eastAsia="zh-CN"/>
    </w:rPr>
  </w:style>
  <w:style w:type="table" w:customStyle="1" w:styleId="TableGrid22">
    <w:name w:val="Table Grid22"/>
    <w:basedOn w:val="TableNormal"/>
    <w:next w:val="TableGrid"/>
    <w:uiPriority w:val="59"/>
    <w:rsid w:val="008F3B15"/>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8F3B15"/>
  </w:style>
  <w:style w:type="table" w:customStyle="1" w:styleId="TableGrid6">
    <w:name w:val="Table Grid6"/>
    <w:basedOn w:val="TableNormal"/>
    <w:next w:val="TableGrid"/>
    <w:uiPriority w:val="39"/>
    <w:rsid w:val="008F3B15"/>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F3B15"/>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F3B15"/>
    <w:pPr>
      <w:spacing w:before="100" w:beforeAutospacing="1" w:after="100" w:afterAutospacing="1" w:line="240" w:lineRule="auto"/>
    </w:pPr>
    <w:rPr>
      <w:rFonts w:ascii="Times New Roman" w:eastAsia="Times New Roman" w:hAnsi="Times New Roman" w:cs="Times New Roman"/>
      <w:iCs/>
      <w:sz w:val="24"/>
      <w:szCs w:val="24"/>
      <w:lang w:eastAsia="en-GB"/>
    </w:rPr>
  </w:style>
  <w:style w:type="character" w:styleId="Emphasis">
    <w:name w:val="Emphasis"/>
    <w:basedOn w:val="DefaultParagraphFont"/>
    <w:uiPriority w:val="20"/>
    <w:qFormat/>
    <w:rsid w:val="008F3B15"/>
    <w:rPr>
      <w:i/>
      <w:iCs/>
    </w:rPr>
  </w:style>
  <w:style w:type="character" w:styleId="FollowedHyperlink">
    <w:name w:val="FollowedHyperlink"/>
    <w:basedOn w:val="DefaultParagraphFont"/>
    <w:uiPriority w:val="99"/>
    <w:semiHidden/>
    <w:unhideWhenUsed/>
    <w:rsid w:val="008F3B15"/>
    <w:rPr>
      <w:color w:val="954F72" w:themeColor="followedHyperlink"/>
      <w:u w:val="single"/>
    </w:rPr>
  </w:style>
  <w:style w:type="character" w:styleId="LineNumber">
    <w:name w:val="line number"/>
    <w:basedOn w:val="DefaultParagraphFont"/>
    <w:uiPriority w:val="99"/>
    <w:semiHidden/>
    <w:unhideWhenUsed/>
    <w:rsid w:val="008F3B15"/>
  </w:style>
  <w:style w:type="table" w:customStyle="1" w:styleId="TableGrid7">
    <w:name w:val="Table Grid7"/>
    <w:basedOn w:val="TableNormal"/>
    <w:next w:val="TableGrid"/>
    <w:uiPriority w:val="39"/>
    <w:rsid w:val="008F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F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8F3B15"/>
    <w:pPr>
      <w:spacing w:after="0" w:line="240" w:lineRule="auto"/>
    </w:pPr>
    <w:rPr>
      <w:rFonts w:ascii="Arial" w:hAnsi="Arial"/>
    </w:rPr>
  </w:style>
  <w:style w:type="character" w:customStyle="1" w:styleId="contentpasted0">
    <w:name w:val="contentpasted0"/>
    <w:basedOn w:val="DefaultParagraphFont"/>
    <w:rsid w:val="008F3B15"/>
  </w:style>
  <w:style w:type="numbering" w:customStyle="1" w:styleId="NoList3">
    <w:name w:val="No List3"/>
    <w:next w:val="NoList"/>
    <w:uiPriority w:val="99"/>
    <w:semiHidden/>
    <w:unhideWhenUsed/>
    <w:rsid w:val="008F3B15"/>
  </w:style>
  <w:style w:type="table" w:customStyle="1" w:styleId="TableGrid9">
    <w:name w:val="Table Grid9"/>
    <w:basedOn w:val="TableNormal"/>
    <w:next w:val="TableGrid"/>
    <w:uiPriority w:val="39"/>
    <w:rsid w:val="008F3B15"/>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F3B15"/>
  </w:style>
  <w:style w:type="table" w:customStyle="1" w:styleId="TableGrid13">
    <w:name w:val="Table Grid13"/>
    <w:basedOn w:val="TableNormal"/>
    <w:next w:val="TableGrid"/>
    <w:uiPriority w:val="39"/>
    <w:rsid w:val="008F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F3B15"/>
    <w:rPr>
      <w:b/>
      <w:bCs/>
    </w:rPr>
  </w:style>
  <w:style w:type="character" w:customStyle="1" w:styleId="Fuentedeprrafopredeter1">
    <w:name w:val="Fuente de párrafo predeter.1"/>
    <w:rsid w:val="008F3B15"/>
  </w:style>
  <w:style w:type="character" w:customStyle="1" w:styleId="NoSpacingChar">
    <w:name w:val="No Spacing Char"/>
    <w:basedOn w:val="DefaultParagraphFont"/>
    <w:link w:val="NoSpacing"/>
    <w:uiPriority w:val="1"/>
    <w:rsid w:val="008F3B15"/>
    <w:rPr>
      <w:rFonts w:ascii="Arial" w:hAnsi="Arial"/>
    </w:rPr>
  </w:style>
  <w:style w:type="paragraph" w:customStyle="1" w:styleId="L1-FlLSp12">
    <w:name w:val="L1-FlL Sp&amp;1/2"/>
    <w:basedOn w:val="Normal"/>
    <w:rsid w:val="008F3B15"/>
    <w:pPr>
      <w:tabs>
        <w:tab w:val="left" w:pos="1152"/>
      </w:tabs>
      <w:spacing w:after="0" w:line="360" w:lineRule="atLeast"/>
    </w:pPr>
    <w:rPr>
      <w:rFonts w:eastAsia="Times New Roman" w:cs="Times New Roman"/>
      <w:szCs w:val="20"/>
    </w:rPr>
  </w:style>
  <w:style w:type="paragraph" w:customStyle="1" w:styleId="SL-FlLftSgl">
    <w:name w:val="SL-Fl Lft Sgl"/>
    <w:basedOn w:val="Normal"/>
    <w:rsid w:val="008F3B15"/>
    <w:pPr>
      <w:spacing w:after="0" w:line="240" w:lineRule="atLeast"/>
    </w:pPr>
    <w:rPr>
      <w:rFonts w:eastAsia="Times New Roman" w:cs="Times New Roman"/>
      <w:szCs w:val="20"/>
    </w:rPr>
  </w:style>
  <w:style w:type="character" w:customStyle="1" w:styleId="BoldUnderscore">
    <w:name w:val="BoldUnderscore"/>
    <w:uiPriority w:val="1"/>
    <w:qFormat/>
    <w:rsid w:val="008F3B15"/>
    <w:rPr>
      <w:b/>
      <w:bCs/>
      <w:u w:val="single"/>
    </w:rPr>
  </w:style>
  <w:style w:type="numbering" w:customStyle="1" w:styleId="NoList21">
    <w:name w:val="No List21"/>
    <w:next w:val="NoList"/>
    <w:uiPriority w:val="99"/>
    <w:semiHidden/>
    <w:unhideWhenUsed/>
    <w:rsid w:val="008F3B15"/>
  </w:style>
  <w:style w:type="table" w:customStyle="1" w:styleId="TableGrid23">
    <w:name w:val="Table Grid23"/>
    <w:basedOn w:val="TableNormal"/>
    <w:next w:val="TableGrid"/>
    <w:uiPriority w:val="39"/>
    <w:rsid w:val="008F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A6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1339828">
      <w:bodyDiv w:val="1"/>
      <w:marLeft w:val="0"/>
      <w:marRight w:val="0"/>
      <w:marTop w:val="0"/>
      <w:marBottom w:val="0"/>
      <w:divBdr>
        <w:top w:val="none" w:sz="0" w:space="0" w:color="auto"/>
        <w:left w:val="none" w:sz="0" w:space="0" w:color="auto"/>
        <w:bottom w:val="none" w:sz="0" w:space="0" w:color="auto"/>
        <w:right w:val="none" w:sz="0" w:space="0" w:color="auto"/>
      </w:divBdr>
      <w:divsChild>
        <w:div w:id="417681751">
          <w:marLeft w:val="0"/>
          <w:marRight w:val="0"/>
          <w:marTop w:val="0"/>
          <w:marBottom w:val="0"/>
          <w:divBdr>
            <w:top w:val="none" w:sz="0" w:space="0" w:color="auto"/>
            <w:left w:val="none" w:sz="0" w:space="0" w:color="auto"/>
            <w:bottom w:val="none" w:sz="0" w:space="0" w:color="auto"/>
            <w:right w:val="none" w:sz="0" w:space="0" w:color="auto"/>
          </w:divBdr>
        </w:div>
        <w:div w:id="1814516899">
          <w:marLeft w:val="0"/>
          <w:marRight w:val="0"/>
          <w:marTop w:val="0"/>
          <w:marBottom w:val="0"/>
          <w:divBdr>
            <w:top w:val="none" w:sz="0" w:space="0" w:color="auto"/>
            <w:left w:val="none" w:sz="0" w:space="0" w:color="auto"/>
            <w:bottom w:val="none" w:sz="0" w:space="0" w:color="auto"/>
            <w:right w:val="none" w:sz="0" w:space="0" w:color="auto"/>
          </w:divBdr>
        </w:div>
      </w:divsChild>
    </w:div>
    <w:div w:id="472187014">
      <w:bodyDiv w:val="1"/>
      <w:marLeft w:val="0"/>
      <w:marRight w:val="0"/>
      <w:marTop w:val="0"/>
      <w:marBottom w:val="0"/>
      <w:divBdr>
        <w:top w:val="none" w:sz="0" w:space="0" w:color="auto"/>
        <w:left w:val="none" w:sz="0" w:space="0" w:color="auto"/>
        <w:bottom w:val="none" w:sz="0" w:space="0" w:color="auto"/>
        <w:right w:val="none" w:sz="0" w:space="0" w:color="auto"/>
      </w:divBdr>
    </w:div>
    <w:div w:id="1160342441">
      <w:bodyDiv w:val="1"/>
      <w:marLeft w:val="0"/>
      <w:marRight w:val="0"/>
      <w:marTop w:val="0"/>
      <w:marBottom w:val="0"/>
      <w:divBdr>
        <w:top w:val="none" w:sz="0" w:space="0" w:color="auto"/>
        <w:left w:val="none" w:sz="0" w:space="0" w:color="auto"/>
        <w:bottom w:val="none" w:sz="0" w:space="0" w:color="auto"/>
        <w:right w:val="none" w:sz="0" w:space="0" w:color="auto"/>
      </w:divBdr>
      <w:divsChild>
        <w:div w:id="1497039204">
          <w:marLeft w:val="0"/>
          <w:marRight w:val="0"/>
          <w:marTop w:val="0"/>
          <w:marBottom w:val="0"/>
          <w:divBdr>
            <w:top w:val="none" w:sz="0" w:space="0" w:color="auto"/>
            <w:left w:val="none" w:sz="0" w:space="0" w:color="auto"/>
            <w:bottom w:val="none" w:sz="0" w:space="0" w:color="auto"/>
            <w:right w:val="none" w:sz="0" w:space="0" w:color="auto"/>
          </w:divBdr>
        </w:div>
        <w:div w:id="1827168298">
          <w:marLeft w:val="0"/>
          <w:marRight w:val="0"/>
          <w:marTop w:val="0"/>
          <w:marBottom w:val="0"/>
          <w:divBdr>
            <w:top w:val="none" w:sz="0" w:space="0" w:color="auto"/>
            <w:left w:val="none" w:sz="0" w:space="0" w:color="auto"/>
            <w:bottom w:val="none" w:sz="0" w:space="0" w:color="auto"/>
            <w:right w:val="none" w:sz="0" w:space="0" w:color="auto"/>
          </w:divBdr>
        </w:div>
      </w:divsChild>
    </w:div>
    <w:div w:id="1556164830">
      <w:bodyDiv w:val="1"/>
      <w:marLeft w:val="0"/>
      <w:marRight w:val="0"/>
      <w:marTop w:val="0"/>
      <w:marBottom w:val="0"/>
      <w:divBdr>
        <w:top w:val="none" w:sz="0" w:space="0" w:color="auto"/>
        <w:left w:val="none" w:sz="0" w:space="0" w:color="auto"/>
        <w:bottom w:val="none" w:sz="0" w:space="0" w:color="auto"/>
        <w:right w:val="none" w:sz="0" w:space="0" w:color="auto"/>
      </w:divBdr>
      <w:divsChild>
        <w:div w:id="831682480">
          <w:marLeft w:val="0"/>
          <w:marRight w:val="0"/>
          <w:marTop w:val="0"/>
          <w:marBottom w:val="0"/>
          <w:divBdr>
            <w:top w:val="none" w:sz="0" w:space="0" w:color="auto"/>
            <w:left w:val="none" w:sz="0" w:space="0" w:color="auto"/>
            <w:bottom w:val="none" w:sz="0" w:space="0" w:color="auto"/>
            <w:right w:val="none" w:sz="0" w:space="0" w:color="auto"/>
          </w:divBdr>
        </w:div>
        <w:div w:id="954941640">
          <w:marLeft w:val="0"/>
          <w:marRight w:val="0"/>
          <w:marTop w:val="0"/>
          <w:marBottom w:val="0"/>
          <w:divBdr>
            <w:top w:val="none" w:sz="0" w:space="0" w:color="auto"/>
            <w:left w:val="none" w:sz="0" w:space="0" w:color="auto"/>
            <w:bottom w:val="none" w:sz="0" w:space="0" w:color="auto"/>
            <w:right w:val="none" w:sz="0" w:space="0" w:color="auto"/>
          </w:divBdr>
        </w:div>
      </w:divsChild>
    </w:div>
    <w:div w:id="1643272235">
      <w:bodyDiv w:val="1"/>
      <w:marLeft w:val="0"/>
      <w:marRight w:val="0"/>
      <w:marTop w:val="0"/>
      <w:marBottom w:val="0"/>
      <w:divBdr>
        <w:top w:val="none" w:sz="0" w:space="0" w:color="auto"/>
        <w:left w:val="none" w:sz="0" w:space="0" w:color="auto"/>
        <w:bottom w:val="none" w:sz="0" w:space="0" w:color="auto"/>
        <w:right w:val="none" w:sz="0" w:space="0" w:color="auto"/>
      </w:divBdr>
      <w:divsChild>
        <w:div w:id="79642755">
          <w:marLeft w:val="0"/>
          <w:marRight w:val="0"/>
          <w:marTop w:val="0"/>
          <w:marBottom w:val="0"/>
          <w:divBdr>
            <w:top w:val="none" w:sz="0" w:space="0" w:color="auto"/>
            <w:left w:val="none" w:sz="0" w:space="0" w:color="auto"/>
            <w:bottom w:val="none" w:sz="0" w:space="0" w:color="auto"/>
            <w:right w:val="none" w:sz="0" w:space="0" w:color="auto"/>
          </w:divBdr>
        </w:div>
        <w:div w:id="128016623">
          <w:marLeft w:val="0"/>
          <w:marRight w:val="0"/>
          <w:marTop w:val="0"/>
          <w:marBottom w:val="0"/>
          <w:divBdr>
            <w:top w:val="none" w:sz="0" w:space="0" w:color="auto"/>
            <w:left w:val="none" w:sz="0" w:space="0" w:color="auto"/>
            <w:bottom w:val="none" w:sz="0" w:space="0" w:color="auto"/>
            <w:right w:val="none" w:sz="0" w:space="0" w:color="auto"/>
          </w:divBdr>
        </w:div>
        <w:div w:id="974260521">
          <w:marLeft w:val="0"/>
          <w:marRight w:val="0"/>
          <w:marTop w:val="0"/>
          <w:marBottom w:val="0"/>
          <w:divBdr>
            <w:top w:val="none" w:sz="0" w:space="0" w:color="auto"/>
            <w:left w:val="none" w:sz="0" w:space="0" w:color="auto"/>
            <w:bottom w:val="none" w:sz="0" w:space="0" w:color="auto"/>
            <w:right w:val="none" w:sz="0" w:space="0" w:color="auto"/>
          </w:divBdr>
        </w:div>
        <w:div w:id="1621297841">
          <w:marLeft w:val="0"/>
          <w:marRight w:val="0"/>
          <w:marTop w:val="0"/>
          <w:marBottom w:val="0"/>
          <w:divBdr>
            <w:top w:val="none" w:sz="0" w:space="0" w:color="auto"/>
            <w:left w:val="none" w:sz="0" w:space="0" w:color="auto"/>
            <w:bottom w:val="none" w:sz="0" w:space="0" w:color="auto"/>
            <w:right w:val="none" w:sz="0" w:space="0" w:color="auto"/>
          </w:divBdr>
        </w:div>
        <w:div w:id="1961718959">
          <w:marLeft w:val="0"/>
          <w:marRight w:val="0"/>
          <w:marTop w:val="0"/>
          <w:marBottom w:val="0"/>
          <w:divBdr>
            <w:top w:val="none" w:sz="0" w:space="0" w:color="auto"/>
            <w:left w:val="none" w:sz="0" w:space="0" w:color="auto"/>
            <w:bottom w:val="none" w:sz="0" w:space="0" w:color="auto"/>
            <w:right w:val="none" w:sz="0" w:space="0" w:color="auto"/>
          </w:divBdr>
        </w:div>
      </w:divsChild>
    </w:div>
    <w:div w:id="2132629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j.band@swansea.ac.uk"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1B187E07B5CD24598F0DE2435390DA9" ma:contentTypeVersion="4" ma:contentTypeDescription="Create a new document." ma:contentTypeScope="" ma:versionID="4c72af74218271c9bd6a30b5c6ca5939">
  <xsd:schema xmlns:xsd="http://www.w3.org/2001/XMLSchema" xmlns:xs="http://www.w3.org/2001/XMLSchema" xmlns:p="http://schemas.microsoft.com/office/2006/metadata/properties" xmlns:ns2="9f8affc1-1773-451c-8f00-5d38c91816ea" targetNamespace="http://schemas.microsoft.com/office/2006/metadata/properties" ma:root="true" ma:fieldsID="3072fe8efd90d7361363a5980aa78a51" ns2:_="">
    <xsd:import namespace="9f8affc1-1773-451c-8f00-5d38c91816e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8affc1-1773-451c-8f00-5d38c91816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4B68FA-5BAB-426D-BDFB-2B7A5BBAB4FB}">
  <ds:schemaRefs>
    <ds:schemaRef ds:uri="http://schemas.openxmlformats.org/officeDocument/2006/bibliography"/>
  </ds:schemaRefs>
</ds:datastoreItem>
</file>

<file path=customXml/itemProps2.xml><?xml version="1.0" encoding="utf-8"?>
<ds:datastoreItem xmlns:ds="http://schemas.openxmlformats.org/officeDocument/2006/customXml" ds:itemID="{E86713B6-6C37-4523-9014-AF7A50EA94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8affc1-1773-451c-8f00-5d38c91816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C04DA4-0A67-4A33-AFD6-F1F3E6473B4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2DCF15-1354-4A62-9E66-3EC92ECED7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2</Pages>
  <Words>19616</Words>
  <Characters>111816</Characters>
  <Application>Microsoft Office Word</Application>
  <DocSecurity>0</DocSecurity>
  <Lines>931</Lines>
  <Paragraphs>262</Paragraphs>
  <ScaleCrop>false</ScaleCrop>
  <Company>University Of Southampton</Company>
  <LinksUpToDate>false</LinksUpToDate>
  <CharactersWithSpaces>13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 Band</dc:creator>
  <cp:keywords/>
  <dc:description/>
  <cp:lastModifiedBy>Becky Band</cp:lastModifiedBy>
  <cp:revision>3</cp:revision>
  <cp:lastPrinted>2026-01-30T16:37:00Z</cp:lastPrinted>
  <dcterms:created xsi:type="dcterms:W3CDTF">2026-01-30T16:35:00Z</dcterms:created>
  <dcterms:modified xsi:type="dcterms:W3CDTF">2026-01-30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B187E07B5CD24598F0DE2435390DA9</vt:lpwstr>
  </property>
</Properties>
</file>